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F1BB38" w14:textId="450EAF1E" w:rsidR="007D24FD" w:rsidRDefault="00B279C2" w:rsidP="001D2305">
      <w:pPr>
        <w:spacing w:line="360" w:lineRule="auto"/>
        <w:jc w:val="center"/>
        <w:rPr>
          <w:rFonts w:cs="Times New Roman"/>
          <w:b/>
          <w:bCs/>
          <w:sz w:val="32"/>
          <w:szCs w:val="32"/>
        </w:rPr>
      </w:pPr>
      <w:bookmarkStart w:id="0" w:name="_Hlk120946434"/>
      <w:bookmarkEnd w:id="0"/>
      <w:r w:rsidRPr="00E55A5D">
        <w:rPr>
          <w:rFonts w:cs="Times New Roman"/>
          <w:b/>
          <w:bCs/>
          <w:sz w:val="32"/>
          <w:szCs w:val="32"/>
        </w:rPr>
        <w:t>“</w:t>
      </w:r>
      <w:proofErr w:type="spellStart"/>
      <w:r w:rsidRPr="00E55A5D">
        <w:rPr>
          <w:rFonts w:cs="Times New Roman"/>
          <w:b/>
          <w:bCs/>
          <w:sz w:val="32"/>
          <w:szCs w:val="32"/>
        </w:rPr>
        <w:t>AITor</w:t>
      </w:r>
      <w:proofErr w:type="spellEnd"/>
      <w:r w:rsidRPr="00E55A5D">
        <w:rPr>
          <w:rFonts w:cs="Times New Roman"/>
          <w:b/>
          <w:bCs/>
          <w:sz w:val="32"/>
          <w:szCs w:val="32"/>
        </w:rPr>
        <w:t>” EDUCATION PLATFORM – A PERSONALIZED STUDENT PERFORMANCE ANALYZER A</w:t>
      </w:r>
      <w:r w:rsidR="008F6C87">
        <w:rPr>
          <w:rFonts w:cs="Times New Roman"/>
          <w:b/>
          <w:bCs/>
          <w:sz w:val="32"/>
          <w:szCs w:val="32"/>
        </w:rPr>
        <w:t>N</w:t>
      </w:r>
      <w:r w:rsidRPr="00E55A5D">
        <w:rPr>
          <w:rFonts w:cs="Times New Roman"/>
          <w:b/>
          <w:bCs/>
          <w:sz w:val="32"/>
          <w:szCs w:val="32"/>
        </w:rPr>
        <w:t>D RECOMMENDATION SYSTEM</w:t>
      </w:r>
    </w:p>
    <w:p w14:paraId="17238BB2" w14:textId="2BD51B11" w:rsidR="00700F50" w:rsidRPr="0035358A" w:rsidRDefault="00774EF8" w:rsidP="00D44995">
      <w:pPr>
        <w:spacing w:line="360" w:lineRule="auto"/>
        <w:jc w:val="center"/>
        <w:rPr>
          <w:rFonts w:cs="Times New Roman"/>
          <w:sz w:val="28"/>
          <w:szCs w:val="28"/>
        </w:rPr>
      </w:pPr>
      <w:r>
        <w:rPr>
          <w:rFonts w:cs="Times New Roman"/>
          <w:sz w:val="28"/>
          <w:szCs w:val="28"/>
        </w:rPr>
        <w:t>2022-017</w:t>
      </w:r>
    </w:p>
    <w:p w14:paraId="24B4D43F" w14:textId="1933DBF5" w:rsidR="001A728D" w:rsidRDefault="001A728D" w:rsidP="004A6CBE">
      <w:pPr>
        <w:spacing w:line="360" w:lineRule="auto"/>
        <w:jc w:val="center"/>
        <w:rPr>
          <w:rFonts w:cs="Times New Roman"/>
          <w:b/>
          <w:bCs/>
          <w:sz w:val="32"/>
          <w:szCs w:val="32"/>
        </w:rPr>
      </w:pPr>
    </w:p>
    <w:p w14:paraId="02E3C6B8" w14:textId="774B3F08" w:rsidR="006F3DCF" w:rsidRDefault="006F3DCF" w:rsidP="004A6CBE">
      <w:pPr>
        <w:spacing w:line="360" w:lineRule="auto"/>
        <w:jc w:val="center"/>
        <w:rPr>
          <w:rFonts w:cs="Times New Roman"/>
          <w:b/>
          <w:bCs/>
          <w:sz w:val="32"/>
          <w:szCs w:val="32"/>
        </w:rPr>
      </w:pPr>
    </w:p>
    <w:p w14:paraId="4EC8581E" w14:textId="77777777" w:rsidR="000012A9" w:rsidRDefault="000012A9" w:rsidP="004A6CBE">
      <w:pPr>
        <w:spacing w:line="360" w:lineRule="auto"/>
        <w:jc w:val="center"/>
        <w:rPr>
          <w:rFonts w:cs="Times New Roman"/>
          <w:b/>
          <w:bCs/>
          <w:sz w:val="32"/>
          <w:szCs w:val="32"/>
        </w:rPr>
      </w:pPr>
    </w:p>
    <w:p w14:paraId="78512D82" w14:textId="512D7EB5" w:rsidR="003A597B" w:rsidRPr="00253311" w:rsidRDefault="00C455AD" w:rsidP="00253311">
      <w:pPr>
        <w:spacing w:line="360" w:lineRule="auto"/>
        <w:jc w:val="center"/>
        <w:rPr>
          <w:rFonts w:cs="Times New Roman"/>
          <w:sz w:val="28"/>
          <w:szCs w:val="28"/>
        </w:rPr>
      </w:pPr>
      <w:r>
        <w:rPr>
          <w:rFonts w:cs="Times New Roman"/>
          <w:sz w:val="28"/>
          <w:szCs w:val="28"/>
        </w:rPr>
        <w:t>Final</w:t>
      </w:r>
      <w:r w:rsidR="00C163A3" w:rsidRPr="0035358A">
        <w:rPr>
          <w:rFonts w:cs="Times New Roman"/>
          <w:sz w:val="28"/>
          <w:szCs w:val="28"/>
        </w:rPr>
        <w:t xml:space="preserve"> Report</w:t>
      </w:r>
    </w:p>
    <w:p w14:paraId="7FA143F2" w14:textId="376598A9" w:rsidR="00C163A3" w:rsidRPr="00FE2473" w:rsidRDefault="006E5C40" w:rsidP="00700F50">
      <w:pPr>
        <w:spacing w:line="360" w:lineRule="auto"/>
        <w:jc w:val="center"/>
        <w:rPr>
          <w:rFonts w:cs="Times New Roman"/>
          <w:sz w:val="28"/>
          <w:szCs w:val="28"/>
        </w:rPr>
      </w:pPr>
      <w:r w:rsidRPr="00FE2473">
        <w:rPr>
          <w:rFonts w:cs="Times New Roman"/>
          <w:sz w:val="28"/>
          <w:szCs w:val="28"/>
        </w:rPr>
        <w:t>Liyanage N.L.T.N.</w:t>
      </w:r>
      <w:r w:rsidR="00791AD0">
        <w:rPr>
          <w:rFonts w:cs="Times New Roman"/>
          <w:sz w:val="28"/>
          <w:szCs w:val="28"/>
        </w:rPr>
        <w:t xml:space="preserve"> – IT19188546</w:t>
      </w:r>
    </w:p>
    <w:p w14:paraId="0E591436" w14:textId="5500D94A" w:rsidR="0095146C" w:rsidRDefault="002C1208" w:rsidP="00700F50">
      <w:pPr>
        <w:spacing w:line="360" w:lineRule="auto"/>
        <w:jc w:val="center"/>
        <w:rPr>
          <w:rFonts w:cs="Times New Roman"/>
          <w:sz w:val="28"/>
          <w:szCs w:val="28"/>
        </w:rPr>
      </w:pPr>
      <w:r w:rsidRPr="00FE2473">
        <w:rPr>
          <w:rFonts w:cs="Times New Roman"/>
          <w:sz w:val="28"/>
          <w:szCs w:val="28"/>
        </w:rPr>
        <w:t>(Liyanage M.L.A.P.,</w:t>
      </w:r>
      <w:r w:rsidR="008776B6" w:rsidRPr="00FE2473">
        <w:rPr>
          <w:rFonts w:cs="Times New Roman"/>
          <w:sz w:val="28"/>
          <w:szCs w:val="28"/>
        </w:rPr>
        <w:t xml:space="preserve"> </w:t>
      </w:r>
      <w:proofErr w:type="spellStart"/>
      <w:r w:rsidR="00F0748B" w:rsidRPr="00FE2473">
        <w:rPr>
          <w:rFonts w:cs="Times New Roman"/>
          <w:color w:val="000000"/>
          <w:sz w:val="28"/>
          <w:szCs w:val="28"/>
        </w:rPr>
        <w:t>Thammita</w:t>
      </w:r>
      <w:proofErr w:type="spellEnd"/>
      <w:r w:rsidR="00F0748B" w:rsidRPr="00FE2473">
        <w:rPr>
          <w:rFonts w:cs="Times New Roman"/>
          <w:color w:val="000000"/>
          <w:sz w:val="28"/>
          <w:szCs w:val="28"/>
        </w:rPr>
        <w:t xml:space="preserve"> D.H.M.M.P., </w:t>
      </w:r>
      <w:proofErr w:type="spellStart"/>
      <w:r w:rsidR="004A3D38" w:rsidRPr="00FE2473">
        <w:rPr>
          <w:rFonts w:cs="Times New Roman"/>
          <w:color w:val="000000"/>
          <w:sz w:val="28"/>
          <w:szCs w:val="28"/>
        </w:rPr>
        <w:t>Hirimathugoda</w:t>
      </w:r>
      <w:proofErr w:type="spellEnd"/>
      <w:r w:rsidR="004A3D38" w:rsidRPr="00FE2473">
        <w:rPr>
          <w:rFonts w:cs="Times New Roman"/>
          <w:color w:val="000000"/>
          <w:sz w:val="28"/>
          <w:szCs w:val="28"/>
        </w:rPr>
        <w:t xml:space="preserve"> U.J.</w:t>
      </w:r>
      <w:r w:rsidR="007B0C60">
        <w:rPr>
          <w:rFonts w:cs="Times New Roman"/>
          <w:color w:val="000000"/>
          <w:sz w:val="28"/>
          <w:szCs w:val="28"/>
        </w:rPr>
        <w:t>)</w:t>
      </w:r>
    </w:p>
    <w:p w14:paraId="4A5E15E1" w14:textId="373694FC" w:rsidR="00BF7740" w:rsidRDefault="00BF7740" w:rsidP="008D6B84">
      <w:pPr>
        <w:spacing w:line="360" w:lineRule="auto"/>
        <w:jc w:val="center"/>
        <w:rPr>
          <w:rFonts w:cs="Times New Roman"/>
          <w:b/>
          <w:bCs/>
          <w:sz w:val="32"/>
          <w:szCs w:val="32"/>
        </w:rPr>
      </w:pPr>
    </w:p>
    <w:p w14:paraId="43FE5FD0" w14:textId="77777777" w:rsidR="006E0B6E" w:rsidRPr="00C30458" w:rsidRDefault="006E0B6E" w:rsidP="00793BD5">
      <w:pPr>
        <w:spacing w:line="360" w:lineRule="auto"/>
        <w:jc w:val="center"/>
        <w:rPr>
          <w:rFonts w:cs="Times New Roman"/>
          <w:b/>
          <w:bCs/>
          <w:sz w:val="32"/>
          <w:szCs w:val="32"/>
        </w:rPr>
      </w:pPr>
    </w:p>
    <w:p w14:paraId="4EBBEEE0" w14:textId="525E98D8" w:rsidR="00FE2473" w:rsidRPr="007D6AEF" w:rsidRDefault="0095146C" w:rsidP="00CC70A8">
      <w:pPr>
        <w:spacing w:line="360" w:lineRule="auto"/>
        <w:jc w:val="center"/>
        <w:rPr>
          <w:rStyle w:val="markedcontent"/>
          <w:rFonts w:cs="Times New Roman"/>
          <w:sz w:val="28"/>
          <w:szCs w:val="28"/>
        </w:rPr>
      </w:pPr>
      <w:r w:rsidRPr="00C30458">
        <w:rPr>
          <w:rStyle w:val="markedcontent"/>
          <w:rFonts w:cs="Times New Roman"/>
          <w:sz w:val="28"/>
          <w:szCs w:val="28"/>
        </w:rPr>
        <w:t>B.Sc. (Hons) Degree in Information Technology</w:t>
      </w:r>
      <w:r w:rsidR="006C0D0B">
        <w:rPr>
          <w:rStyle w:val="markedcontent"/>
          <w:rFonts w:cs="Times New Roman"/>
          <w:sz w:val="28"/>
          <w:szCs w:val="28"/>
        </w:rPr>
        <w:t xml:space="preserve"> Specializing in Software Engineering</w:t>
      </w:r>
    </w:p>
    <w:p w14:paraId="66FC2011" w14:textId="15C4459F" w:rsidR="00BF7740" w:rsidRDefault="00BF7740" w:rsidP="00CC70A8">
      <w:pPr>
        <w:spacing w:line="360" w:lineRule="auto"/>
        <w:jc w:val="center"/>
        <w:rPr>
          <w:rStyle w:val="markedcontent"/>
          <w:rFonts w:cs="Times New Roman"/>
          <w:sz w:val="28"/>
          <w:szCs w:val="28"/>
        </w:rPr>
      </w:pPr>
    </w:p>
    <w:p w14:paraId="25AFAD98" w14:textId="77777777" w:rsidR="00D92708" w:rsidRDefault="00D92708" w:rsidP="00CC70A8">
      <w:pPr>
        <w:spacing w:line="360" w:lineRule="auto"/>
        <w:jc w:val="center"/>
        <w:rPr>
          <w:rStyle w:val="markedcontent"/>
          <w:rFonts w:cs="Times New Roman"/>
          <w:sz w:val="28"/>
          <w:szCs w:val="28"/>
        </w:rPr>
      </w:pPr>
    </w:p>
    <w:p w14:paraId="0D7C1AF6" w14:textId="55D794E6" w:rsidR="0052159F" w:rsidRDefault="00403235" w:rsidP="007D6AEF">
      <w:pPr>
        <w:spacing w:line="360" w:lineRule="auto"/>
        <w:jc w:val="center"/>
        <w:rPr>
          <w:rStyle w:val="markedcontent"/>
          <w:rFonts w:cs="Times New Roman"/>
          <w:sz w:val="28"/>
          <w:szCs w:val="28"/>
        </w:rPr>
      </w:pPr>
      <w:r w:rsidRPr="00FE2473">
        <w:rPr>
          <w:rStyle w:val="markedcontent"/>
          <w:rFonts w:cs="Times New Roman"/>
          <w:sz w:val="28"/>
          <w:szCs w:val="28"/>
        </w:rPr>
        <w:t>Departm</w:t>
      </w:r>
      <w:r w:rsidR="00D7373C" w:rsidRPr="00FE2473">
        <w:rPr>
          <w:rStyle w:val="markedcontent"/>
          <w:rFonts w:cs="Times New Roman"/>
          <w:sz w:val="28"/>
          <w:szCs w:val="28"/>
        </w:rPr>
        <w:t xml:space="preserve">ent of </w:t>
      </w:r>
      <w:r w:rsidR="008B29E4">
        <w:rPr>
          <w:rStyle w:val="markedcontent"/>
          <w:rFonts w:cs="Times New Roman"/>
          <w:sz w:val="28"/>
          <w:szCs w:val="28"/>
        </w:rPr>
        <w:t xml:space="preserve">Computer Science and </w:t>
      </w:r>
      <w:r w:rsidR="00D7373C" w:rsidRPr="00FE2473">
        <w:rPr>
          <w:rStyle w:val="markedcontent"/>
          <w:rFonts w:cs="Times New Roman"/>
          <w:sz w:val="28"/>
          <w:szCs w:val="28"/>
        </w:rPr>
        <w:t>Software Engineering</w:t>
      </w:r>
    </w:p>
    <w:p w14:paraId="42125C54" w14:textId="0816CEF6" w:rsidR="006E0B6E" w:rsidRDefault="00C350E6" w:rsidP="006E0B6E">
      <w:pPr>
        <w:spacing w:line="360" w:lineRule="auto"/>
        <w:jc w:val="center"/>
        <w:rPr>
          <w:rStyle w:val="markedcontent"/>
          <w:rFonts w:cs="Times New Roman"/>
          <w:sz w:val="28"/>
          <w:szCs w:val="28"/>
        </w:rPr>
      </w:pPr>
      <w:r>
        <w:rPr>
          <w:rStyle w:val="markedcontent"/>
          <w:rFonts w:cs="Times New Roman"/>
          <w:sz w:val="28"/>
          <w:szCs w:val="28"/>
        </w:rPr>
        <w:t>Sri Lanka Institute of Information Technology</w:t>
      </w:r>
    </w:p>
    <w:p w14:paraId="4D9DE6B2" w14:textId="6598959A" w:rsidR="008D6B84" w:rsidRDefault="006C0D0B" w:rsidP="00BF1F02">
      <w:pPr>
        <w:spacing w:line="360" w:lineRule="auto"/>
        <w:jc w:val="center"/>
        <w:rPr>
          <w:rStyle w:val="markedcontent"/>
          <w:rFonts w:cs="Times New Roman"/>
          <w:sz w:val="28"/>
          <w:szCs w:val="28"/>
        </w:rPr>
      </w:pPr>
      <w:r>
        <w:rPr>
          <w:rStyle w:val="markedcontent"/>
          <w:rFonts w:cs="Times New Roman"/>
          <w:sz w:val="28"/>
          <w:szCs w:val="28"/>
        </w:rPr>
        <w:t>Sri Lank</w:t>
      </w:r>
      <w:r w:rsidR="007D6AEF">
        <w:rPr>
          <w:rStyle w:val="markedcontent"/>
          <w:rFonts w:cs="Times New Roman"/>
          <w:sz w:val="28"/>
          <w:szCs w:val="28"/>
        </w:rPr>
        <w:t>a</w:t>
      </w:r>
    </w:p>
    <w:p w14:paraId="607F77EB" w14:textId="77777777" w:rsidR="0071594C" w:rsidRDefault="00C350E6" w:rsidP="00DB2DC3">
      <w:pPr>
        <w:spacing w:line="360" w:lineRule="auto"/>
        <w:jc w:val="center"/>
        <w:rPr>
          <w:rStyle w:val="markedcontent"/>
          <w:rFonts w:cs="Times New Roman"/>
          <w:sz w:val="28"/>
          <w:szCs w:val="28"/>
        </w:rPr>
      </w:pPr>
      <w:r>
        <w:rPr>
          <w:rStyle w:val="markedcontent"/>
          <w:rFonts w:cs="Times New Roman"/>
          <w:sz w:val="28"/>
          <w:szCs w:val="28"/>
        </w:rPr>
        <w:t xml:space="preserve">January </w:t>
      </w:r>
      <w:r w:rsidR="00D44995">
        <w:rPr>
          <w:rStyle w:val="markedcontent"/>
          <w:rFonts w:cs="Times New Roman"/>
          <w:sz w:val="28"/>
          <w:szCs w:val="28"/>
        </w:rPr>
        <w:t>2022</w:t>
      </w:r>
    </w:p>
    <w:p w14:paraId="1FA20268" w14:textId="017AD664" w:rsidR="00E143A4" w:rsidRPr="00DB2DC3" w:rsidRDefault="00E143A4" w:rsidP="0071594C">
      <w:pPr>
        <w:spacing w:line="360" w:lineRule="auto"/>
        <w:jc w:val="center"/>
        <w:rPr>
          <w:rFonts w:cs="Times New Roman"/>
          <w:sz w:val="28"/>
          <w:szCs w:val="28"/>
        </w:rPr>
      </w:pPr>
      <w:r w:rsidRPr="00E55A5D">
        <w:rPr>
          <w:rFonts w:cs="Times New Roman"/>
          <w:b/>
          <w:bCs/>
          <w:sz w:val="32"/>
          <w:szCs w:val="32"/>
        </w:rPr>
        <w:lastRenderedPageBreak/>
        <w:t>“</w:t>
      </w:r>
      <w:proofErr w:type="spellStart"/>
      <w:r w:rsidRPr="00E55A5D">
        <w:rPr>
          <w:rFonts w:cs="Times New Roman"/>
          <w:b/>
          <w:bCs/>
          <w:sz w:val="32"/>
          <w:szCs w:val="32"/>
        </w:rPr>
        <w:t>AITor</w:t>
      </w:r>
      <w:proofErr w:type="spellEnd"/>
      <w:r w:rsidRPr="00E55A5D">
        <w:rPr>
          <w:rFonts w:cs="Times New Roman"/>
          <w:b/>
          <w:bCs/>
          <w:sz w:val="32"/>
          <w:szCs w:val="32"/>
        </w:rPr>
        <w:t>” EDUCATION PLATFORM – A PERSONALIZED STUDENT PERFORMANCE ANALYZER A</w:t>
      </w:r>
      <w:r>
        <w:rPr>
          <w:rFonts w:cs="Times New Roman"/>
          <w:b/>
          <w:bCs/>
          <w:sz w:val="32"/>
          <w:szCs w:val="32"/>
        </w:rPr>
        <w:t>N</w:t>
      </w:r>
      <w:r w:rsidRPr="00E55A5D">
        <w:rPr>
          <w:rFonts w:cs="Times New Roman"/>
          <w:b/>
          <w:bCs/>
          <w:sz w:val="32"/>
          <w:szCs w:val="32"/>
        </w:rPr>
        <w:t>D RECOMMENDATION SYSTEM</w:t>
      </w:r>
    </w:p>
    <w:p w14:paraId="16933025" w14:textId="0CFD6217" w:rsidR="00E143A4" w:rsidRDefault="00774EF8" w:rsidP="0071594C">
      <w:pPr>
        <w:spacing w:line="360" w:lineRule="auto"/>
        <w:jc w:val="center"/>
        <w:rPr>
          <w:rFonts w:cs="Times New Roman"/>
          <w:sz w:val="28"/>
          <w:szCs w:val="28"/>
        </w:rPr>
      </w:pPr>
      <w:r>
        <w:rPr>
          <w:rFonts w:cs="Times New Roman"/>
          <w:sz w:val="28"/>
          <w:szCs w:val="28"/>
        </w:rPr>
        <w:t>2022</w:t>
      </w:r>
      <w:r w:rsidR="00D152E5">
        <w:rPr>
          <w:rFonts w:cs="Times New Roman"/>
          <w:sz w:val="28"/>
          <w:szCs w:val="28"/>
        </w:rPr>
        <w:t>-017</w:t>
      </w:r>
    </w:p>
    <w:p w14:paraId="27AAAAA6" w14:textId="77777777" w:rsidR="00E143A4" w:rsidRPr="0071594C" w:rsidRDefault="00E143A4" w:rsidP="00CC70A8">
      <w:pPr>
        <w:spacing w:line="360" w:lineRule="auto"/>
        <w:rPr>
          <w:rFonts w:cs="Times New Roman"/>
          <w:b/>
          <w:bCs/>
          <w:sz w:val="36"/>
          <w:szCs w:val="36"/>
        </w:rPr>
      </w:pPr>
    </w:p>
    <w:p w14:paraId="3237D2A0" w14:textId="122CBE97" w:rsidR="22A29FF5" w:rsidRDefault="22A29FF5" w:rsidP="22A29FF5">
      <w:pPr>
        <w:spacing w:line="360" w:lineRule="auto"/>
        <w:jc w:val="center"/>
        <w:rPr>
          <w:rFonts w:eastAsia="Calibri"/>
          <w:b/>
          <w:bCs/>
          <w:szCs w:val="24"/>
        </w:rPr>
      </w:pPr>
    </w:p>
    <w:p w14:paraId="586E7B43" w14:textId="77777777" w:rsidR="0071594C" w:rsidRDefault="0071594C" w:rsidP="0071594C">
      <w:pPr>
        <w:spacing w:line="360" w:lineRule="auto"/>
        <w:jc w:val="center"/>
        <w:rPr>
          <w:rFonts w:cs="Times New Roman"/>
          <w:b/>
          <w:bCs/>
          <w:sz w:val="32"/>
          <w:szCs w:val="32"/>
        </w:rPr>
      </w:pPr>
    </w:p>
    <w:p w14:paraId="5EC992E5" w14:textId="5386D10E" w:rsidR="00E143A4" w:rsidRDefault="00C455AD" w:rsidP="00A941B8">
      <w:pPr>
        <w:spacing w:line="360" w:lineRule="auto"/>
        <w:jc w:val="center"/>
        <w:rPr>
          <w:rFonts w:cs="Times New Roman"/>
          <w:sz w:val="28"/>
          <w:szCs w:val="28"/>
        </w:rPr>
      </w:pPr>
      <w:r>
        <w:rPr>
          <w:rFonts w:cs="Times New Roman"/>
          <w:sz w:val="28"/>
          <w:szCs w:val="28"/>
        </w:rPr>
        <w:t xml:space="preserve">Final </w:t>
      </w:r>
      <w:r w:rsidR="00E143A4" w:rsidRPr="0035358A">
        <w:rPr>
          <w:rFonts w:cs="Times New Roman"/>
          <w:sz w:val="28"/>
          <w:szCs w:val="28"/>
        </w:rPr>
        <w:t>Report</w:t>
      </w:r>
    </w:p>
    <w:p w14:paraId="74984461" w14:textId="77777777" w:rsidR="00A941B8" w:rsidRDefault="00A941B8" w:rsidP="00A941B8">
      <w:pPr>
        <w:spacing w:line="360" w:lineRule="auto"/>
        <w:jc w:val="center"/>
        <w:rPr>
          <w:rFonts w:cs="Times New Roman"/>
          <w:sz w:val="28"/>
          <w:szCs w:val="28"/>
        </w:rPr>
      </w:pPr>
    </w:p>
    <w:p w14:paraId="3B7B1247" w14:textId="77777777" w:rsidR="00A941B8" w:rsidRPr="00A941B8" w:rsidRDefault="00A941B8" w:rsidP="00A941B8">
      <w:pPr>
        <w:spacing w:line="360" w:lineRule="auto"/>
        <w:jc w:val="center"/>
        <w:rPr>
          <w:rFonts w:cs="Times New Roman"/>
          <w:sz w:val="28"/>
          <w:szCs w:val="28"/>
        </w:rPr>
      </w:pPr>
    </w:p>
    <w:p w14:paraId="728342C0" w14:textId="77777777" w:rsidR="0071594C" w:rsidRDefault="0071594C" w:rsidP="00E143A4">
      <w:pPr>
        <w:spacing w:line="360" w:lineRule="auto"/>
        <w:jc w:val="center"/>
        <w:rPr>
          <w:rFonts w:cs="Times New Roman"/>
          <w:b/>
          <w:bCs/>
          <w:sz w:val="32"/>
          <w:szCs w:val="32"/>
        </w:rPr>
      </w:pPr>
    </w:p>
    <w:p w14:paraId="76154463" w14:textId="77777777" w:rsidR="00E143A4" w:rsidRPr="00C30458" w:rsidRDefault="00E143A4" w:rsidP="00E143A4">
      <w:pPr>
        <w:spacing w:line="360" w:lineRule="auto"/>
        <w:jc w:val="center"/>
        <w:rPr>
          <w:rFonts w:cs="Times New Roman"/>
          <w:b/>
          <w:bCs/>
          <w:sz w:val="32"/>
          <w:szCs w:val="32"/>
        </w:rPr>
      </w:pPr>
    </w:p>
    <w:p w14:paraId="28ED8B11" w14:textId="77777777" w:rsidR="00E143A4" w:rsidRPr="007D6AEF" w:rsidRDefault="00E143A4" w:rsidP="00E143A4">
      <w:pPr>
        <w:spacing w:line="360" w:lineRule="auto"/>
        <w:jc w:val="center"/>
        <w:rPr>
          <w:rStyle w:val="markedcontent"/>
          <w:rFonts w:cs="Times New Roman"/>
          <w:sz w:val="28"/>
          <w:szCs w:val="28"/>
        </w:rPr>
      </w:pPr>
      <w:r w:rsidRPr="00C30458">
        <w:rPr>
          <w:rStyle w:val="markedcontent"/>
          <w:rFonts w:cs="Times New Roman"/>
          <w:sz w:val="28"/>
          <w:szCs w:val="28"/>
        </w:rPr>
        <w:t>B.Sc. (Hons) Degree in Information Technology</w:t>
      </w:r>
      <w:r>
        <w:rPr>
          <w:rStyle w:val="markedcontent"/>
          <w:rFonts w:cs="Times New Roman"/>
          <w:sz w:val="28"/>
          <w:szCs w:val="28"/>
        </w:rPr>
        <w:t xml:space="preserve"> Specializing in Software Engineering</w:t>
      </w:r>
    </w:p>
    <w:p w14:paraId="3BFCE3D1" w14:textId="77777777" w:rsidR="00E143A4" w:rsidRDefault="00E143A4" w:rsidP="00E143A4">
      <w:pPr>
        <w:spacing w:line="360" w:lineRule="auto"/>
        <w:rPr>
          <w:rStyle w:val="markedcontent"/>
          <w:rFonts w:cs="Times New Roman"/>
          <w:sz w:val="28"/>
          <w:szCs w:val="28"/>
        </w:rPr>
      </w:pPr>
    </w:p>
    <w:p w14:paraId="6FBC9E31" w14:textId="77777777" w:rsidR="00E143A4" w:rsidRDefault="00E143A4" w:rsidP="00E143A4">
      <w:pPr>
        <w:spacing w:line="360" w:lineRule="auto"/>
        <w:rPr>
          <w:rStyle w:val="markedcontent"/>
          <w:rFonts w:cs="Times New Roman"/>
          <w:sz w:val="28"/>
          <w:szCs w:val="28"/>
        </w:rPr>
      </w:pPr>
    </w:p>
    <w:p w14:paraId="375CD3BE" w14:textId="08F30B37" w:rsidR="0071594C" w:rsidRDefault="00E143A4" w:rsidP="00A941B8">
      <w:pPr>
        <w:spacing w:line="360" w:lineRule="auto"/>
        <w:jc w:val="center"/>
        <w:rPr>
          <w:rStyle w:val="markedcontent"/>
          <w:rFonts w:cs="Times New Roman"/>
          <w:sz w:val="28"/>
          <w:szCs w:val="28"/>
        </w:rPr>
      </w:pPr>
      <w:r w:rsidRPr="00FE2473">
        <w:rPr>
          <w:rStyle w:val="markedcontent"/>
          <w:rFonts w:cs="Times New Roman"/>
          <w:sz w:val="28"/>
          <w:szCs w:val="28"/>
        </w:rPr>
        <w:t xml:space="preserve">Department of </w:t>
      </w:r>
      <w:r>
        <w:rPr>
          <w:rStyle w:val="markedcontent"/>
          <w:rFonts w:cs="Times New Roman"/>
          <w:sz w:val="28"/>
          <w:szCs w:val="28"/>
        </w:rPr>
        <w:t xml:space="preserve">Computer Science and </w:t>
      </w:r>
      <w:r w:rsidRPr="00FE2473">
        <w:rPr>
          <w:rStyle w:val="markedcontent"/>
          <w:rFonts w:cs="Times New Roman"/>
          <w:sz w:val="28"/>
          <w:szCs w:val="28"/>
        </w:rPr>
        <w:t>Software Engineering</w:t>
      </w:r>
    </w:p>
    <w:p w14:paraId="528FD182" w14:textId="77777777" w:rsidR="00E143A4" w:rsidRDefault="00E143A4" w:rsidP="00E143A4">
      <w:pPr>
        <w:spacing w:line="360" w:lineRule="auto"/>
        <w:jc w:val="center"/>
        <w:rPr>
          <w:rStyle w:val="markedcontent"/>
          <w:rFonts w:cs="Times New Roman"/>
          <w:sz w:val="28"/>
          <w:szCs w:val="28"/>
        </w:rPr>
      </w:pPr>
      <w:r>
        <w:rPr>
          <w:rStyle w:val="markedcontent"/>
          <w:rFonts w:cs="Times New Roman"/>
          <w:sz w:val="28"/>
          <w:szCs w:val="28"/>
        </w:rPr>
        <w:t>Sri Lanka Institute of Information Technology</w:t>
      </w:r>
    </w:p>
    <w:p w14:paraId="72654CED" w14:textId="77777777" w:rsidR="00E143A4" w:rsidRDefault="00E143A4" w:rsidP="00E143A4">
      <w:pPr>
        <w:spacing w:line="360" w:lineRule="auto"/>
        <w:jc w:val="center"/>
        <w:rPr>
          <w:rStyle w:val="markedcontent"/>
          <w:rFonts w:cs="Times New Roman"/>
          <w:sz w:val="28"/>
          <w:szCs w:val="28"/>
        </w:rPr>
      </w:pPr>
      <w:r>
        <w:rPr>
          <w:rStyle w:val="markedcontent"/>
          <w:rFonts w:cs="Times New Roman"/>
          <w:sz w:val="28"/>
          <w:szCs w:val="28"/>
        </w:rPr>
        <w:t>Sri Lanka</w:t>
      </w:r>
    </w:p>
    <w:p w14:paraId="33452519" w14:textId="77777777" w:rsidR="00E143A4" w:rsidRDefault="00E143A4" w:rsidP="00E143A4">
      <w:pPr>
        <w:spacing w:line="360" w:lineRule="auto"/>
        <w:jc w:val="center"/>
        <w:rPr>
          <w:rStyle w:val="markedcontent"/>
          <w:rFonts w:cs="Times New Roman"/>
          <w:sz w:val="28"/>
          <w:szCs w:val="28"/>
        </w:rPr>
      </w:pPr>
      <w:r>
        <w:rPr>
          <w:rStyle w:val="markedcontent"/>
          <w:rFonts w:cs="Times New Roman"/>
          <w:sz w:val="28"/>
          <w:szCs w:val="28"/>
        </w:rPr>
        <w:t>January 2022</w:t>
      </w:r>
    </w:p>
    <w:p w14:paraId="6E9C150A" w14:textId="0848DF20" w:rsidR="00C350E6" w:rsidRDefault="00B82A89" w:rsidP="00C65BD9">
      <w:pPr>
        <w:pStyle w:val="Heading1"/>
        <w:numPr>
          <w:ilvl w:val="0"/>
          <w:numId w:val="0"/>
        </w:numPr>
        <w:ind w:left="432" w:hanging="432"/>
      </w:pPr>
      <w:bookmarkStart w:id="1" w:name="_Toc120828692"/>
      <w:r w:rsidRPr="004523AF">
        <w:lastRenderedPageBreak/>
        <w:t>Declaration</w:t>
      </w:r>
      <w:bookmarkEnd w:id="1"/>
    </w:p>
    <w:p w14:paraId="7D057CA9" w14:textId="49E9A9CC" w:rsidR="00C20A96" w:rsidRDefault="00C20A96" w:rsidP="00756F0F">
      <w:pPr>
        <w:pStyle w:val="Subtitle"/>
      </w:pPr>
    </w:p>
    <w:p w14:paraId="05EF32C0" w14:textId="77777777" w:rsidR="00A0620A" w:rsidRDefault="00E45A85" w:rsidP="007F6EB8">
      <w:r>
        <w:t xml:space="preserve">We declare that this is our own </w:t>
      </w:r>
      <w:r w:rsidR="006E5F1D">
        <w:t xml:space="preserve">work, </w:t>
      </w:r>
      <w:r>
        <w:t xml:space="preserve">and this proposal does not incorporate without acknowledgement any material previously submitted for a degree or diploma in any other university or Institute of higher learning and to the best of our knowledge and belief it does not contain any material previously published or written by another person except where the acknowledgement is made in the text. </w:t>
      </w:r>
    </w:p>
    <w:p w14:paraId="3005978B" w14:textId="6A334C7B" w:rsidR="00A0620A" w:rsidRDefault="00A0620A" w:rsidP="007F6EB8"/>
    <w:p w14:paraId="10982E5C" w14:textId="3880B8AC" w:rsidR="002C52AD" w:rsidRDefault="002C52AD" w:rsidP="007F6EB8">
      <w:r>
        <w:t xml:space="preserve">Signature: </w:t>
      </w:r>
    </w:p>
    <w:tbl>
      <w:tblPr>
        <w:tblStyle w:val="TableGrid"/>
        <w:tblW w:w="8275" w:type="dxa"/>
        <w:tblLook w:val="04A0" w:firstRow="1" w:lastRow="0" w:firstColumn="1" w:lastColumn="0" w:noHBand="0" w:noVBand="1"/>
      </w:tblPr>
      <w:tblGrid>
        <w:gridCol w:w="2736"/>
        <w:gridCol w:w="2737"/>
        <w:gridCol w:w="2802"/>
      </w:tblGrid>
      <w:tr w:rsidR="002C52AD" w14:paraId="00A4D50C" w14:textId="77777777" w:rsidTr="008F594F">
        <w:trPr>
          <w:trHeight w:val="1758"/>
        </w:trPr>
        <w:tc>
          <w:tcPr>
            <w:tcW w:w="2736" w:type="dxa"/>
            <w:vAlign w:val="center"/>
          </w:tcPr>
          <w:p w14:paraId="24D7BB63" w14:textId="0714DDB7" w:rsidR="002C52AD" w:rsidRDefault="002C52AD" w:rsidP="007F6EB8">
            <w:r>
              <w:t>IT19188546</w:t>
            </w:r>
          </w:p>
        </w:tc>
        <w:tc>
          <w:tcPr>
            <w:tcW w:w="2737" w:type="dxa"/>
            <w:vAlign w:val="center"/>
          </w:tcPr>
          <w:p w14:paraId="033C81BC" w14:textId="55842B86" w:rsidR="002C52AD" w:rsidRDefault="002C52AD" w:rsidP="007F6EB8">
            <w:r>
              <w:t>Liyanage N.L.T.N.</w:t>
            </w:r>
          </w:p>
        </w:tc>
        <w:tc>
          <w:tcPr>
            <w:tcW w:w="2802" w:type="dxa"/>
            <w:vAlign w:val="center"/>
          </w:tcPr>
          <w:p w14:paraId="4349C8B0" w14:textId="48B80BE0" w:rsidR="002C52AD" w:rsidRDefault="008F594F" w:rsidP="007F6EB8">
            <w:r>
              <w:rPr>
                <w:noProof/>
              </w:rPr>
              <w:drawing>
                <wp:anchor distT="0" distB="0" distL="114300" distR="114300" simplePos="0" relativeHeight="251658248" behindDoc="0" locked="0" layoutInCell="1" allowOverlap="1" wp14:anchorId="57AC6C16" wp14:editId="31CC0051">
                  <wp:simplePos x="0" y="0"/>
                  <wp:positionH relativeFrom="column">
                    <wp:posOffset>247015</wp:posOffset>
                  </wp:positionH>
                  <wp:positionV relativeFrom="page">
                    <wp:posOffset>170815</wp:posOffset>
                  </wp:positionV>
                  <wp:extent cx="1155700" cy="662305"/>
                  <wp:effectExtent l="0" t="0" r="0" b="0"/>
                  <wp:wrapTopAndBottom/>
                  <wp:docPr id="12" name="Picture 12" descr="A close-up of a logo&#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lose-up of a logo&#10;&#10;Description automatically generated with low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155700" cy="662305"/>
                          </a:xfrm>
                          <a:prstGeom prst="rect">
                            <a:avLst/>
                          </a:prstGeom>
                        </pic:spPr>
                      </pic:pic>
                    </a:graphicData>
                  </a:graphic>
                  <wp14:sizeRelH relativeFrom="margin">
                    <wp14:pctWidth>0</wp14:pctWidth>
                  </wp14:sizeRelH>
                  <wp14:sizeRelV relativeFrom="margin">
                    <wp14:pctHeight>0</wp14:pctHeight>
                  </wp14:sizeRelV>
                </wp:anchor>
              </w:drawing>
            </w:r>
          </w:p>
        </w:tc>
      </w:tr>
    </w:tbl>
    <w:p w14:paraId="7EE67569" w14:textId="3D3982F7" w:rsidR="002C52AD" w:rsidRDefault="002C52AD" w:rsidP="007F6EB8"/>
    <w:p w14:paraId="62620775" w14:textId="77777777" w:rsidR="002C52AD" w:rsidRDefault="002C52AD" w:rsidP="007F6EB8"/>
    <w:p w14:paraId="73DC32B9" w14:textId="4A9A3D9B" w:rsidR="00E45A85" w:rsidRDefault="00E45A85" w:rsidP="007F6EB8">
      <w:r>
        <w:t>The above candidate</w:t>
      </w:r>
      <w:r w:rsidR="009F414C">
        <w:t xml:space="preserve"> is </w:t>
      </w:r>
      <w:r>
        <w:t xml:space="preserve">carrying out research for the undergraduate Dissertation under my supervision. </w:t>
      </w:r>
    </w:p>
    <w:p w14:paraId="3C5A4874" w14:textId="77777777" w:rsidR="00E45A85" w:rsidRDefault="00E45A85" w:rsidP="007F6EB8"/>
    <w:p w14:paraId="40ED8A92" w14:textId="6E1BF1C9" w:rsidR="00FD54DA" w:rsidRDefault="00E45A85" w:rsidP="00E45A85">
      <w:pPr>
        <w:ind w:left="3600" w:hanging="3600"/>
      </w:pPr>
      <w:r>
        <w:t xml:space="preserve">Signature of the supervisor </w:t>
      </w:r>
      <w:r>
        <w:tab/>
      </w:r>
      <w:r>
        <w:tab/>
      </w:r>
      <w:r>
        <w:tab/>
      </w:r>
      <w:r w:rsidR="00FD54DA">
        <w:tab/>
      </w:r>
      <w:r w:rsidR="00FD54DA">
        <w:tab/>
      </w:r>
      <w:r>
        <w:t>Date</w:t>
      </w:r>
    </w:p>
    <w:p w14:paraId="14BA8622" w14:textId="77777777" w:rsidR="009F414C" w:rsidRDefault="009F414C" w:rsidP="00A85C5C"/>
    <w:p w14:paraId="2423D4FF" w14:textId="0265C170" w:rsidR="00027B52" w:rsidRDefault="00A85C5C" w:rsidP="00A85C5C">
      <w:r>
        <w:t>...................................</w:t>
      </w:r>
      <w:r w:rsidR="00DB7E47">
        <w:tab/>
      </w:r>
      <w:r w:rsidR="00DB7E47">
        <w:tab/>
      </w:r>
      <w:r w:rsidR="00DB7E47">
        <w:tab/>
      </w:r>
      <w:r w:rsidR="00DB7E47">
        <w:tab/>
      </w:r>
      <w:r w:rsidR="00DB7E47">
        <w:tab/>
      </w:r>
      <w:r w:rsidR="00DB7E47">
        <w:tab/>
      </w:r>
      <w:r w:rsidR="00FD54DA">
        <w:t xml:space="preserve"> </w:t>
      </w:r>
      <w:r w:rsidR="00E45A85">
        <w:t>...................................</w:t>
      </w:r>
    </w:p>
    <w:p w14:paraId="0F11A32E" w14:textId="77777777" w:rsidR="00B01E2E" w:rsidRDefault="00B01E2E" w:rsidP="00C455AD"/>
    <w:p w14:paraId="4F9385E3" w14:textId="77777777" w:rsidR="00B01E2E" w:rsidRDefault="00B01E2E">
      <w:r>
        <w:br w:type="page"/>
      </w:r>
    </w:p>
    <w:p w14:paraId="550EC939" w14:textId="025A5972" w:rsidR="00B01E2E" w:rsidRDefault="00B01E2E" w:rsidP="00B01E2E">
      <w:pPr>
        <w:pStyle w:val="Heading1"/>
        <w:numPr>
          <w:ilvl w:val="0"/>
          <w:numId w:val="0"/>
        </w:numPr>
        <w:ind w:left="432" w:hanging="432"/>
      </w:pPr>
      <w:bookmarkStart w:id="2" w:name="_Toc120828693"/>
      <w:r>
        <w:lastRenderedPageBreak/>
        <w:t>Abstract</w:t>
      </w:r>
      <w:bookmarkEnd w:id="2"/>
    </w:p>
    <w:p w14:paraId="6FE0D9CB" w14:textId="77777777" w:rsidR="00790CF7" w:rsidRDefault="00790CF7" w:rsidP="00C455AD"/>
    <w:p w14:paraId="36D6E7A9" w14:textId="77777777" w:rsidR="008C6BAF" w:rsidRDefault="008C6BAF" w:rsidP="008C6BAF">
      <w:pPr>
        <w:pStyle w:val="paragraph"/>
        <w:jc w:val="both"/>
        <w:textAlignment w:val="baseline"/>
      </w:pPr>
      <w:r>
        <w:rPr>
          <w:rStyle w:val="normaltextrun"/>
          <w:sz w:val="22"/>
          <w:szCs w:val="22"/>
        </w:rPr>
        <w:t>Career orientation is a crucial topic in the development of youths since it has been linked to both good and negative psychological, physical, and social economic differences that remain well beyond the teenage years into adulthood [1]. Refer to [2], to get an ideal career orientation, one would consider various methods of finding characteristics that would lead to an accurate personality classification. This study aims to conduct a complete analysis on the performance of the student throughout the process of their assessments. In this context, career orientation is defined as the extent to the school leavers as well as the freshly graduates are tempting into discover a career which is more suitable for them.</w:t>
      </w:r>
      <w:r>
        <w:rPr>
          <w:rStyle w:val="eop"/>
          <w:sz w:val="22"/>
          <w:szCs w:val="22"/>
        </w:rPr>
        <w:t> </w:t>
      </w:r>
    </w:p>
    <w:p w14:paraId="6D820739" w14:textId="77777777" w:rsidR="008C6BAF" w:rsidRDefault="008C6BAF" w:rsidP="008C6BAF">
      <w:pPr>
        <w:pStyle w:val="paragraph"/>
        <w:jc w:val="both"/>
        <w:textAlignment w:val="baseline"/>
      </w:pPr>
      <w:r>
        <w:rPr>
          <w:rStyle w:val="normaltextrun"/>
          <w:sz w:val="22"/>
          <w:szCs w:val="22"/>
        </w:rPr>
        <w:t>Before continuing with the main objective that career orientation based on student performance, an online survey was distributed to the selected student portion as the initial stride of the work phase for determine the factors that should be considered in the process of recommending the best suited career orientation. After analyzing the responses of the online survey, some considerable number of factors was gathered. This research carried out intentions to develop a model based on machine learning to analyze the student performance and the recommending process.</w:t>
      </w:r>
      <w:r>
        <w:rPr>
          <w:rStyle w:val="eop"/>
          <w:sz w:val="22"/>
          <w:szCs w:val="22"/>
        </w:rPr>
        <w:t> </w:t>
      </w:r>
    </w:p>
    <w:p w14:paraId="305C04D4" w14:textId="77777777" w:rsidR="008C6BAF" w:rsidRDefault="008C6BAF" w:rsidP="008C6BAF">
      <w:pPr>
        <w:pStyle w:val="paragraph"/>
        <w:jc w:val="both"/>
        <w:textAlignment w:val="baseline"/>
      </w:pPr>
      <w:r>
        <w:rPr>
          <w:rStyle w:val="normaltextrun"/>
          <w:sz w:val="22"/>
          <w:szCs w:val="22"/>
        </w:rPr>
        <w:t>Since the performance of the student will be analyzed in the process of recommending the best suited career orientation, as a sub objective an overall learner classification will be presented. For that, the concept of Microsoft Power BI and SAS Viya comes into the play along with the ARIMA algorithms. The main skill factors which are identified by the developed model and the domains that the student should work-on in terms of increasing their performance will be presented in detailed manner in the Power BI dashboard. Furthermore, by considering all the characteristics and trends among of all students and a report will be generated and presented the dashboard. </w:t>
      </w:r>
      <w:r>
        <w:rPr>
          <w:rStyle w:val="eop"/>
          <w:sz w:val="22"/>
          <w:szCs w:val="22"/>
        </w:rPr>
        <w:t> </w:t>
      </w:r>
    </w:p>
    <w:p w14:paraId="5531FAE0" w14:textId="77777777" w:rsidR="008C6BAF" w:rsidRDefault="008C6BAF" w:rsidP="008C6BAF">
      <w:pPr>
        <w:pStyle w:val="paragraph"/>
        <w:jc w:val="both"/>
        <w:textAlignment w:val="baseline"/>
      </w:pPr>
      <w:r>
        <w:rPr>
          <w:rStyle w:val="normaltextrun"/>
          <w:b/>
          <w:bCs/>
          <w:sz w:val="22"/>
          <w:szCs w:val="22"/>
        </w:rPr>
        <w:t xml:space="preserve">Keywords: </w:t>
      </w:r>
      <w:r>
        <w:rPr>
          <w:rStyle w:val="normaltextrun"/>
          <w:sz w:val="22"/>
          <w:szCs w:val="22"/>
        </w:rPr>
        <w:t>Career orientation, performance analysis, machine learning, overall learner classification, Microsoft Power BI, skill factors</w:t>
      </w:r>
    </w:p>
    <w:p w14:paraId="2A1441FA" w14:textId="77777777" w:rsidR="00790CF7" w:rsidRDefault="00790CF7">
      <w:r>
        <w:br w:type="page"/>
      </w:r>
    </w:p>
    <w:p w14:paraId="735B6595" w14:textId="77777777" w:rsidR="007755AE" w:rsidRDefault="00790CF7" w:rsidP="00AC428F">
      <w:pPr>
        <w:pStyle w:val="Heading1"/>
        <w:numPr>
          <w:ilvl w:val="0"/>
          <w:numId w:val="0"/>
        </w:numPr>
        <w:ind w:left="432" w:hanging="432"/>
      </w:pPr>
      <w:bookmarkStart w:id="3" w:name="_Toc120828694"/>
      <w:r>
        <w:lastRenderedPageBreak/>
        <w:t>Ack</w:t>
      </w:r>
      <w:r w:rsidR="00AC428F">
        <w:t>now</w:t>
      </w:r>
      <w:r w:rsidR="007755AE">
        <w:t>ledgement</w:t>
      </w:r>
      <w:bookmarkEnd w:id="3"/>
    </w:p>
    <w:p w14:paraId="487C4A0A" w14:textId="77777777" w:rsidR="004A54AD" w:rsidRDefault="004A54AD" w:rsidP="007755AE">
      <w:pPr>
        <w:jc w:val="both"/>
      </w:pPr>
    </w:p>
    <w:p w14:paraId="253FFD1E" w14:textId="77777777" w:rsidR="009D28F3" w:rsidRDefault="004A54AD" w:rsidP="007755AE">
      <w:pPr>
        <w:jc w:val="both"/>
      </w:pPr>
      <w:r>
        <w:t xml:space="preserve">It is of great pleasure to show my deepest sense of gratitude to all the officers of Department of Agriculture especially Mr. M.F.M Rizwan, Assistant director of Agriculture (Development) who helped us in identifying the user requirements and deciding the research topic. </w:t>
      </w:r>
    </w:p>
    <w:p w14:paraId="6E2CF502" w14:textId="5BF42D1F" w:rsidR="00775BAC" w:rsidRDefault="004A54AD" w:rsidP="007755AE">
      <w:pPr>
        <w:jc w:val="both"/>
      </w:pPr>
      <w:r>
        <w:t xml:space="preserve">I would like to pay my special thanks of gratitude to my supervisor </w:t>
      </w:r>
      <w:r>
        <w:t xml:space="preserve">Prof. Samantha </w:t>
      </w:r>
      <w:proofErr w:type="spellStart"/>
      <w:r>
        <w:t>Thelijjagoda</w:t>
      </w:r>
      <w:proofErr w:type="spellEnd"/>
      <w:r w:rsidR="009D28F3">
        <w:t xml:space="preserve">, </w:t>
      </w:r>
      <w:r>
        <w:t xml:space="preserve">co-supervisor Ms. </w:t>
      </w:r>
      <w:r w:rsidR="009D28F3">
        <w:rPr>
          <w:rFonts w:cs="Times New Roman"/>
          <w:szCs w:val="24"/>
        </w:rPr>
        <w:t xml:space="preserve">Archana </w:t>
      </w:r>
      <w:proofErr w:type="spellStart"/>
      <w:r w:rsidR="009D28F3">
        <w:rPr>
          <w:rFonts w:cs="Times New Roman"/>
          <w:szCs w:val="24"/>
        </w:rPr>
        <w:t>Kugathasan</w:t>
      </w:r>
      <w:proofErr w:type="spellEnd"/>
      <w:r w:rsidR="009D28F3">
        <w:rPr>
          <w:rFonts w:cs="Times New Roman"/>
          <w:szCs w:val="24"/>
        </w:rPr>
        <w:t xml:space="preserve"> and the external-</w:t>
      </w:r>
      <w:r w:rsidR="009D28F3">
        <w:t>supervisor M</w:t>
      </w:r>
      <w:r w:rsidR="009D28F3">
        <w:t>r</w:t>
      </w:r>
      <w:r w:rsidR="009D28F3">
        <w:t xml:space="preserve">. </w:t>
      </w:r>
      <w:proofErr w:type="spellStart"/>
      <w:r w:rsidR="009D28F3">
        <w:rPr>
          <w:rFonts w:cs="Times New Roman"/>
          <w:szCs w:val="24"/>
        </w:rPr>
        <w:t>Koliya</w:t>
      </w:r>
      <w:proofErr w:type="spellEnd"/>
      <w:r w:rsidR="009D28F3">
        <w:rPr>
          <w:rFonts w:cs="Times New Roman"/>
          <w:szCs w:val="24"/>
        </w:rPr>
        <w:t xml:space="preserve"> </w:t>
      </w:r>
      <w:proofErr w:type="spellStart"/>
      <w:r w:rsidR="009D28F3">
        <w:rPr>
          <w:rFonts w:cs="Times New Roman"/>
          <w:szCs w:val="24"/>
        </w:rPr>
        <w:t>Harshanath</w:t>
      </w:r>
      <w:proofErr w:type="spellEnd"/>
      <w:r w:rsidR="009D28F3">
        <w:t xml:space="preserve"> </w:t>
      </w:r>
      <w:r>
        <w:t xml:space="preserve">for the immense support and guidance throughout this journey especially during the hard times. I am using this opportunity express my sincere thanks to Dr. </w:t>
      </w:r>
      <w:proofErr w:type="spellStart"/>
      <w:r w:rsidR="00775BAC">
        <w:t>Koliya</w:t>
      </w:r>
      <w:proofErr w:type="spellEnd"/>
      <w:r w:rsidR="00775BAC">
        <w:t xml:space="preserve"> </w:t>
      </w:r>
      <w:proofErr w:type="spellStart"/>
      <w:r w:rsidR="00775BAC">
        <w:t>Pulasinghe</w:t>
      </w:r>
      <w:proofErr w:type="spellEnd"/>
      <w:r>
        <w:t xml:space="preserve">, Mr. </w:t>
      </w:r>
      <w:proofErr w:type="spellStart"/>
      <w:r w:rsidR="00775BAC">
        <w:t>Vishan</w:t>
      </w:r>
      <w:proofErr w:type="spellEnd"/>
      <w:r w:rsidR="00775BAC">
        <w:t xml:space="preserve"> and</w:t>
      </w:r>
      <w:r>
        <w:t xml:space="preserve"> M</w:t>
      </w:r>
      <w:r w:rsidR="00775BAC">
        <w:t>s</w:t>
      </w:r>
      <w:r>
        <w:t xml:space="preserve">. </w:t>
      </w:r>
      <w:proofErr w:type="spellStart"/>
      <w:r w:rsidR="00775BAC">
        <w:t>Ruba</w:t>
      </w:r>
      <w:proofErr w:type="spellEnd"/>
      <w:r w:rsidR="00775BAC">
        <w:t xml:space="preserve"> </w:t>
      </w:r>
      <w:r>
        <w:t xml:space="preserve">for the suggestions and comments provided to me to make this research a complete and success. </w:t>
      </w:r>
    </w:p>
    <w:p w14:paraId="745B6AC6" w14:textId="1DA8C226" w:rsidR="00E22C1C" w:rsidRPr="00C455AD" w:rsidRDefault="004A54AD" w:rsidP="007755AE">
      <w:pPr>
        <w:jc w:val="both"/>
      </w:pPr>
      <w:r>
        <w:t xml:space="preserve">Nevertheless, my family members and the members of the research team are deserved my inmost gratitude for the great support and encouragement provided. </w:t>
      </w:r>
      <w:r w:rsidR="00E22C1C">
        <w:br w:type="page"/>
      </w:r>
    </w:p>
    <w:p w14:paraId="0C0D80D1" w14:textId="7BE001D2" w:rsidR="00E22C1C" w:rsidRDefault="00B82A89" w:rsidP="00C65BD9">
      <w:pPr>
        <w:pStyle w:val="Heading1"/>
        <w:numPr>
          <w:ilvl w:val="0"/>
          <w:numId w:val="0"/>
        </w:numPr>
        <w:ind w:left="432" w:hanging="432"/>
      </w:pPr>
      <w:bookmarkStart w:id="4" w:name="_Toc120828695"/>
      <w:r>
        <w:lastRenderedPageBreak/>
        <w:t>Table of content</w:t>
      </w:r>
      <w:bookmarkEnd w:id="4"/>
    </w:p>
    <w:sdt>
      <w:sdtPr>
        <w:rPr>
          <w:rFonts w:ascii="Times New Roman" w:eastAsiaTheme="minorHAnsi" w:hAnsi="Times New Roman" w:cstheme="minorBidi"/>
          <w:color w:val="auto"/>
          <w:sz w:val="24"/>
          <w:szCs w:val="22"/>
        </w:rPr>
        <w:id w:val="-15314546"/>
        <w:docPartObj>
          <w:docPartGallery w:val="Table of Contents"/>
          <w:docPartUnique/>
        </w:docPartObj>
      </w:sdtPr>
      <w:sdtEndPr>
        <w:rPr>
          <w:b/>
          <w:bCs/>
          <w:noProof/>
        </w:rPr>
      </w:sdtEndPr>
      <w:sdtContent>
        <w:p w14:paraId="1F6F8E6B" w14:textId="78B9A3C5" w:rsidR="002B5734" w:rsidRDefault="002B5734" w:rsidP="00B82A89">
          <w:pPr>
            <w:pStyle w:val="TOCHeading"/>
            <w:numPr>
              <w:ilvl w:val="0"/>
              <w:numId w:val="0"/>
            </w:numPr>
            <w:spacing w:line="360" w:lineRule="auto"/>
          </w:pPr>
        </w:p>
        <w:p w14:paraId="6D2C86AC" w14:textId="6DBEA2A3" w:rsidR="00787AC7" w:rsidRDefault="002B5734">
          <w:pPr>
            <w:pStyle w:val="TOC1"/>
            <w:tabs>
              <w:tab w:val="right" w:leader="dot" w:pos="8210"/>
            </w:tabs>
            <w:rPr>
              <w:rFonts w:asciiTheme="minorHAnsi" w:eastAsiaTheme="minorEastAsia" w:hAnsiTheme="minorHAnsi"/>
              <w:noProof/>
              <w:sz w:val="22"/>
            </w:rPr>
          </w:pPr>
          <w:r>
            <w:fldChar w:fldCharType="begin"/>
          </w:r>
          <w:r>
            <w:instrText xml:space="preserve"> TOC \o "1-3" \h \z \u </w:instrText>
          </w:r>
          <w:r>
            <w:fldChar w:fldCharType="separate"/>
          </w:r>
          <w:hyperlink w:anchor="_Toc120828692" w:history="1">
            <w:r w:rsidR="00787AC7" w:rsidRPr="000544A4">
              <w:rPr>
                <w:rStyle w:val="Hyperlink"/>
                <w:noProof/>
              </w:rPr>
              <w:t>Declaration</w:t>
            </w:r>
            <w:r w:rsidR="00787AC7">
              <w:rPr>
                <w:noProof/>
                <w:webHidden/>
              </w:rPr>
              <w:tab/>
            </w:r>
            <w:r w:rsidR="00787AC7">
              <w:rPr>
                <w:noProof/>
                <w:webHidden/>
              </w:rPr>
              <w:fldChar w:fldCharType="begin"/>
            </w:r>
            <w:r w:rsidR="00787AC7">
              <w:rPr>
                <w:noProof/>
                <w:webHidden/>
              </w:rPr>
              <w:instrText xml:space="preserve"> PAGEREF _Toc120828692 \h </w:instrText>
            </w:r>
            <w:r w:rsidR="00787AC7">
              <w:rPr>
                <w:noProof/>
                <w:webHidden/>
              </w:rPr>
            </w:r>
            <w:r w:rsidR="00787AC7">
              <w:rPr>
                <w:noProof/>
                <w:webHidden/>
              </w:rPr>
              <w:fldChar w:fldCharType="separate"/>
            </w:r>
            <w:r w:rsidR="00787AC7">
              <w:rPr>
                <w:noProof/>
                <w:webHidden/>
              </w:rPr>
              <w:t>iii</w:t>
            </w:r>
            <w:r w:rsidR="00787AC7">
              <w:rPr>
                <w:noProof/>
                <w:webHidden/>
              </w:rPr>
              <w:fldChar w:fldCharType="end"/>
            </w:r>
          </w:hyperlink>
        </w:p>
        <w:p w14:paraId="603777E8" w14:textId="7A70E238" w:rsidR="00787AC7" w:rsidRDefault="00787AC7">
          <w:pPr>
            <w:pStyle w:val="TOC1"/>
            <w:tabs>
              <w:tab w:val="right" w:leader="dot" w:pos="8210"/>
            </w:tabs>
            <w:rPr>
              <w:rFonts w:asciiTheme="minorHAnsi" w:eastAsiaTheme="minorEastAsia" w:hAnsiTheme="minorHAnsi"/>
              <w:noProof/>
              <w:sz w:val="22"/>
            </w:rPr>
          </w:pPr>
          <w:hyperlink w:anchor="_Toc120828693" w:history="1">
            <w:r w:rsidRPr="000544A4">
              <w:rPr>
                <w:rStyle w:val="Hyperlink"/>
                <w:noProof/>
              </w:rPr>
              <w:t>Abstract</w:t>
            </w:r>
            <w:r>
              <w:rPr>
                <w:noProof/>
                <w:webHidden/>
              </w:rPr>
              <w:tab/>
            </w:r>
            <w:r>
              <w:rPr>
                <w:noProof/>
                <w:webHidden/>
              </w:rPr>
              <w:fldChar w:fldCharType="begin"/>
            </w:r>
            <w:r>
              <w:rPr>
                <w:noProof/>
                <w:webHidden/>
              </w:rPr>
              <w:instrText xml:space="preserve"> PAGEREF _Toc120828693 \h </w:instrText>
            </w:r>
            <w:r>
              <w:rPr>
                <w:noProof/>
                <w:webHidden/>
              </w:rPr>
            </w:r>
            <w:r>
              <w:rPr>
                <w:noProof/>
                <w:webHidden/>
              </w:rPr>
              <w:fldChar w:fldCharType="separate"/>
            </w:r>
            <w:r>
              <w:rPr>
                <w:noProof/>
                <w:webHidden/>
              </w:rPr>
              <w:t>iv</w:t>
            </w:r>
            <w:r>
              <w:rPr>
                <w:noProof/>
                <w:webHidden/>
              </w:rPr>
              <w:fldChar w:fldCharType="end"/>
            </w:r>
          </w:hyperlink>
        </w:p>
        <w:p w14:paraId="4AFFF033" w14:textId="690639AF" w:rsidR="00787AC7" w:rsidRDefault="00787AC7">
          <w:pPr>
            <w:pStyle w:val="TOC1"/>
            <w:tabs>
              <w:tab w:val="right" w:leader="dot" w:pos="8210"/>
            </w:tabs>
            <w:rPr>
              <w:rFonts w:asciiTheme="minorHAnsi" w:eastAsiaTheme="minorEastAsia" w:hAnsiTheme="minorHAnsi"/>
              <w:noProof/>
              <w:sz w:val="22"/>
            </w:rPr>
          </w:pPr>
          <w:hyperlink w:anchor="_Toc120828694" w:history="1">
            <w:r w:rsidRPr="000544A4">
              <w:rPr>
                <w:rStyle w:val="Hyperlink"/>
                <w:noProof/>
              </w:rPr>
              <w:t>Acknowledgement</w:t>
            </w:r>
            <w:r>
              <w:rPr>
                <w:noProof/>
                <w:webHidden/>
              </w:rPr>
              <w:tab/>
            </w:r>
            <w:r>
              <w:rPr>
                <w:noProof/>
                <w:webHidden/>
              </w:rPr>
              <w:fldChar w:fldCharType="begin"/>
            </w:r>
            <w:r>
              <w:rPr>
                <w:noProof/>
                <w:webHidden/>
              </w:rPr>
              <w:instrText xml:space="preserve"> PAGEREF _Toc120828694 \h </w:instrText>
            </w:r>
            <w:r>
              <w:rPr>
                <w:noProof/>
                <w:webHidden/>
              </w:rPr>
            </w:r>
            <w:r>
              <w:rPr>
                <w:noProof/>
                <w:webHidden/>
              </w:rPr>
              <w:fldChar w:fldCharType="separate"/>
            </w:r>
            <w:r>
              <w:rPr>
                <w:noProof/>
                <w:webHidden/>
              </w:rPr>
              <w:t>v</w:t>
            </w:r>
            <w:r>
              <w:rPr>
                <w:noProof/>
                <w:webHidden/>
              </w:rPr>
              <w:fldChar w:fldCharType="end"/>
            </w:r>
          </w:hyperlink>
        </w:p>
        <w:p w14:paraId="57AEA41A" w14:textId="3DCCD63D" w:rsidR="00787AC7" w:rsidRDefault="00787AC7">
          <w:pPr>
            <w:pStyle w:val="TOC1"/>
            <w:tabs>
              <w:tab w:val="right" w:leader="dot" w:pos="8210"/>
            </w:tabs>
            <w:rPr>
              <w:rFonts w:asciiTheme="minorHAnsi" w:eastAsiaTheme="minorEastAsia" w:hAnsiTheme="minorHAnsi"/>
              <w:noProof/>
              <w:sz w:val="22"/>
            </w:rPr>
          </w:pPr>
          <w:hyperlink w:anchor="_Toc120828695" w:history="1">
            <w:r w:rsidRPr="000544A4">
              <w:rPr>
                <w:rStyle w:val="Hyperlink"/>
                <w:noProof/>
              </w:rPr>
              <w:t>Table of content</w:t>
            </w:r>
            <w:r>
              <w:rPr>
                <w:noProof/>
                <w:webHidden/>
              </w:rPr>
              <w:tab/>
            </w:r>
            <w:r>
              <w:rPr>
                <w:noProof/>
                <w:webHidden/>
              </w:rPr>
              <w:fldChar w:fldCharType="begin"/>
            </w:r>
            <w:r>
              <w:rPr>
                <w:noProof/>
                <w:webHidden/>
              </w:rPr>
              <w:instrText xml:space="preserve"> PAGEREF _Toc120828695 \h </w:instrText>
            </w:r>
            <w:r>
              <w:rPr>
                <w:noProof/>
                <w:webHidden/>
              </w:rPr>
            </w:r>
            <w:r>
              <w:rPr>
                <w:noProof/>
                <w:webHidden/>
              </w:rPr>
              <w:fldChar w:fldCharType="separate"/>
            </w:r>
            <w:r>
              <w:rPr>
                <w:noProof/>
                <w:webHidden/>
              </w:rPr>
              <w:t>vi</w:t>
            </w:r>
            <w:r>
              <w:rPr>
                <w:noProof/>
                <w:webHidden/>
              </w:rPr>
              <w:fldChar w:fldCharType="end"/>
            </w:r>
          </w:hyperlink>
        </w:p>
        <w:p w14:paraId="61DA4F89" w14:textId="7EC81085" w:rsidR="00787AC7" w:rsidRDefault="00787AC7">
          <w:pPr>
            <w:pStyle w:val="TOC1"/>
            <w:tabs>
              <w:tab w:val="right" w:leader="dot" w:pos="8210"/>
            </w:tabs>
            <w:rPr>
              <w:rFonts w:asciiTheme="minorHAnsi" w:eastAsiaTheme="minorEastAsia" w:hAnsiTheme="minorHAnsi"/>
              <w:noProof/>
              <w:sz w:val="22"/>
            </w:rPr>
          </w:pPr>
          <w:hyperlink w:anchor="_Toc120828696" w:history="1">
            <w:r w:rsidRPr="000544A4">
              <w:rPr>
                <w:rStyle w:val="Hyperlink"/>
                <w:noProof/>
              </w:rPr>
              <w:t>List of figures</w:t>
            </w:r>
            <w:r>
              <w:rPr>
                <w:noProof/>
                <w:webHidden/>
              </w:rPr>
              <w:tab/>
            </w:r>
            <w:r>
              <w:rPr>
                <w:noProof/>
                <w:webHidden/>
              </w:rPr>
              <w:fldChar w:fldCharType="begin"/>
            </w:r>
            <w:r>
              <w:rPr>
                <w:noProof/>
                <w:webHidden/>
              </w:rPr>
              <w:instrText xml:space="preserve"> PAGEREF _Toc120828696 \h </w:instrText>
            </w:r>
            <w:r>
              <w:rPr>
                <w:noProof/>
                <w:webHidden/>
              </w:rPr>
            </w:r>
            <w:r>
              <w:rPr>
                <w:noProof/>
                <w:webHidden/>
              </w:rPr>
              <w:fldChar w:fldCharType="separate"/>
            </w:r>
            <w:r>
              <w:rPr>
                <w:noProof/>
                <w:webHidden/>
              </w:rPr>
              <w:t>viii</w:t>
            </w:r>
            <w:r>
              <w:rPr>
                <w:noProof/>
                <w:webHidden/>
              </w:rPr>
              <w:fldChar w:fldCharType="end"/>
            </w:r>
          </w:hyperlink>
        </w:p>
        <w:p w14:paraId="0F2A2FA9" w14:textId="7713BCB8" w:rsidR="00787AC7" w:rsidRDefault="00787AC7">
          <w:pPr>
            <w:pStyle w:val="TOC1"/>
            <w:tabs>
              <w:tab w:val="right" w:leader="dot" w:pos="8210"/>
            </w:tabs>
            <w:rPr>
              <w:rFonts w:asciiTheme="minorHAnsi" w:eastAsiaTheme="minorEastAsia" w:hAnsiTheme="minorHAnsi"/>
              <w:noProof/>
              <w:sz w:val="22"/>
            </w:rPr>
          </w:pPr>
          <w:hyperlink w:anchor="_Toc120828697" w:history="1">
            <w:r w:rsidRPr="000544A4">
              <w:rPr>
                <w:rStyle w:val="Hyperlink"/>
                <w:noProof/>
              </w:rPr>
              <w:t>List of tables</w:t>
            </w:r>
            <w:r>
              <w:rPr>
                <w:noProof/>
                <w:webHidden/>
              </w:rPr>
              <w:tab/>
            </w:r>
            <w:r>
              <w:rPr>
                <w:noProof/>
                <w:webHidden/>
              </w:rPr>
              <w:fldChar w:fldCharType="begin"/>
            </w:r>
            <w:r>
              <w:rPr>
                <w:noProof/>
                <w:webHidden/>
              </w:rPr>
              <w:instrText xml:space="preserve"> PAGEREF _Toc120828697 \h </w:instrText>
            </w:r>
            <w:r>
              <w:rPr>
                <w:noProof/>
                <w:webHidden/>
              </w:rPr>
            </w:r>
            <w:r>
              <w:rPr>
                <w:noProof/>
                <w:webHidden/>
              </w:rPr>
              <w:fldChar w:fldCharType="separate"/>
            </w:r>
            <w:r>
              <w:rPr>
                <w:noProof/>
                <w:webHidden/>
              </w:rPr>
              <w:t>ix</w:t>
            </w:r>
            <w:r>
              <w:rPr>
                <w:noProof/>
                <w:webHidden/>
              </w:rPr>
              <w:fldChar w:fldCharType="end"/>
            </w:r>
          </w:hyperlink>
        </w:p>
        <w:p w14:paraId="607327A8" w14:textId="7F1B877F" w:rsidR="00787AC7" w:rsidRDefault="00787AC7">
          <w:pPr>
            <w:pStyle w:val="TOC1"/>
            <w:tabs>
              <w:tab w:val="left" w:pos="480"/>
              <w:tab w:val="right" w:leader="dot" w:pos="8210"/>
            </w:tabs>
            <w:rPr>
              <w:rFonts w:asciiTheme="minorHAnsi" w:eastAsiaTheme="minorEastAsia" w:hAnsiTheme="minorHAnsi"/>
              <w:noProof/>
              <w:sz w:val="22"/>
            </w:rPr>
          </w:pPr>
          <w:hyperlink w:anchor="_Toc120828698" w:history="1">
            <w:r w:rsidRPr="000544A4">
              <w:rPr>
                <w:rStyle w:val="Hyperlink"/>
                <w:noProof/>
              </w:rPr>
              <w:t>1.</w:t>
            </w:r>
            <w:r>
              <w:rPr>
                <w:rFonts w:asciiTheme="minorHAnsi" w:eastAsiaTheme="minorEastAsia" w:hAnsiTheme="minorHAnsi"/>
                <w:noProof/>
                <w:sz w:val="22"/>
              </w:rPr>
              <w:tab/>
            </w:r>
            <w:r w:rsidRPr="000544A4">
              <w:rPr>
                <w:rStyle w:val="Hyperlink"/>
                <w:noProof/>
              </w:rPr>
              <w:t>INTRODUCTION</w:t>
            </w:r>
            <w:r>
              <w:rPr>
                <w:noProof/>
                <w:webHidden/>
              </w:rPr>
              <w:tab/>
            </w:r>
            <w:r>
              <w:rPr>
                <w:noProof/>
                <w:webHidden/>
              </w:rPr>
              <w:fldChar w:fldCharType="begin"/>
            </w:r>
            <w:r>
              <w:rPr>
                <w:noProof/>
                <w:webHidden/>
              </w:rPr>
              <w:instrText xml:space="preserve"> PAGEREF _Toc120828698 \h </w:instrText>
            </w:r>
            <w:r>
              <w:rPr>
                <w:noProof/>
                <w:webHidden/>
              </w:rPr>
            </w:r>
            <w:r>
              <w:rPr>
                <w:noProof/>
                <w:webHidden/>
              </w:rPr>
              <w:fldChar w:fldCharType="separate"/>
            </w:r>
            <w:r>
              <w:rPr>
                <w:noProof/>
                <w:webHidden/>
              </w:rPr>
              <w:t>1</w:t>
            </w:r>
            <w:r>
              <w:rPr>
                <w:noProof/>
                <w:webHidden/>
              </w:rPr>
              <w:fldChar w:fldCharType="end"/>
            </w:r>
          </w:hyperlink>
        </w:p>
        <w:p w14:paraId="3CC539E3" w14:textId="5AF3E9BB" w:rsidR="00787AC7" w:rsidRDefault="00787AC7">
          <w:pPr>
            <w:pStyle w:val="TOC2"/>
            <w:tabs>
              <w:tab w:val="left" w:pos="880"/>
              <w:tab w:val="right" w:leader="dot" w:pos="8210"/>
            </w:tabs>
            <w:rPr>
              <w:rFonts w:asciiTheme="minorHAnsi" w:eastAsiaTheme="minorEastAsia" w:hAnsiTheme="minorHAnsi"/>
              <w:noProof/>
              <w:sz w:val="22"/>
            </w:rPr>
          </w:pPr>
          <w:hyperlink w:anchor="_Toc120828699" w:history="1">
            <w:r w:rsidRPr="000544A4">
              <w:rPr>
                <w:rStyle w:val="Hyperlink"/>
                <w:noProof/>
              </w:rPr>
              <w:t>1.1</w:t>
            </w:r>
            <w:r>
              <w:rPr>
                <w:rFonts w:asciiTheme="minorHAnsi" w:eastAsiaTheme="minorEastAsia" w:hAnsiTheme="minorHAnsi"/>
                <w:noProof/>
                <w:sz w:val="22"/>
              </w:rPr>
              <w:tab/>
            </w:r>
            <w:r w:rsidRPr="000544A4">
              <w:rPr>
                <w:rStyle w:val="Hyperlink"/>
                <w:noProof/>
              </w:rPr>
              <w:t>Background &amp; Literature Survey</w:t>
            </w:r>
            <w:r>
              <w:rPr>
                <w:noProof/>
                <w:webHidden/>
              </w:rPr>
              <w:tab/>
            </w:r>
            <w:r>
              <w:rPr>
                <w:noProof/>
                <w:webHidden/>
              </w:rPr>
              <w:fldChar w:fldCharType="begin"/>
            </w:r>
            <w:r>
              <w:rPr>
                <w:noProof/>
                <w:webHidden/>
              </w:rPr>
              <w:instrText xml:space="preserve"> PAGEREF _Toc120828699 \h </w:instrText>
            </w:r>
            <w:r>
              <w:rPr>
                <w:noProof/>
                <w:webHidden/>
              </w:rPr>
            </w:r>
            <w:r>
              <w:rPr>
                <w:noProof/>
                <w:webHidden/>
              </w:rPr>
              <w:fldChar w:fldCharType="separate"/>
            </w:r>
            <w:r>
              <w:rPr>
                <w:noProof/>
                <w:webHidden/>
              </w:rPr>
              <w:t>1</w:t>
            </w:r>
            <w:r>
              <w:rPr>
                <w:noProof/>
                <w:webHidden/>
              </w:rPr>
              <w:fldChar w:fldCharType="end"/>
            </w:r>
          </w:hyperlink>
        </w:p>
        <w:p w14:paraId="754A9BD8" w14:textId="31CED2BF" w:rsidR="00787AC7" w:rsidRDefault="00787AC7">
          <w:pPr>
            <w:pStyle w:val="TOC3"/>
            <w:tabs>
              <w:tab w:val="left" w:pos="1320"/>
              <w:tab w:val="right" w:leader="dot" w:pos="8210"/>
            </w:tabs>
            <w:rPr>
              <w:rFonts w:asciiTheme="minorHAnsi" w:eastAsiaTheme="minorEastAsia" w:hAnsiTheme="minorHAnsi"/>
              <w:noProof/>
              <w:sz w:val="22"/>
            </w:rPr>
          </w:pPr>
          <w:hyperlink w:anchor="_Toc120828700" w:history="1">
            <w:r w:rsidRPr="000544A4">
              <w:rPr>
                <w:rStyle w:val="Hyperlink"/>
                <w:bCs/>
                <w:noProof/>
              </w:rPr>
              <w:t>1.1.1</w:t>
            </w:r>
            <w:r>
              <w:rPr>
                <w:rFonts w:asciiTheme="minorHAnsi" w:eastAsiaTheme="minorEastAsia" w:hAnsiTheme="minorHAnsi"/>
                <w:noProof/>
                <w:sz w:val="22"/>
              </w:rPr>
              <w:tab/>
            </w:r>
            <w:r w:rsidRPr="000544A4">
              <w:rPr>
                <w:rStyle w:val="Hyperlink"/>
                <w:noProof/>
              </w:rPr>
              <w:t>Background Review</w:t>
            </w:r>
            <w:r>
              <w:rPr>
                <w:noProof/>
                <w:webHidden/>
              </w:rPr>
              <w:tab/>
            </w:r>
            <w:r>
              <w:rPr>
                <w:noProof/>
                <w:webHidden/>
              </w:rPr>
              <w:fldChar w:fldCharType="begin"/>
            </w:r>
            <w:r>
              <w:rPr>
                <w:noProof/>
                <w:webHidden/>
              </w:rPr>
              <w:instrText xml:space="preserve"> PAGEREF _Toc120828700 \h </w:instrText>
            </w:r>
            <w:r>
              <w:rPr>
                <w:noProof/>
                <w:webHidden/>
              </w:rPr>
            </w:r>
            <w:r>
              <w:rPr>
                <w:noProof/>
                <w:webHidden/>
              </w:rPr>
              <w:fldChar w:fldCharType="separate"/>
            </w:r>
            <w:r>
              <w:rPr>
                <w:noProof/>
                <w:webHidden/>
              </w:rPr>
              <w:t>1</w:t>
            </w:r>
            <w:r>
              <w:rPr>
                <w:noProof/>
                <w:webHidden/>
              </w:rPr>
              <w:fldChar w:fldCharType="end"/>
            </w:r>
          </w:hyperlink>
        </w:p>
        <w:p w14:paraId="4A499A44" w14:textId="7B95FC64" w:rsidR="00787AC7" w:rsidRDefault="00787AC7">
          <w:pPr>
            <w:pStyle w:val="TOC3"/>
            <w:tabs>
              <w:tab w:val="left" w:pos="1320"/>
              <w:tab w:val="right" w:leader="dot" w:pos="8210"/>
            </w:tabs>
            <w:rPr>
              <w:rFonts w:asciiTheme="minorHAnsi" w:eastAsiaTheme="minorEastAsia" w:hAnsiTheme="minorHAnsi"/>
              <w:noProof/>
              <w:sz w:val="22"/>
            </w:rPr>
          </w:pPr>
          <w:hyperlink w:anchor="_Toc120828701" w:history="1">
            <w:r w:rsidRPr="000544A4">
              <w:rPr>
                <w:rStyle w:val="Hyperlink"/>
                <w:bCs/>
                <w:noProof/>
              </w:rPr>
              <w:t>1.1.2</w:t>
            </w:r>
            <w:r>
              <w:rPr>
                <w:rFonts w:asciiTheme="minorHAnsi" w:eastAsiaTheme="minorEastAsia" w:hAnsiTheme="minorHAnsi"/>
                <w:noProof/>
                <w:sz w:val="22"/>
              </w:rPr>
              <w:tab/>
            </w:r>
            <w:r w:rsidRPr="000544A4">
              <w:rPr>
                <w:rStyle w:val="Hyperlink"/>
                <w:noProof/>
              </w:rPr>
              <w:t>Literature Review</w:t>
            </w:r>
            <w:r>
              <w:rPr>
                <w:noProof/>
                <w:webHidden/>
              </w:rPr>
              <w:tab/>
            </w:r>
            <w:r>
              <w:rPr>
                <w:noProof/>
                <w:webHidden/>
              </w:rPr>
              <w:fldChar w:fldCharType="begin"/>
            </w:r>
            <w:r>
              <w:rPr>
                <w:noProof/>
                <w:webHidden/>
              </w:rPr>
              <w:instrText xml:space="preserve"> PAGEREF _Toc120828701 \h </w:instrText>
            </w:r>
            <w:r>
              <w:rPr>
                <w:noProof/>
                <w:webHidden/>
              </w:rPr>
            </w:r>
            <w:r>
              <w:rPr>
                <w:noProof/>
                <w:webHidden/>
              </w:rPr>
              <w:fldChar w:fldCharType="separate"/>
            </w:r>
            <w:r>
              <w:rPr>
                <w:noProof/>
                <w:webHidden/>
              </w:rPr>
              <w:t>5</w:t>
            </w:r>
            <w:r>
              <w:rPr>
                <w:noProof/>
                <w:webHidden/>
              </w:rPr>
              <w:fldChar w:fldCharType="end"/>
            </w:r>
          </w:hyperlink>
        </w:p>
        <w:p w14:paraId="04AFF2A8" w14:textId="5A4F5B63" w:rsidR="00787AC7" w:rsidRDefault="00787AC7">
          <w:pPr>
            <w:pStyle w:val="TOC2"/>
            <w:tabs>
              <w:tab w:val="left" w:pos="880"/>
              <w:tab w:val="right" w:leader="dot" w:pos="8210"/>
            </w:tabs>
            <w:rPr>
              <w:rFonts w:asciiTheme="minorHAnsi" w:eastAsiaTheme="minorEastAsia" w:hAnsiTheme="minorHAnsi"/>
              <w:noProof/>
              <w:sz w:val="22"/>
            </w:rPr>
          </w:pPr>
          <w:hyperlink w:anchor="_Toc120828702" w:history="1">
            <w:r w:rsidRPr="000544A4">
              <w:rPr>
                <w:rStyle w:val="Hyperlink"/>
                <w:noProof/>
              </w:rPr>
              <w:t>1.2</w:t>
            </w:r>
            <w:r>
              <w:rPr>
                <w:rFonts w:asciiTheme="minorHAnsi" w:eastAsiaTheme="minorEastAsia" w:hAnsiTheme="minorHAnsi"/>
                <w:noProof/>
                <w:sz w:val="22"/>
              </w:rPr>
              <w:tab/>
            </w:r>
            <w:r w:rsidRPr="000544A4">
              <w:rPr>
                <w:rStyle w:val="Hyperlink"/>
                <w:noProof/>
              </w:rPr>
              <w:t>Research Gap</w:t>
            </w:r>
            <w:r>
              <w:rPr>
                <w:noProof/>
                <w:webHidden/>
              </w:rPr>
              <w:tab/>
            </w:r>
            <w:r>
              <w:rPr>
                <w:noProof/>
                <w:webHidden/>
              </w:rPr>
              <w:fldChar w:fldCharType="begin"/>
            </w:r>
            <w:r>
              <w:rPr>
                <w:noProof/>
                <w:webHidden/>
              </w:rPr>
              <w:instrText xml:space="preserve"> PAGEREF _Toc120828702 \h </w:instrText>
            </w:r>
            <w:r>
              <w:rPr>
                <w:noProof/>
                <w:webHidden/>
              </w:rPr>
            </w:r>
            <w:r>
              <w:rPr>
                <w:noProof/>
                <w:webHidden/>
              </w:rPr>
              <w:fldChar w:fldCharType="separate"/>
            </w:r>
            <w:r>
              <w:rPr>
                <w:noProof/>
                <w:webHidden/>
              </w:rPr>
              <w:t>8</w:t>
            </w:r>
            <w:r>
              <w:rPr>
                <w:noProof/>
                <w:webHidden/>
              </w:rPr>
              <w:fldChar w:fldCharType="end"/>
            </w:r>
          </w:hyperlink>
        </w:p>
        <w:p w14:paraId="6CFCC33D" w14:textId="4E2958F7" w:rsidR="00787AC7" w:rsidRDefault="00787AC7">
          <w:pPr>
            <w:pStyle w:val="TOC2"/>
            <w:tabs>
              <w:tab w:val="left" w:pos="880"/>
              <w:tab w:val="right" w:leader="dot" w:pos="8210"/>
            </w:tabs>
            <w:rPr>
              <w:rFonts w:asciiTheme="minorHAnsi" w:eastAsiaTheme="minorEastAsia" w:hAnsiTheme="minorHAnsi"/>
              <w:noProof/>
              <w:sz w:val="22"/>
            </w:rPr>
          </w:pPr>
          <w:hyperlink w:anchor="_Toc120828703" w:history="1">
            <w:r w:rsidRPr="000544A4">
              <w:rPr>
                <w:rStyle w:val="Hyperlink"/>
                <w:noProof/>
              </w:rPr>
              <w:t>1.3</w:t>
            </w:r>
            <w:r>
              <w:rPr>
                <w:rFonts w:asciiTheme="minorHAnsi" w:eastAsiaTheme="minorEastAsia" w:hAnsiTheme="minorHAnsi"/>
                <w:noProof/>
                <w:sz w:val="22"/>
              </w:rPr>
              <w:tab/>
            </w:r>
            <w:r w:rsidRPr="000544A4">
              <w:rPr>
                <w:rStyle w:val="Hyperlink"/>
                <w:noProof/>
              </w:rPr>
              <w:t>Research Problem</w:t>
            </w:r>
            <w:r>
              <w:rPr>
                <w:noProof/>
                <w:webHidden/>
              </w:rPr>
              <w:tab/>
            </w:r>
            <w:r>
              <w:rPr>
                <w:noProof/>
                <w:webHidden/>
              </w:rPr>
              <w:fldChar w:fldCharType="begin"/>
            </w:r>
            <w:r>
              <w:rPr>
                <w:noProof/>
                <w:webHidden/>
              </w:rPr>
              <w:instrText xml:space="preserve"> PAGEREF _Toc120828703 \h </w:instrText>
            </w:r>
            <w:r>
              <w:rPr>
                <w:noProof/>
                <w:webHidden/>
              </w:rPr>
            </w:r>
            <w:r>
              <w:rPr>
                <w:noProof/>
                <w:webHidden/>
              </w:rPr>
              <w:fldChar w:fldCharType="separate"/>
            </w:r>
            <w:r>
              <w:rPr>
                <w:noProof/>
                <w:webHidden/>
              </w:rPr>
              <w:t>11</w:t>
            </w:r>
            <w:r>
              <w:rPr>
                <w:noProof/>
                <w:webHidden/>
              </w:rPr>
              <w:fldChar w:fldCharType="end"/>
            </w:r>
          </w:hyperlink>
        </w:p>
        <w:p w14:paraId="37DADB72" w14:textId="172B0B16" w:rsidR="00787AC7" w:rsidRDefault="00787AC7">
          <w:pPr>
            <w:pStyle w:val="TOC1"/>
            <w:tabs>
              <w:tab w:val="left" w:pos="480"/>
              <w:tab w:val="right" w:leader="dot" w:pos="8210"/>
            </w:tabs>
            <w:rPr>
              <w:rFonts w:asciiTheme="minorHAnsi" w:eastAsiaTheme="minorEastAsia" w:hAnsiTheme="minorHAnsi"/>
              <w:noProof/>
              <w:sz w:val="22"/>
            </w:rPr>
          </w:pPr>
          <w:hyperlink w:anchor="_Toc120828704" w:history="1">
            <w:r w:rsidRPr="000544A4">
              <w:rPr>
                <w:rStyle w:val="Hyperlink"/>
                <w:noProof/>
              </w:rPr>
              <w:t>2</w:t>
            </w:r>
            <w:r>
              <w:rPr>
                <w:rFonts w:asciiTheme="minorHAnsi" w:eastAsiaTheme="minorEastAsia" w:hAnsiTheme="minorHAnsi"/>
                <w:noProof/>
                <w:sz w:val="22"/>
              </w:rPr>
              <w:tab/>
            </w:r>
            <w:r w:rsidRPr="000544A4">
              <w:rPr>
                <w:rStyle w:val="Hyperlink"/>
                <w:noProof/>
              </w:rPr>
              <w:t>OBJECTIVES</w:t>
            </w:r>
            <w:r>
              <w:rPr>
                <w:noProof/>
                <w:webHidden/>
              </w:rPr>
              <w:tab/>
            </w:r>
            <w:r>
              <w:rPr>
                <w:noProof/>
                <w:webHidden/>
              </w:rPr>
              <w:fldChar w:fldCharType="begin"/>
            </w:r>
            <w:r>
              <w:rPr>
                <w:noProof/>
                <w:webHidden/>
              </w:rPr>
              <w:instrText xml:space="preserve"> PAGEREF _Toc120828704 \h </w:instrText>
            </w:r>
            <w:r>
              <w:rPr>
                <w:noProof/>
                <w:webHidden/>
              </w:rPr>
            </w:r>
            <w:r>
              <w:rPr>
                <w:noProof/>
                <w:webHidden/>
              </w:rPr>
              <w:fldChar w:fldCharType="separate"/>
            </w:r>
            <w:r>
              <w:rPr>
                <w:noProof/>
                <w:webHidden/>
              </w:rPr>
              <w:t>12</w:t>
            </w:r>
            <w:r>
              <w:rPr>
                <w:noProof/>
                <w:webHidden/>
              </w:rPr>
              <w:fldChar w:fldCharType="end"/>
            </w:r>
          </w:hyperlink>
        </w:p>
        <w:p w14:paraId="6221679F" w14:textId="55B5FCBF" w:rsidR="00787AC7" w:rsidRDefault="00787AC7">
          <w:pPr>
            <w:pStyle w:val="TOC2"/>
            <w:tabs>
              <w:tab w:val="left" w:pos="880"/>
              <w:tab w:val="right" w:leader="dot" w:pos="8210"/>
            </w:tabs>
            <w:rPr>
              <w:rFonts w:asciiTheme="minorHAnsi" w:eastAsiaTheme="minorEastAsia" w:hAnsiTheme="minorHAnsi"/>
              <w:noProof/>
              <w:sz w:val="22"/>
            </w:rPr>
          </w:pPr>
          <w:hyperlink w:anchor="_Toc120828705" w:history="1">
            <w:r w:rsidRPr="000544A4">
              <w:rPr>
                <w:rStyle w:val="Hyperlink"/>
                <w:noProof/>
              </w:rPr>
              <w:t>2.1</w:t>
            </w:r>
            <w:r>
              <w:rPr>
                <w:rFonts w:asciiTheme="minorHAnsi" w:eastAsiaTheme="minorEastAsia" w:hAnsiTheme="minorHAnsi"/>
                <w:noProof/>
                <w:sz w:val="22"/>
              </w:rPr>
              <w:tab/>
            </w:r>
            <w:r w:rsidRPr="000544A4">
              <w:rPr>
                <w:rStyle w:val="Hyperlink"/>
                <w:noProof/>
              </w:rPr>
              <w:t>Main Objective</w:t>
            </w:r>
            <w:r>
              <w:rPr>
                <w:noProof/>
                <w:webHidden/>
              </w:rPr>
              <w:tab/>
            </w:r>
            <w:r>
              <w:rPr>
                <w:noProof/>
                <w:webHidden/>
              </w:rPr>
              <w:fldChar w:fldCharType="begin"/>
            </w:r>
            <w:r>
              <w:rPr>
                <w:noProof/>
                <w:webHidden/>
              </w:rPr>
              <w:instrText xml:space="preserve"> PAGEREF _Toc120828705 \h </w:instrText>
            </w:r>
            <w:r>
              <w:rPr>
                <w:noProof/>
                <w:webHidden/>
              </w:rPr>
            </w:r>
            <w:r>
              <w:rPr>
                <w:noProof/>
                <w:webHidden/>
              </w:rPr>
              <w:fldChar w:fldCharType="separate"/>
            </w:r>
            <w:r>
              <w:rPr>
                <w:noProof/>
                <w:webHidden/>
              </w:rPr>
              <w:t>12</w:t>
            </w:r>
            <w:r>
              <w:rPr>
                <w:noProof/>
                <w:webHidden/>
              </w:rPr>
              <w:fldChar w:fldCharType="end"/>
            </w:r>
          </w:hyperlink>
        </w:p>
        <w:p w14:paraId="36913C58" w14:textId="5BCBC889" w:rsidR="00787AC7" w:rsidRDefault="00787AC7">
          <w:pPr>
            <w:pStyle w:val="TOC2"/>
            <w:tabs>
              <w:tab w:val="left" w:pos="880"/>
              <w:tab w:val="right" w:leader="dot" w:pos="8210"/>
            </w:tabs>
            <w:rPr>
              <w:rFonts w:asciiTheme="minorHAnsi" w:eastAsiaTheme="minorEastAsia" w:hAnsiTheme="minorHAnsi"/>
              <w:noProof/>
              <w:sz w:val="22"/>
            </w:rPr>
          </w:pPr>
          <w:hyperlink w:anchor="_Toc120828706" w:history="1">
            <w:r w:rsidRPr="000544A4">
              <w:rPr>
                <w:rStyle w:val="Hyperlink"/>
                <w:noProof/>
              </w:rPr>
              <w:t>2.2</w:t>
            </w:r>
            <w:r>
              <w:rPr>
                <w:rFonts w:asciiTheme="minorHAnsi" w:eastAsiaTheme="minorEastAsia" w:hAnsiTheme="minorHAnsi"/>
                <w:noProof/>
                <w:sz w:val="22"/>
              </w:rPr>
              <w:tab/>
            </w:r>
            <w:r w:rsidRPr="000544A4">
              <w:rPr>
                <w:rStyle w:val="Hyperlink"/>
                <w:noProof/>
              </w:rPr>
              <w:t>Specific Objective</w:t>
            </w:r>
            <w:r>
              <w:rPr>
                <w:noProof/>
                <w:webHidden/>
              </w:rPr>
              <w:tab/>
            </w:r>
            <w:r>
              <w:rPr>
                <w:noProof/>
                <w:webHidden/>
              </w:rPr>
              <w:fldChar w:fldCharType="begin"/>
            </w:r>
            <w:r>
              <w:rPr>
                <w:noProof/>
                <w:webHidden/>
              </w:rPr>
              <w:instrText xml:space="preserve"> PAGEREF _Toc120828706 \h </w:instrText>
            </w:r>
            <w:r>
              <w:rPr>
                <w:noProof/>
                <w:webHidden/>
              </w:rPr>
            </w:r>
            <w:r>
              <w:rPr>
                <w:noProof/>
                <w:webHidden/>
              </w:rPr>
              <w:fldChar w:fldCharType="separate"/>
            </w:r>
            <w:r>
              <w:rPr>
                <w:noProof/>
                <w:webHidden/>
              </w:rPr>
              <w:t>12</w:t>
            </w:r>
            <w:r>
              <w:rPr>
                <w:noProof/>
                <w:webHidden/>
              </w:rPr>
              <w:fldChar w:fldCharType="end"/>
            </w:r>
          </w:hyperlink>
        </w:p>
        <w:p w14:paraId="7CC4BFED" w14:textId="01EB7AF5" w:rsidR="00787AC7" w:rsidRDefault="00787AC7">
          <w:pPr>
            <w:pStyle w:val="TOC3"/>
            <w:tabs>
              <w:tab w:val="left" w:pos="1320"/>
              <w:tab w:val="right" w:leader="dot" w:pos="8210"/>
            </w:tabs>
            <w:rPr>
              <w:rFonts w:asciiTheme="minorHAnsi" w:eastAsiaTheme="minorEastAsia" w:hAnsiTheme="minorHAnsi"/>
              <w:noProof/>
              <w:sz w:val="22"/>
            </w:rPr>
          </w:pPr>
          <w:hyperlink w:anchor="_Toc120828707" w:history="1">
            <w:r w:rsidRPr="000544A4">
              <w:rPr>
                <w:rStyle w:val="Hyperlink"/>
                <w:bCs/>
                <w:noProof/>
              </w:rPr>
              <w:t>2.2.1</w:t>
            </w:r>
            <w:r>
              <w:rPr>
                <w:rFonts w:asciiTheme="minorHAnsi" w:eastAsiaTheme="minorEastAsia" w:hAnsiTheme="minorHAnsi"/>
                <w:noProof/>
                <w:sz w:val="22"/>
              </w:rPr>
              <w:tab/>
            </w:r>
            <w:r w:rsidRPr="000544A4">
              <w:rPr>
                <w:rStyle w:val="Hyperlink"/>
                <w:noProof/>
              </w:rPr>
              <w:t>Identification and prediction of best learning strategy</w:t>
            </w:r>
            <w:r>
              <w:rPr>
                <w:noProof/>
                <w:webHidden/>
              </w:rPr>
              <w:tab/>
            </w:r>
            <w:r>
              <w:rPr>
                <w:noProof/>
                <w:webHidden/>
              </w:rPr>
              <w:fldChar w:fldCharType="begin"/>
            </w:r>
            <w:r>
              <w:rPr>
                <w:noProof/>
                <w:webHidden/>
              </w:rPr>
              <w:instrText xml:space="preserve"> PAGEREF _Toc120828707 \h </w:instrText>
            </w:r>
            <w:r>
              <w:rPr>
                <w:noProof/>
                <w:webHidden/>
              </w:rPr>
            </w:r>
            <w:r>
              <w:rPr>
                <w:noProof/>
                <w:webHidden/>
              </w:rPr>
              <w:fldChar w:fldCharType="separate"/>
            </w:r>
            <w:r>
              <w:rPr>
                <w:noProof/>
                <w:webHidden/>
              </w:rPr>
              <w:t>12</w:t>
            </w:r>
            <w:r>
              <w:rPr>
                <w:noProof/>
                <w:webHidden/>
              </w:rPr>
              <w:fldChar w:fldCharType="end"/>
            </w:r>
          </w:hyperlink>
        </w:p>
        <w:p w14:paraId="2303DDA3" w14:textId="2AF6434A" w:rsidR="00787AC7" w:rsidRDefault="00787AC7">
          <w:pPr>
            <w:pStyle w:val="TOC3"/>
            <w:tabs>
              <w:tab w:val="left" w:pos="1320"/>
              <w:tab w:val="right" w:leader="dot" w:pos="8210"/>
            </w:tabs>
            <w:rPr>
              <w:rFonts w:asciiTheme="minorHAnsi" w:eastAsiaTheme="minorEastAsia" w:hAnsiTheme="minorHAnsi"/>
              <w:noProof/>
              <w:sz w:val="22"/>
            </w:rPr>
          </w:pPr>
          <w:hyperlink w:anchor="_Toc120828708" w:history="1">
            <w:r w:rsidRPr="000544A4">
              <w:rPr>
                <w:rStyle w:val="Hyperlink"/>
                <w:bCs/>
                <w:noProof/>
              </w:rPr>
              <w:t>2.2.2</w:t>
            </w:r>
            <w:r>
              <w:rPr>
                <w:rFonts w:asciiTheme="minorHAnsi" w:eastAsiaTheme="minorEastAsia" w:hAnsiTheme="minorHAnsi"/>
                <w:noProof/>
                <w:sz w:val="22"/>
              </w:rPr>
              <w:tab/>
            </w:r>
            <w:r w:rsidRPr="000544A4">
              <w:rPr>
                <w:rStyle w:val="Hyperlink"/>
                <w:noProof/>
              </w:rPr>
              <w:t>Identification and recommendation of learning materials</w:t>
            </w:r>
            <w:r>
              <w:rPr>
                <w:noProof/>
                <w:webHidden/>
              </w:rPr>
              <w:tab/>
            </w:r>
            <w:r>
              <w:rPr>
                <w:noProof/>
                <w:webHidden/>
              </w:rPr>
              <w:fldChar w:fldCharType="begin"/>
            </w:r>
            <w:r>
              <w:rPr>
                <w:noProof/>
                <w:webHidden/>
              </w:rPr>
              <w:instrText xml:space="preserve"> PAGEREF _Toc120828708 \h </w:instrText>
            </w:r>
            <w:r>
              <w:rPr>
                <w:noProof/>
                <w:webHidden/>
              </w:rPr>
            </w:r>
            <w:r>
              <w:rPr>
                <w:noProof/>
                <w:webHidden/>
              </w:rPr>
              <w:fldChar w:fldCharType="separate"/>
            </w:r>
            <w:r>
              <w:rPr>
                <w:noProof/>
                <w:webHidden/>
              </w:rPr>
              <w:t>13</w:t>
            </w:r>
            <w:r>
              <w:rPr>
                <w:noProof/>
                <w:webHidden/>
              </w:rPr>
              <w:fldChar w:fldCharType="end"/>
            </w:r>
          </w:hyperlink>
        </w:p>
        <w:p w14:paraId="665A777A" w14:textId="2175FB86" w:rsidR="00787AC7" w:rsidRDefault="00787AC7">
          <w:pPr>
            <w:pStyle w:val="TOC3"/>
            <w:tabs>
              <w:tab w:val="left" w:pos="1320"/>
              <w:tab w:val="right" w:leader="dot" w:pos="8210"/>
            </w:tabs>
            <w:rPr>
              <w:rFonts w:asciiTheme="minorHAnsi" w:eastAsiaTheme="minorEastAsia" w:hAnsiTheme="minorHAnsi"/>
              <w:noProof/>
              <w:sz w:val="22"/>
            </w:rPr>
          </w:pPr>
          <w:hyperlink w:anchor="_Toc120828709" w:history="1">
            <w:r w:rsidRPr="000544A4">
              <w:rPr>
                <w:rStyle w:val="Hyperlink"/>
                <w:bCs/>
                <w:noProof/>
              </w:rPr>
              <w:t>2.2.3</w:t>
            </w:r>
            <w:r>
              <w:rPr>
                <w:rFonts w:asciiTheme="minorHAnsi" w:eastAsiaTheme="minorEastAsia" w:hAnsiTheme="minorHAnsi"/>
                <w:noProof/>
                <w:sz w:val="22"/>
              </w:rPr>
              <w:tab/>
            </w:r>
            <w:r w:rsidRPr="000544A4">
              <w:rPr>
                <w:rStyle w:val="Hyperlink"/>
                <w:noProof/>
              </w:rPr>
              <w:t>Performance analysis and personal skills identification</w:t>
            </w:r>
            <w:r>
              <w:rPr>
                <w:noProof/>
                <w:webHidden/>
              </w:rPr>
              <w:tab/>
            </w:r>
            <w:r>
              <w:rPr>
                <w:noProof/>
                <w:webHidden/>
              </w:rPr>
              <w:fldChar w:fldCharType="begin"/>
            </w:r>
            <w:r>
              <w:rPr>
                <w:noProof/>
                <w:webHidden/>
              </w:rPr>
              <w:instrText xml:space="preserve"> PAGEREF _Toc120828709 \h </w:instrText>
            </w:r>
            <w:r>
              <w:rPr>
                <w:noProof/>
                <w:webHidden/>
              </w:rPr>
            </w:r>
            <w:r>
              <w:rPr>
                <w:noProof/>
                <w:webHidden/>
              </w:rPr>
              <w:fldChar w:fldCharType="separate"/>
            </w:r>
            <w:r>
              <w:rPr>
                <w:noProof/>
                <w:webHidden/>
              </w:rPr>
              <w:t>13</w:t>
            </w:r>
            <w:r>
              <w:rPr>
                <w:noProof/>
                <w:webHidden/>
              </w:rPr>
              <w:fldChar w:fldCharType="end"/>
            </w:r>
          </w:hyperlink>
        </w:p>
        <w:p w14:paraId="37A6652D" w14:textId="7CEAD545" w:rsidR="00787AC7" w:rsidRDefault="00787AC7">
          <w:pPr>
            <w:pStyle w:val="TOC3"/>
            <w:tabs>
              <w:tab w:val="left" w:pos="1320"/>
              <w:tab w:val="right" w:leader="dot" w:pos="8210"/>
            </w:tabs>
            <w:rPr>
              <w:rFonts w:asciiTheme="minorHAnsi" w:eastAsiaTheme="minorEastAsia" w:hAnsiTheme="minorHAnsi"/>
              <w:noProof/>
              <w:sz w:val="22"/>
            </w:rPr>
          </w:pPr>
          <w:hyperlink w:anchor="_Toc120828710" w:history="1">
            <w:r w:rsidRPr="000544A4">
              <w:rPr>
                <w:rStyle w:val="Hyperlink"/>
                <w:bCs/>
                <w:noProof/>
              </w:rPr>
              <w:t>2.2.4</w:t>
            </w:r>
            <w:r>
              <w:rPr>
                <w:rFonts w:asciiTheme="minorHAnsi" w:eastAsiaTheme="minorEastAsia" w:hAnsiTheme="minorHAnsi"/>
                <w:noProof/>
                <w:sz w:val="22"/>
              </w:rPr>
              <w:tab/>
            </w:r>
            <w:r w:rsidRPr="000544A4">
              <w:rPr>
                <w:rStyle w:val="Hyperlink"/>
                <w:noProof/>
              </w:rPr>
              <w:t>Progress analysis forecasting and career recommendation</w:t>
            </w:r>
            <w:r>
              <w:rPr>
                <w:noProof/>
                <w:webHidden/>
              </w:rPr>
              <w:tab/>
            </w:r>
            <w:r>
              <w:rPr>
                <w:noProof/>
                <w:webHidden/>
              </w:rPr>
              <w:fldChar w:fldCharType="begin"/>
            </w:r>
            <w:r>
              <w:rPr>
                <w:noProof/>
                <w:webHidden/>
              </w:rPr>
              <w:instrText xml:space="preserve"> PAGEREF _Toc120828710 \h </w:instrText>
            </w:r>
            <w:r>
              <w:rPr>
                <w:noProof/>
                <w:webHidden/>
              </w:rPr>
            </w:r>
            <w:r>
              <w:rPr>
                <w:noProof/>
                <w:webHidden/>
              </w:rPr>
              <w:fldChar w:fldCharType="separate"/>
            </w:r>
            <w:r>
              <w:rPr>
                <w:noProof/>
                <w:webHidden/>
              </w:rPr>
              <w:t>13</w:t>
            </w:r>
            <w:r>
              <w:rPr>
                <w:noProof/>
                <w:webHidden/>
              </w:rPr>
              <w:fldChar w:fldCharType="end"/>
            </w:r>
          </w:hyperlink>
        </w:p>
        <w:p w14:paraId="058451BB" w14:textId="0974D8CA" w:rsidR="00787AC7" w:rsidRDefault="00787AC7">
          <w:pPr>
            <w:pStyle w:val="TOC1"/>
            <w:tabs>
              <w:tab w:val="left" w:pos="480"/>
              <w:tab w:val="right" w:leader="dot" w:pos="8210"/>
            </w:tabs>
            <w:rPr>
              <w:rFonts w:asciiTheme="minorHAnsi" w:eastAsiaTheme="minorEastAsia" w:hAnsiTheme="minorHAnsi"/>
              <w:noProof/>
              <w:sz w:val="22"/>
            </w:rPr>
          </w:pPr>
          <w:hyperlink w:anchor="_Toc120828711" w:history="1">
            <w:r w:rsidRPr="000544A4">
              <w:rPr>
                <w:rStyle w:val="Hyperlink"/>
                <w:noProof/>
              </w:rPr>
              <w:t>3</w:t>
            </w:r>
            <w:r>
              <w:rPr>
                <w:rFonts w:asciiTheme="minorHAnsi" w:eastAsiaTheme="minorEastAsia" w:hAnsiTheme="minorHAnsi"/>
                <w:noProof/>
                <w:sz w:val="22"/>
              </w:rPr>
              <w:tab/>
            </w:r>
            <w:r w:rsidRPr="000544A4">
              <w:rPr>
                <w:rStyle w:val="Hyperlink"/>
                <w:noProof/>
              </w:rPr>
              <w:t>METHODOLOGY</w:t>
            </w:r>
            <w:r>
              <w:rPr>
                <w:noProof/>
                <w:webHidden/>
              </w:rPr>
              <w:tab/>
            </w:r>
            <w:r>
              <w:rPr>
                <w:noProof/>
                <w:webHidden/>
              </w:rPr>
              <w:fldChar w:fldCharType="begin"/>
            </w:r>
            <w:r>
              <w:rPr>
                <w:noProof/>
                <w:webHidden/>
              </w:rPr>
              <w:instrText xml:space="preserve"> PAGEREF _Toc120828711 \h </w:instrText>
            </w:r>
            <w:r>
              <w:rPr>
                <w:noProof/>
                <w:webHidden/>
              </w:rPr>
            </w:r>
            <w:r>
              <w:rPr>
                <w:noProof/>
                <w:webHidden/>
              </w:rPr>
              <w:fldChar w:fldCharType="separate"/>
            </w:r>
            <w:r>
              <w:rPr>
                <w:noProof/>
                <w:webHidden/>
              </w:rPr>
              <w:t>15</w:t>
            </w:r>
            <w:r>
              <w:rPr>
                <w:noProof/>
                <w:webHidden/>
              </w:rPr>
              <w:fldChar w:fldCharType="end"/>
            </w:r>
          </w:hyperlink>
        </w:p>
        <w:p w14:paraId="4040395E" w14:textId="721F10F3" w:rsidR="00787AC7" w:rsidRDefault="00787AC7">
          <w:pPr>
            <w:pStyle w:val="TOC2"/>
            <w:tabs>
              <w:tab w:val="left" w:pos="880"/>
              <w:tab w:val="right" w:leader="dot" w:pos="8210"/>
            </w:tabs>
            <w:rPr>
              <w:rFonts w:asciiTheme="minorHAnsi" w:eastAsiaTheme="minorEastAsia" w:hAnsiTheme="minorHAnsi"/>
              <w:noProof/>
              <w:sz w:val="22"/>
            </w:rPr>
          </w:pPr>
          <w:hyperlink w:anchor="_Toc120828712" w:history="1">
            <w:r w:rsidRPr="000544A4">
              <w:rPr>
                <w:rStyle w:val="Hyperlink"/>
                <w:noProof/>
              </w:rPr>
              <w:t>3.1</w:t>
            </w:r>
            <w:r>
              <w:rPr>
                <w:rFonts w:asciiTheme="minorHAnsi" w:eastAsiaTheme="minorEastAsia" w:hAnsiTheme="minorHAnsi"/>
                <w:noProof/>
                <w:sz w:val="22"/>
              </w:rPr>
              <w:tab/>
            </w:r>
            <w:r w:rsidRPr="000544A4">
              <w:rPr>
                <w:rStyle w:val="Hyperlink"/>
                <w:noProof/>
              </w:rPr>
              <w:t>Introduction and basic user flow</w:t>
            </w:r>
            <w:r>
              <w:rPr>
                <w:noProof/>
                <w:webHidden/>
              </w:rPr>
              <w:tab/>
            </w:r>
            <w:r>
              <w:rPr>
                <w:noProof/>
                <w:webHidden/>
              </w:rPr>
              <w:fldChar w:fldCharType="begin"/>
            </w:r>
            <w:r>
              <w:rPr>
                <w:noProof/>
                <w:webHidden/>
              </w:rPr>
              <w:instrText xml:space="preserve"> PAGEREF _Toc120828712 \h </w:instrText>
            </w:r>
            <w:r>
              <w:rPr>
                <w:noProof/>
                <w:webHidden/>
              </w:rPr>
            </w:r>
            <w:r>
              <w:rPr>
                <w:noProof/>
                <w:webHidden/>
              </w:rPr>
              <w:fldChar w:fldCharType="separate"/>
            </w:r>
            <w:r>
              <w:rPr>
                <w:noProof/>
                <w:webHidden/>
              </w:rPr>
              <w:t>15</w:t>
            </w:r>
            <w:r>
              <w:rPr>
                <w:noProof/>
                <w:webHidden/>
              </w:rPr>
              <w:fldChar w:fldCharType="end"/>
            </w:r>
          </w:hyperlink>
        </w:p>
        <w:p w14:paraId="7AE59B18" w14:textId="5AC251DB" w:rsidR="00787AC7" w:rsidRDefault="00787AC7">
          <w:pPr>
            <w:pStyle w:val="TOC2"/>
            <w:tabs>
              <w:tab w:val="left" w:pos="880"/>
              <w:tab w:val="right" w:leader="dot" w:pos="8210"/>
            </w:tabs>
            <w:rPr>
              <w:rFonts w:asciiTheme="minorHAnsi" w:eastAsiaTheme="minorEastAsia" w:hAnsiTheme="minorHAnsi"/>
              <w:noProof/>
              <w:sz w:val="22"/>
            </w:rPr>
          </w:pPr>
          <w:hyperlink w:anchor="_Toc120828713" w:history="1">
            <w:r w:rsidRPr="000544A4">
              <w:rPr>
                <w:rStyle w:val="Hyperlink"/>
                <w:noProof/>
              </w:rPr>
              <w:t>3.2</w:t>
            </w:r>
            <w:r>
              <w:rPr>
                <w:rFonts w:asciiTheme="minorHAnsi" w:eastAsiaTheme="minorEastAsia" w:hAnsiTheme="minorHAnsi"/>
                <w:noProof/>
                <w:sz w:val="22"/>
              </w:rPr>
              <w:tab/>
            </w:r>
            <w:r w:rsidRPr="000544A4">
              <w:rPr>
                <w:rStyle w:val="Hyperlink"/>
                <w:noProof/>
              </w:rPr>
              <w:t>System Architecture</w:t>
            </w:r>
            <w:r>
              <w:rPr>
                <w:noProof/>
                <w:webHidden/>
              </w:rPr>
              <w:tab/>
            </w:r>
            <w:r>
              <w:rPr>
                <w:noProof/>
                <w:webHidden/>
              </w:rPr>
              <w:fldChar w:fldCharType="begin"/>
            </w:r>
            <w:r>
              <w:rPr>
                <w:noProof/>
                <w:webHidden/>
              </w:rPr>
              <w:instrText xml:space="preserve"> PAGEREF _Toc120828713 \h </w:instrText>
            </w:r>
            <w:r>
              <w:rPr>
                <w:noProof/>
                <w:webHidden/>
              </w:rPr>
            </w:r>
            <w:r>
              <w:rPr>
                <w:noProof/>
                <w:webHidden/>
              </w:rPr>
              <w:fldChar w:fldCharType="separate"/>
            </w:r>
            <w:r>
              <w:rPr>
                <w:noProof/>
                <w:webHidden/>
              </w:rPr>
              <w:t>17</w:t>
            </w:r>
            <w:r>
              <w:rPr>
                <w:noProof/>
                <w:webHidden/>
              </w:rPr>
              <w:fldChar w:fldCharType="end"/>
            </w:r>
          </w:hyperlink>
        </w:p>
        <w:p w14:paraId="557BE0A7" w14:textId="5443704F" w:rsidR="00787AC7" w:rsidRDefault="00787AC7">
          <w:pPr>
            <w:pStyle w:val="TOC2"/>
            <w:tabs>
              <w:tab w:val="left" w:pos="880"/>
              <w:tab w:val="right" w:leader="dot" w:pos="8210"/>
            </w:tabs>
            <w:rPr>
              <w:rFonts w:asciiTheme="minorHAnsi" w:eastAsiaTheme="minorEastAsia" w:hAnsiTheme="minorHAnsi"/>
              <w:noProof/>
              <w:sz w:val="22"/>
            </w:rPr>
          </w:pPr>
          <w:hyperlink w:anchor="_Toc120828714" w:history="1">
            <w:r w:rsidRPr="000544A4">
              <w:rPr>
                <w:rStyle w:val="Hyperlink"/>
                <w:noProof/>
              </w:rPr>
              <w:t>3.3</w:t>
            </w:r>
            <w:r>
              <w:rPr>
                <w:rFonts w:asciiTheme="minorHAnsi" w:eastAsiaTheme="minorEastAsia" w:hAnsiTheme="minorHAnsi"/>
                <w:noProof/>
                <w:sz w:val="22"/>
              </w:rPr>
              <w:tab/>
            </w:r>
            <w:r w:rsidRPr="000544A4">
              <w:rPr>
                <w:rStyle w:val="Hyperlink"/>
                <w:noProof/>
              </w:rPr>
              <w:t>Data Gathering and Requirements</w:t>
            </w:r>
            <w:r>
              <w:rPr>
                <w:noProof/>
                <w:webHidden/>
              </w:rPr>
              <w:tab/>
            </w:r>
            <w:r>
              <w:rPr>
                <w:noProof/>
                <w:webHidden/>
              </w:rPr>
              <w:fldChar w:fldCharType="begin"/>
            </w:r>
            <w:r>
              <w:rPr>
                <w:noProof/>
                <w:webHidden/>
              </w:rPr>
              <w:instrText xml:space="preserve"> PAGEREF _Toc120828714 \h </w:instrText>
            </w:r>
            <w:r>
              <w:rPr>
                <w:noProof/>
                <w:webHidden/>
              </w:rPr>
            </w:r>
            <w:r>
              <w:rPr>
                <w:noProof/>
                <w:webHidden/>
              </w:rPr>
              <w:fldChar w:fldCharType="separate"/>
            </w:r>
            <w:r>
              <w:rPr>
                <w:noProof/>
                <w:webHidden/>
              </w:rPr>
              <w:t>18</w:t>
            </w:r>
            <w:r>
              <w:rPr>
                <w:noProof/>
                <w:webHidden/>
              </w:rPr>
              <w:fldChar w:fldCharType="end"/>
            </w:r>
          </w:hyperlink>
        </w:p>
        <w:p w14:paraId="0C66471B" w14:textId="1D6DE2CA" w:rsidR="00787AC7" w:rsidRDefault="00787AC7">
          <w:pPr>
            <w:pStyle w:val="TOC3"/>
            <w:tabs>
              <w:tab w:val="left" w:pos="1320"/>
              <w:tab w:val="right" w:leader="dot" w:pos="8210"/>
            </w:tabs>
            <w:rPr>
              <w:rFonts w:asciiTheme="minorHAnsi" w:eastAsiaTheme="minorEastAsia" w:hAnsiTheme="minorHAnsi"/>
              <w:noProof/>
              <w:sz w:val="22"/>
            </w:rPr>
          </w:pPr>
          <w:hyperlink w:anchor="_Toc120828715" w:history="1">
            <w:r w:rsidRPr="000544A4">
              <w:rPr>
                <w:rStyle w:val="Hyperlink"/>
                <w:bCs/>
                <w:noProof/>
              </w:rPr>
              <w:t>3.3.1</w:t>
            </w:r>
            <w:r>
              <w:rPr>
                <w:rFonts w:asciiTheme="minorHAnsi" w:eastAsiaTheme="minorEastAsia" w:hAnsiTheme="minorHAnsi"/>
                <w:noProof/>
                <w:sz w:val="22"/>
              </w:rPr>
              <w:tab/>
            </w:r>
            <w:r w:rsidRPr="000544A4">
              <w:rPr>
                <w:rStyle w:val="Hyperlink"/>
                <w:noProof/>
              </w:rPr>
              <w:t>Data gathering</w:t>
            </w:r>
            <w:r>
              <w:rPr>
                <w:noProof/>
                <w:webHidden/>
              </w:rPr>
              <w:tab/>
            </w:r>
            <w:r>
              <w:rPr>
                <w:noProof/>
                <w:webHidden/>
              </w:rPr>
              <w:fldChar w:fldCharType="begin"/>
            </w:r>
            <w:r>
              <w:rPr>
                <w:noProof/>
                <w:webHidden/>
              </w:rPr>
              <w:instrText xml:space="preserve"> PAGEREF _Toc120828715 \h </w:instrText>
            </w:r>
            <w:r>
              <w:rPr>
                <w:noProof/>
                <w:webHidden/>
              </w:rPr>
            </w:r>
            <w:r>
              <w:rPr>
                <w:noProof/>
                <w:webHidden/>
              </w:rPr>
              <w:fldChar w:fldCharType="separate"/>
            </w:r>
            <w:r>
              <w:rPr>
                <w:noProof/>
                <w:webHidden/>
              </w:rPr>
              <w:t>18</w:t>
            </w:r>
            <w:r>
              <w:rPr>
                <w:noProof/>
                <w:webHidden/>
              </w:rPr>
              <w:fldChar w:fldCharType="end"/>
            </w:r>
          </w:hyperlink>
        </w:p>
        <w:p w14:paraId="4AC28184" w14:textId="73D7B863" w:rsidR="00787AC7" w:rsidRDefault="00787AC7">
          <w:pPr>
            <w:pStyle w:val="TOC3"/>
            <w:tabs>
              <w:tab w:val="left" w:pos="1320"/>
              <w:tab w:val="right" w:leader="dot" w:pos="8210"/>
            </w:tabs>
            <w:rPr>
              <w:rFonts w:asciiTheme="minorHAnsi" w:eastAsiaTheme="minorEastAsia" w:hAnsiTheme="minorHAnsi"/>
              <w:noProof/>
              <w:sz w:val="22"/>
            </w:rPr>
          </w:pPr>
          <w:hyperlink w:anchor="_Toc120828716" w:history="1">
            <w:r w:rsidRPr="000544A4">
              <w:rPr>
                <w:rStyle w:val="Hyperlink"/>
                <w:bCs/>
                <w:noProof/>
              </w:rPr>
              <w:t>3.3.2</w:t>
            </w:r>
            <w:r>
              <w:rPr>
                <w:rFonts w:asciiTheme="minorHAnsi" w:eastAsiaTheme="minorEastAsia" w:hAnsiTheme="minorHAnsi"/>
                <w:noProof/>
                <w:sz w:val="22"/>
              </w:rPr>
              <w:tab/>
            </w:r>
            <w:r w:rsidRPr="000544A4">
              <w:rPr>
                <w:rStyle w:val="Hyperlink"/>
                <w:noProof/>
              </w:rPr>
              <w:t>Requirements</w:t>
            </w:r>
            <w:r>
              <w:rPr>
                <w:noProof/>
                <w:webHidden/>
              </w:rPr>
              <w:tab/>
            </w:r>
            <w:r>
              <w:rPr>
                <w:noProof/>
                <w:webHidden/>
              </w:rPr>
              <w:fldChar w:fldCharType="begin"/>
            </w:r>
            <w:r>
              <w:rPr>
                <w:noProof/>
                <w:webHidden/>
              </w:rPr>
              <w:instrText xml:space="preserve"> PAGEREF _Toc120828716 \h </w:instrText>
            </w:r>
            <w:r>
              <w:rPr>
                <w:noProof/>
                <w:webHidden/>
              </w:rPr>
            </w:r>
            <w:r>
              <w:rPr>
                <w:noProof/>
                <w:webHidden/>
              </w:rPr>
              <w:fldChar w:fldCharType="separate"/>
            </w:r>
            <w:r>
              <w:rPr>
                <w:noProof/>
                <w:webHidden/>
              </w:rPr>
              <w:t>19</w:t>
            </w:r>
            <w:r>
              <w:rPr>
                <w:noProof/>
                <w:webHidden/>
              </w:rPr>
              <w:fldChar w:fldCharType="end"/>
            </w:r>
          </w:hyperlink>
        </w:p>
        <w:p w14:paraId="22EF9353" w14:textId="44646247" w:rsidR="00787AC7" w:rsidRDefault="00787AC7">
          <w:pPr>
            <w:pStyle w:val="TOC2"/>
            <w:tabs>
              <w:tab w:val="left" w:pos="880"/>
              <w:tab w:val="right" w:leader="dot" w:pos="8210"/>
            </w:tabs>
            <w:rPr>
              <w:rFonts w:asciiTheme="minorHAnsi" w:eastAsiaTheme="minorEastAsia" w:hAnsiTheme="minorHAnsi"/>
              <w:noProof/>
              <w:sz w:val="22"/>
            </w:rPr>
          </w:pPr>
          <w:hyperlink w:anchor="_Toc120828717" w:history="1">
            <w:r w:rsidRPr="000544A4">
              <w:rPr>
                <w:rStyle w:val="Hyperlink"/>
                <w:noProof/>
              </w:rPr>
              <w:t>3.4</w:t>
            </w:r>
            <w:r>
              <w:rPr>
                <w:rFonts w:asciiTheme="minorHAnsi" w:eastAsiaTheme="minorEastAsia" w:hAnsiTheme="minorHAnsi"/>
                <w:noProof/>
                <w:sz w:val="22"/>
              </w:rPr>
              <w:tab/>
            </w:r>
            <w:r w:rsidRPr="000544A4">
              <w:rPr>
                <w:rStyle w:val="Hyperlink"/>
                <w:noProof/>
              </w:rPr>
              <w:t>Feasibility Study</w:t>
            </w:r>
            <w:r>
              <w:rPr>
                <w:noProof/>
                <w:webHidden/>
              </w:rPr>
              <w:tab/>
            </w:r>
            <w:r>
              <w:rPr>
                <w:noProof/>
                <w:webHidden/>
              </w:rPr>
              <w:fldChar w:fldCharType="begin"/>
            </w:r>
            <w:r>
              <w:rPr>
                <w:noProof/>
                <w:webHidden/>
              </w:rPr>
              <w:instrText xml:space="preserve"> PAGEREF _Toc120828717 \h </w:instrText>
            </w:r>
            <w:r>
              <w:rPr>
                <w:noProof/>
                <w:webHidden/>
              </w:rPr>
            </w:r>
            <w:r>
              <w:rPr>
                <w:noProof/>
                <w:webHidden/>
              </w:rPr>
              <w:fldChar w:fldCharType="separate"/>
            </w:r>
            <w:r>
              <w:rPr>
                <w:noProof/>
                <w:webHidden/>
              </w:rPr>
              <w:t>20</w:t>
            </w:r>
            <w:r>
              <w:rPr>
                <w:noProof/>
                <w:webHidden/>
              </w:rPr>
              <w:fldChar w:fldCharType="end"/>
            </w:r>
          </w:hyperlink>
        </w:p>
        <w:p w14:paraId="5BF39FFB" w14:textId="28CD81F0" w:rsidR="00787AC7" w:rsidRDefault="00787AC7">
          <w:pPr>
            <w:pStyle w:val="TOC2"/>
            <w:tabs>
              <w:tab w:val="left" w:pos="880"/>
              <w:tab w:val="right" w:leader="dot" w:pos="8210"/>
            </w:tabs>
            <w:rPr>
              <w:rFonts w:asciiTheme="minorHAnsi" w:eastAsiaTheme="minorEastAsia" w:hAnsiTheme="minorHAnsi"/>
              <w:noProof/>
              <w:sz w:val="22"/>
            </w:rPr>
          </w:pPr>
          <w:hyperlink w:anchor="_Toc120828718" w:history="1">
            <w:r w:rsidRPr="000544A4">
              <w:rPr>
                <w:rStyle w:val="Hyperlink"/>
                <w:noProof/>
              </w:rPr>
              <w:t>3.5</w:t>
            </w:r>
            <w:r>
              <w:rPr>
                <w:rFonts w:asciiTheme="minorHAnsi" w:eastAsiaTheme="minorEastAsia" w:hAnsiTheme="minorHAnsi"/>
                <w:noProof/>
                <w:sz w:val="22"/>
              </w:rPr>
              <w:tab/>
            </w:r>
            <w:r w:rsidRPr="000544A4">
              <w:rPr>
                <w:rStyle w:val="Hyperlink"/>
                <w:noProof/>
              </w:rPr>
              <w:t>Methods and Technologies</w:t>
            </w:r>
            <w:r>
              <w:rPr>
                <w:noProof/>
                <w:webHidden/>
              </w:rPr>
              <w:tab/>
            </w:r>
            <w:r>
              <w:rPr>
                <w:noProof/>
                <w:webHidden/>
              </w:rPr>
              <w:fldChar w:fldCharType="begin"/>
            </w:r>
            <w:r>
              <w:rPr>
                <w:noProof/>
                <w:webHidden/>
              </w:rPr>
              <w:instrText xml:space="preserve"> PAGEREF _Toc120828718 \h </w:instrText>
            </w:r>
            <w:r>
              <w:rPr>
                <w:noProof/>
                <w:webHidden/>
              </w:rPr>
            </w:r>
            <w:r>
              <w:rPr>
                <w:noProof/>
                <w:webHidden/>
              </w:rPr>
              <w:fldChar w:fldCharType="separate"/>
            </w:r>
            <w:r>
              <w:rPr>
                <w:noProof/>
                <w:webHidden/>
              </w:rPr>
              <w:t>21</w:t>
            </w:r>
            <w:r>
              <w:rPr>
                <w:noProof/>
                <w:webHidden/>
              </w:rPr>
              <w:fldChar w:fldCharType="end"/>
            </w:r>
          </w:hyperlink>
        </w:p>
        <w:p w14:paraId="2C4D4F4E" w14:textId="3672CEC2" w:rsidR="00787AC7" w:rsidRDefault="00787AC7">
          <w:pPr>
            <w:pStyle w:val="TOC1"/>
            <w:tabs>
              <w:tab w:val="left" w:pos="480"/>
              <w:tab w:val="right" w:leader="dot" w:pos="8210"/>
            </w:tabs>
            <w:rPr>
              <w:rFonts w:asciiTheme="minorHAnsi" w:eastAsiaTheme="minorEastAsia" w:hAnsiTheme="minorHAnsi"/>
              <w:noProof/>
              <w:sz w:val="22"/>
            </w:rPr>
          </w:pPr>
          <w:hyperlink w:anchor="_Toc120828719" w:history="1">
            <w:r w:rsidRPr="000544A4">
              <w:rPr>
                <w:rStyle w:val="Hyperlink"/>
                <w:noProof/>
              </w:rPr>
              <w:t>4</w:t>
            </w:r>
            <w:r>
              <w:rPr>
                <w:rFonts w:asciiTheme="minorHAnsi" w:eastAsiaTheme="minorEastAsia" w:hAnsiTheme="minorHAnsi"/>
                <w:noProof/>
                <w:sz w:val="22"/>
              </w:rPr>
              <w:tab/>
            </w:r>
            <w:r w:rsidRPr="000544A4">
              <w:rPr>
                <w:rStyle w:val="Hyperlink"/>
                <w:noProof/>
              </w:rPr>
              <w:t>IMPLEMENTATION AND TESTING</w:t>
            </w:r>
            <w:r>
              <w:rPr>
                <w:noProof/>
                <w:webHidden/>
              </w:rPr>
              <w:tab/>
            </w:r>
            <w:r>
              <w:rPr>
                <w:noProof/>
                <w:webHidden/>
              </w:rPr>
              <w:fldChar w:fldCharType="begin"/>
            </w:r>
            <w:r>
              <w:rPr>
                <w:noProof/>
                <w:webHidden/>
              </w:rPr>
              <w:instrText xml:space="preserve"> PAGEREF _Toc120828719 \h </w:instrText>
            </w:r>
            <w:r>
              <w:rPr>
                <w:noProof/>
                <w:webHidden/>
              </w:rPr>
            </w:r>
            <w:r>
              <w:rPr>
                <w:noProof/>
                <w:webHidden/>
              </w:rPr>
              <w:fldChar w:fldCharType="separate"/>
            </w:r>
            <w:r>
              <w:rPr>
                <w:noProof/>
                <w:webHidden/>
              </w:rPr>
              <w:t>22</w:t>
            </w:r>
            <w:r>
              <w:rPr>
                <w:noProof/>
                <w:webHidden/>
              </w:rPr>
              <w:fldChar w:fldCharType="end"/>
            </w:r>
          </w:hyperlink>
        </w:p>
        <w:p w14:paraId="2CE82520" w14:textId="2DD6A6F6" w:rsidR="00787AC7" w:rsidRDefault="00787AC7">
          <w:pPr>
            <w:pStyle w:val="TOC2"/>
            <w:tabs>
              <w:tab w:val="left" w:pos="880"/>
              <w:tab w:val="right" w:leader="dot" w:pos="8210"/>
            </w:tabs>
            <w:rPr>
              <w:rFonts w:asciiTheme="minorHAnsi" w:eastAsiaTheme="minorEastAsia" w:hAnsiTheme="minorHAnsi"/>
              <w:noProof/>
              <w:sz w:val="22"/>
            </w:rPr>
          </w:pPr>
          <w:hyperlink w:anchor="_Toc120828720" w:history="1">
            <w:r w:rsidRPr="000544A4">
              <w:rPr>
                <w:rStyle w:val="Hyperlink"/>
                <w:noProof/>
              </w:rPr>
              <w:t>4.1</w:t>
            </w:r>
            <w:r>
              <w:rPr>
                <w:rFonts w:asciiTheme="minorHAnsi" w:eastAsiaTheme="minorEastAsia" w:hAnsiTheme="minorHAnsi"/>
                <w:noProof/>
                <w:sz w:val="22"/>
              </w:rPr>
              <w:tab/>
            </w:r>
            <w:r w:rsidRPr="000544A4">
              <w:rPr>
                <w:rStyle w:val="Hyperlink"/>
                <w:noProof/>
              </w:rPr>
              <w:t>Implementation of the Model</w:t>
            </w:r>
            <w:r>
              <w:rPr>
                <w:noProof/>
                <w:webHidden/>
              </w:rPr>
              <w:tab/>
            </w:r>
            <w:r>
              <w:rPr>
                <w:noProof/>
                <w:webHidden/>
              </w:rPr>
              <w:fldChar w:fldCharType="begin"/>
            </w:r>
            <w:r>
              <w:rPr>
                <w:noProof/>
                <w:webHidden/>
              </w:rPr>
              <w:instrText xml:space="preserve"> PAGEREF _Toc120828720 \h </w:instrText>
            </w:r>
            <w:r>
              <w:rPr>
                <w:noProof/>
                <w:webHidden/>
              </w:rPr>
            </w:r>
            <w:r>
              <w:rPr>
                <w:noProof/>
                <w:webHidden/>
              </w:rPr>
              <w:fldChar w:fldCharType="separate"/>
            </w:r>
            <w:r>
              <w:rPr>
                <w:noProof/>
                <w:webHidden/>
              </w:rPr>
              <w:t>22</w:t>
            </w:r>
            <w:r>
              <w:rPr>
                <w:noProof/>
                <w:webHidden/>
              </w:rPr>
              <w:fldChar w:fldCharType="end"/>
            </w:r>
          </w:hyperlink>
        </w:p>
        <w:p w14:paraId="60E50288" w14:textId="0B33585E" w:rsidR="00787AC7" w:rsidRDefault="00787AC7">
          <w:pPr>
            <w:pStyle w:val="TOC2"/>
            <w:tabs>
              <w:tab w:val="left" w:pos="880"/>
              <w:tab w:val="right" w:leader="dot" w:pos="8210"/>
            </w:tabs>
            <w:rPr>
              <w:rFonts w:asciiTheme="minorHAnsi" w:eastAsiaTheme="minorEastAsia" w:hAnsiTheme="minorHAnsi"/>
              <w:noProof/>
              <w:sz w:val="22"/>
            </w:rPr>
          </w:pPr>
          <w:hyperlink w:anchor="_Toc120828721" w:history="1">
            <w:r w:rsidRPr="000544A4">
              <w:rPr>
                <w:rStyle w:val="Hyperlink"/>
                <w:noProof/>
              </w:rPr>
              <w:t>4.2</w:t>
            </w:r>
            <w:r>
              <w:rPr>
                <w:rFonts w:asciiTheme="minorHAnsi" w:eastAsiaTheme="minorEastAsia" w:hAnsiTheme="minorHAnsi"/>
                <w:noProof/>
                <w:sz w:val="22"/>
              </w:rPr>
              <w:tab/>
            </w:r>
            <w:r w:rsidRPr="000544A4">
              <w:rPr>
                <w:rStyle w:val="Hyperlink"/>
                <w:noProof/>
              </w:rPr>
              <w:t>Testing</w:t>
            </w:r>
            <w:r>
              <w:rPr>
                <w:noProof/>
                <w:webHidden/>
              </w:rPr>
              <w:tab/>
            </w:r>
            <w:r>
              <w:rPr>
                <w:noProof/>
                <w:webHidden/>
              </w:rPr>
              <w:fldChar w:fldCharType="begin"/>
            </w:r>
            <w:r>
              <w:rPr>
                <w:noProof/>
                <w:webHidden/>
              </w:rPr>
              <w:instrText xml:space="preserve"> PAGEREF _Toc120828721 \h </w:instrText>
            </w:r>
            <w:r>
              <w:rPr>
                <w:noProof/>
                <w:webHidden/>
              </w:rPr>
            </w:r>
            <w:r>
              <w:rPr>
                <w:noProof/>
                <w:webHidden/>
              </w:rPr>
              <w:fldChar w:fldCharType="separate"/>
            </w:r>
            <w:r>
              <w:rPr>
                <w:noProof/>
                <w:webHidden/>
              </w:rPr>
              <w:t>22</w:t>
            </w:r>
            <w:r>
              <w:rPr>
                <w:noProof/>
                <w:webHidden/>
              </w:rPr>
              <w:fldChar w:fldCharType="end"/>
            </w:r>
          </w:hyperlink>
        </w:p>
        <w:p w14:paraId="4C9F074D" w14:textId="55CB99E7" w:rsidR="00787AC7" w:rsidRDefault="00787AC7">
          <w:pPr>
            <w:pStyle w:val="TOC3"/>
            <w:tabs>
              <w:tab w:val="left" w:pos="1320"/>
              <w:tab w:val="right" w:leader="dot" w:pos="8210"/>
            </w:tabs>
            <w:rPr>
              <w:rFonts w:asciiTheme="minorHAnsi" w:eastAsiaTheme="minorEastAsia" w:hAnsiTheme="minorHAnsi"/>
              <w:noProof/>
              <w:sz w:val="22"/>
            </w:rPr>
          </w:pPr>
          <w:hyperlink w:anchor="_Toc120828722" w:history="1">
            <w:r w:rsidRPr="000544A4">
              <w:rPr>
                <w:rStyle w:val="Hyperlink"/>
                <w:bCs/>
                <w:noProof/>
              </w:rPr>
              <w:t>4.2.1</w:t>
            </w:r>
            <w:r>
              <w:rPr>
                <w:rFonts w:asciiTheme="minorHAnsi" w:eastAsiaTheme="minorEastAsia" w:hAnsiTheme="minorHAnsi"/>
                <w:noProof/>
                <w:sz w:val="22"/>
              </w:rPr>
              <w:tab/>
            </w:r>
            <w:r w:rsidRPr="000544A4">
              <w:rPr>
                <w:rStyle w:val="Hyperlink"/>
                <w:noProof/>
              </w:rPr>
              <w:t>Test Cases</w:t>
            </w:r>
            <w:r>
              <w:rPr>
                <w:noProof/>
                <w:webHidden/>
              </w:rPr>
              <w:tab/>
            </w:r>
            <w:r>
              <w:rPr>
                <w:noProof/>
                <w:webHidden/>
              </w:rPr>
              <w:fldChar w:fldCharType="begin"/>
            </w:r>
            <w:r>
              <w:rPr>
                <w:noProof/>
                <w:webHidden/>
              </w:rPr>
              <w:instrText xml:space="preserve"> PAGEREF _Toc120828722 \h </w:instrText>
            </w:r>
            <w:r>
              <w:rPr>
                <w:noProof/>
                <w:webHidden/>
              </w:rPr>
            </w:r>
            <w:r>
              <w:rPr>
                <w:noProof/>
                <w:webHidden/>
              </w:rPr>
              <w:fldChar w:fldCharType="separate"/>
            </w:r>
            <w:r>
              <w:rPr>
                <w:noProof/>
                <w:webHidden/>
              </w:rPr>
              <w:t>22</w:t>
            </w:r>
            <w:r>
              <w:rPr>
                <w:noProof/>
                <w:webHidden/>
              </w:rPr>
              <w:fldChar w:fldCharType="end"/>
            </w:r>
          </w:hyperlink>
        </w:p>
        <w:p w14:paraId="0BE80465" w14:textId="1AB3F644" w:rsidR="00787AC7" w:rsidRDefault="00787AC7">
          <w:pPr>
            <w:pStyle w:val="TOC1"/>
            <w:tabs>
              <w:tab w:val="left" w:pos="480"/>
              <w:tab w:val="right" w:leader="dot" w:pos="8210"/>
            </w:tabs>
            <w:rPr>
              <w:rFonts w:asciiTheme="minorHAnsi" w:eastAsiaTheme="minorEastAsia" w:hAnsiTheme="minorHAnsi"/>
              <w:noProof/>
              <w:sz w:val="22"/>
            </w:rPr>
          </w:pPr>
          <w:hyperlink w:anchor="_Toc120828723" w:history="1">
            <w:r w:rsidRPr="000544A4">
              <w:rPr>
                <w:rStyle w:val="Hyperlink"/>
                <w:noProof/>
              </w:rPr>
              <w:t>5</w:t>
            </w:r>
            <w:r>
              <w:rPr>
                <w:rFonts w:asciiTheme="minorHAnsi" w:eastAsiaTheme="minorEastAsia" w:hAnsiTheme="minorHAnsi"/>
                <w:noProof/>
                <w:sz w:val="22"/>
              </w:rPr>
              <w:tab/>
            </w:r>
            <w:r w:rsidRPr="000544A4">
              <w:rPr>
                <w:rStyle w:val="Hyperlink"/>
                <w:noProof/>
              </w:rPr>
              <w:t>PERSONAL AND FACILITIES</w:t>
            </w:r>
            <w:r>
              <w:rPr>
                <w:noProof/>
                <w:webHidden/>
              </w:rPr>
              <w:tab/>
            </w:r>
            <w:r>
              <w:rPr>
                <w:noProof/>
                <w:webHidden/>
              </w:rPr>
              <w:fldChar w:fldCharType="begin"/>
            </w:r>
            <w:r>
              <w:rPr>
                <w:noProof/>
                <w:webHidden/>
              </w:rPr>
              <w:instrText xml:space="preserve"> PAGEREF _Toc120828723 \h </w:instrText>
            </w:r>
            <w:r>
              <w:rPr>
                <w:noProof/>
                <w:webHidden/>
              </w:rPr>
            </w:r>
            <w:r>
              <w:rPr>
                <w:noProof/>
                <w:webHidden/>
              </w:rPr>
              <w:fldChar w:fldCharType="separate"/>
            </w:r>
            <w:r>
              <w:rPr>
                <w:noProof/>
                <w:webHidden/>
              </w:rPr>
              <w:t>29</w:t>
            </w:r>
            <w:r>
              <w:rPr>
                <w:noProof/>
                <w:webHidden/>
              </w:rPr>
              <w:fldChar w:fldCharType="end"/>
            </w:r>
          </w:hyperlink>
        </w:p>
        <w:p w14:paraId="5EFD4DFD" w14:textId="34451AB3" w:rsidR="00787AC7" w:rsidRDefault="00787AC7">
          <w:pPr>
            <w:pStyle w:val="TOC2"/>
            <w:tabs>
              <w:tab w:val="left" w:pos="880"/>
              <w:tab w:val="right" w:leader="dot" w:pos="8210"/>
            </w:tabs>
            <w:rPr>
              <w:rFonts w:asciiTheme="minorHAnsi" w:eastAsiaTheme="minorEastAsia" w:hAnsiTheme="minorHAnsi"/>
              <w:noProof/>
              <w:sz w:val="22"/>
            </w:rPr>
          </w:pPr>
          <w:hyperlink w:anchor="_Toc120828724" w:history="1">
            <w:r w:rsidRPr="000544A4">
              <w:rPr>
                <w:rStyle w:val="Hyperlink"/>
                <w:noProof/>
              </w:rPr>
              <w:t>5.1</w:t>
            </w:r>
            <w:r>
              <w:rPr>
                <w:rFonts w:asciiTheme="minorHAnsi" w:eastAsiaTheme="minorEastAsia" w:hAnsiTheme="minorHAnsi"/>
                <w:noProof/>
                <w:sz w:val="22"/>
              </w:rPr>
              <w:tab/>
            </w:r>
            <w:r w:rsidRPr="000544A4">
              <w:rPr>
                <w:rStyle w:val="Hyperlink"/>
                <w:noProof/>
              </w:rPr>
              <w:t>Usage of cloud infrastructure</w:t>
            </w:r>
            <w:r>
              <w:rPr>
                <w:noProof/>
                <w:webHidden/>
              </w:rPr>
              <w:tab/>
            </w:r>
            <w:r>
              <w:rPr>
                <w:noProof/>
                <w:webHidden/>
              </w:rPr>
              <w:fldChar w:fldCharType="begin"/>
            </w:r>
            <w:r>
              <w:rPr>
                <w:noProof/>
                <w:webHidden/>
              </w:rPr>
              <w:instrText xml:space="preserve"> PAGEREF _Toc120828724 \h </w:instrText>
            </w:r>
            <w:r>
              <w:rPr>
                <w:noProof/>
                <w:webHidden/>
              </w:rPr>
            </w:r>
            <w:r>
              <w:rPr>
                <w:noProof/>
                <w:webHidden/>
              </w:rPr>
              <w:fldChar w:fldCharType="separate"/>
            </w:r>
            <w:r>
              <w:rPr>
                <w:noProof/>
                <w:webHidden/>
              </w:rPr>
              <w:t>29</w:t>
            </w:r>
            <w:r>
              <w:rPr>
                <w:noProof/>
                <w:webHidden/>
              </w:rPr>
              <w:fldChar w:fldCharType="end"/>
            </w:r>
          </w:hyperlink>
        </w:p>
        <w:p w14:paraId="36A5BEB3" w14:textId="4B5AF2A6" w:rsidR="00787AC7" w:rsidRDefault="00787AC7">
          <w:pPr>
            <w:pStyle w:val="TOC2"/>
            <w:tabs>
              <w:tab w:val="left" w:pos="880"/>
              <w:tab w:val="right" w:leader="dot" w:pos="8210"/>
            </w:tabs>
            <w:rPr>
              <w:rFonts w:asciiTheme="minorHAnsi" w:eastAsiaTheme="minorEastAsia" w:hAnsiTheme="minorHAnsi"/>
              <w:noProof/>
              <w:sz w:val="22"/>
            </w:rPr>
          </w:pPr>
          <w:hyperlink w:anchor="_Toc120828725" w:history="1">
            <w:r w:rsidRPr="000544A4">
              <w:rPr>
                <w:rStyle w:val="Hyperlink"/>
                <w:noProof/>
              </w:rPr>
              <w:t>5.2</w:t>
            </w:r>
            <w:r>
              <w:rPr>
                <w:rFonts w:asciiTheme="minorHAnsi" w:eastAsiaTheme="minorEastAsia" w:hAnsiTheme="minorHAnsi"/>
                <w:noProof/>
                <w:sz w:val="22"/>
              </w:rPr>
              <w:tab/>
            </w:r>
            <w:r w:rsidRPr="000544A4">
              <w:rPr>
                <w:rStyle w:val="Hyperlink"/>
                <w:noProof/>
              </w:rPr>
              <w:t>Other Usages</w:t>
            </w:r>
            <w:r>
              <w:rPr>
                <w:noProof/>
                <w:webHidden/>
              </w:rPr>
              <w:tab/>
            </w:r>
            <w:r>
              <w:rPr>
                <w:noProof/>
                <w:webHidden/>
              </w:rPr>
              <w:fldChar w:fldCharType="begin"/>
            </w:r>
            <w:r>
              <w:rPr>
                <w:noProof/>
                <w:webHidden/>
              </w:rPr>
              <w:instrText xml:space="preserve"> PAGEREF _Toc120828725 \h </w:instrText>
            </w:r>
            <w:r>
              <w:rPr>
                <w:noProof/>
                <w:webHidden/>
              </w:rPr>
            </w:r>
            <w:r>
              <w:rPr>
                <w:noProof/>
                <w:webHidden/>
              </w:rPr>
              <w:fldChar w:fldCharType="separate"/>
            </w:r>
            <w:r>
              <w:rPr>
                <w:noProof/>
                <w:webHidden/>
              </w:rPr>
              <w:t>29</w:t>
            </w:r>
            <w:r>
              <w:rPr>
                <w:noProof/>
                <w:webHidden/>
              </w:rPr>
              <w:fldChar w:fldCharType="end"/>
            </w:r>
          </w:hyperlink>
        </w:p>
        <w:p w14:paraId="0F91A010" w14:textId="51F5F34E" w:rsidR="00787AC7" w:rsidRDefault="00787AC7">
          <w:pPr>
            <w:pStyle w:val="TOC1"/>
            <w:tabs>
              <w:tab w:val="left" w:pos="480"/>
              <w:tab w:val="right" w:leader="dot" w:pos="8210"/>
            </w:tabs>
            <w:rPr>
              <w:rFonts w:asciiTheme="minorHAnsi" w:eastAsiaTheme="minorEastAsia" w:hAnsiTheme="minorHAnsi"/>
              <w:noProof/>
              <w:sz w:val="22"/>
            </w:rPr>
          </w:pPr>
          <w:hyperlink w:anchor="_Toc120828726" w:history="1">
            <w:r w:rsidRPr="000544A4">
              <w:rPr>
                <w:rStyle w:val="Hyperlink"/>
                <w:noProof/>
              </w:rPr>
              <w:t>6</w:t>
            </w:r>
            <w:r>
              <w:rPr>
                <w:rFonts w:asciiTheme="minorHAnsi" w:eastAsiaTheme="minorEastAsia" w:hAnsiTheme="minorHAnsi"/>
                <w:noProof/>
                <w:sz w:val="22"/>
              </w:rPr>
              <w:tab/>
            </w:r>
            <w:r w:rsidRPr="000544A4">
              <w:rPr>
                <w:rStyle w:val="Hyperlink"/>
                <w:noProof/>
              </w:rPr>
              <w:t>BUDGET AND BUDGET JUSTIFICATION</w:t>
            </w:r>
            <w:r>
              <w:rPr>
                <w:noProof/>
                <w:webHidden/>
              </w:rPr>
              <w:tab/>
            </w:r>
            <w:r>
              <w:rPr>
                <w:noProof/>
                <w:webHidden/>
              </w:rPr>
              <w:fldChar w:fldCharType="begin"/>
            </w:r>
            <w:r>
              <w:rPr>
                <w:noProof/>
                <w:webHidden/>
              </w:rPr>
              <w:instrText xml:space="preserve"> PAGEREF _Toc120828726 \h </w:instrText>
            </w:r>
            <w:r>
              <w:rPr>
                <w:noProof/>
                <w:webHidden/>
              </w:rPr>
            </w:r>
            <w:r>
              <w:rPr>
                <w:noProof/>
                <w:webHidden/>
              </w:rPr>
              <w:fldChar w:fldCharType="separate"/>
            </w:r>
            <w:r>
              <w:rPr>
                <w:noProof/>
                <w:webHidden/>
              </w:rPr>
              <w:t>30</w:t>
            </w:r>
            <w:r>
              <w:rPr>
                <w:noProof/>
                <w:webHidden/>
              </w:rPr>
              <w:fldChar w:fldCharType="end"/>
            </w:r>
          </w:hyperlink>
        </w:p>
        <w:p w14:paraId="60B640C8" w14:textId="00163C5F" w:rsidR="00787AC7" w:rsidRDefault="00787AC7">
          <w:pPr>
            <w:pStyle w:val="TOC1"/>
            <w:tabs>
              <w:tab w:val="left" w:pos="480"/>
              <w:tab w:val="right" w:leader="dot" w:pos="8210"/>
            </w:tabs>
            <w:rPr>
              <w:rFonts w:asciiTheme="minorHAnsi" w:eastAsiaTheme="minorEastAsia" w:hAnsiTheme="minorHAnsi"/>
              <w:noProof/>
              <w:sz w:val="22"/>
            </w:rPr>
          </w:pPr>
          <w:hyperlink w:anchor="_Toc120828727" w:history="1">
            <w:r w:rsidRPr="000544A4">
              <w:rPr>
                <w:rStyle w:val="Hyperlink"/>
                <w:noProof/>
              </w:rPr>
              <w:t>7</w:t>
            </w:r>
            <w:r>
              <w:rPr>
                <w:rFonts w:asciiTheme="minorHAnsi" w:eastAsiaTheme="minorEastAsia" w:hAnsiTheme="minorHAnsi"/>
                <w:noProof/>
                <w:sz w:val="22"/>
              </w:rPr>
              <w:tab/>
            </w:r>
            <w:r w:rsidRPr="000544A4">
              <w:rPr>
                <w:rStyle w:val="Hyperlink"/>
                <w:noProof/>
              </w:rPr>
              <w:t>GANTT CHART</w:t>
            </w:r>
            <w:r>
              <w:rPr>
                <w:noProof/>
                <w:webHidden/>
              </w:rPr>
              <w:tab/>
            </w:r>
            <w:r>
              <w:rPr>
                <w:noProof/>
                <w:webHidden/>
              </w:rPr>
              <w:fldChar w:fldCharType="begin"/>
            </w:r>
            <w:r>
              <w:rPr>
                <w:noProof/>
                <w:webHidden/>
              </w:rPr>
              <w:instrText xml:space="preserve"> PAGEREF _Toc120828727 \h </w:instrText>
            </w:r>
            <w:r>
              <w:rPr>
                <w:noProof/>
                <w:webHidden/>
              </w:rPr>
            </w:r>
            <w:r>
              <w:rPr>
                <w:noProof/>
                <w:webHidden/>
              </w:rPr>
              <w:fldChar w:fldCharType="separate"/>
            </w:r>
            <w:r>
              <w:rPr>
                <w:noProof/>
                <w:webHidden/>
              </w:rPr>
              <w:t>31</w:t>
            </w:r>
            <w:r>
              <w:rPr>
                <w:noProof/>
                <w:webHidden/>
              </w:rPr>
              <w:fldChar w:fldCharType="end"/>
            </w:r>
          </w:hyperlink>
        </w:p>
        <w:p w14:paraId="4AE0109F" w14:textId="598B3AF5" w:rsidR="00787AC7" w:rsidRDefault="00787AC7">
          <w:pPr>
            <w:pStyle w:val="TOC1"/>
            <w:tabs>
              <w:tab w:val="right" w:leader="dot" w:pos="8210"/>
            </w:tabs>
            <w:rPr>
              <w:rFonts w:asciiTheme="minorHAnsi" w:eastAsiaTheme="minorEastAsia" w:hAnsiTheme="minorHAnsi"/>
              <w:noProof/>
              <w:sz w:val="22"/>
            </w:rPr>
          </w:pPr>
          <w:hyperlink w:anchor="_Toc120828728" w:history="1">
            <w:r w:rsidRPr="000544A4">
              <w:rPr>
                <w:rStyle w:val="Hyperlink"/>
                <w:noProof/>
              </w:rPr>
              <w:t>REFERENCE LIST</w:t>
            </w:r>
            <w:r>
              <w:rPr>
                <w:noProof/>
                <w:webHidden/>
              </w:rPr>
              <w:tab/>
            </w:r>
            <w:r>
              <w:rPr>
                <w:noProof/>
                <w:webHidden/>
              </w:rPr>
              <w:fldChar w:fldCharType="begin"/>
            </w:r>
            <w:r>
              <w:rPr>
                <w:noProof/>
                <w:webHidden/>
              </w:rPr>
              <w:instrText xml:space="preserve"> PAGEREF _Toc120828728 \h </w:instrText>
            </w:r>
            <w:r>
              <w:rPr>
                <w:noProof/>
                <w:webHidden/>
              </w:rPr>
            </w:r>
            <w:r>
              <w:rPr>
                <w:noProof/>
                <w:webHidden/>
              </w:rPr>
              <w:fldChar w:fldCharType="separate"/>
            </w:r>
            <w:r>
              <w:rPr>
                <w:noProof/>
                <w:webHidden/>
              </w:rPr>
              <w:t>32</w:t>
            </w:r>
            <w:r>
              <w:rPr>
                <w:noProof/>
                <w:webHidden/>
              </w:rPr>
              <w:fldChar w:fldCharType="end"/>
            </w:r>
          </w:hyperlink>
        </w:p>
        <w:p w14:paraId="15B75067" w14:textId="10EA870B" w:rsidR="002B5734" w:rsidRDefault="002B5734" w:rsidP="00B82A89">
          <w:pPr>
            <w:spacing w:line="360" w:lineRule="auto"/>
          </w:pPr>
          <w:r>
            <w:rPr>
              <w:b/>
              <w:bCs/>
              <w:noProof/>
            </w:rPr>
            <w:fldChar w:fldCharType="end"/>
          </w:r>
        </w:p>
      </w:sdtContent>
    </w:sdt>
    <w:p w14:paraId="13135609" w14:textId="77777777" w:rsidR="002F17E6" w:rsidRDefault="002F17E6"/>
    <w:p w14:paraId="387F9004" w14:textId="02D72782" w:rsidR="00171243" w:rsidRDefault="00171243">
      <w:r>
        <w:br w:type="page"/>
      </w:r>
    </w:p>
    <w:p w14:paraId="24D2FAFE" w14:textId="45B5FFAB" w:rsidR="00171243" w:rsidRDefault="00B82A89" w:rsidP="00C65BD9">
      <w:pPr>
        <w:pStyle w:val="Heading1"/>
        <w:numPr>
          <w:ilvl w:val="0"/>
          <w:numId w:val="0"/>
        </w:numPr>
        <w:ind w:left="432" w:hanging="432"/>
      </w:pPr>
      <w:bookmarkStart w:id="5" w:name="_Toc120828696"/>
      <w:r>
        <w:lastRenderedPageBreak/>
        <w:t>List of figures</w:t>
      </w:r>
      <w:bookmarkEnd w:id="5"/>
    </w:p>
    <w:p w14:paraId="5BC241CC" w14:textId="3A51AB6F" w:rsidR="0048674C" w:rsidRDefault="0048674C" w:rsidP="00804DA4">
      <w:pPr>
        <w:spacing w:line="480" w:lineRule="auto"/>
      </w:pPr>
    </w:p>
    <w:p w14:paraId="3E490E6F" w14:textId="3E1F3CDD" w:rsidR="00804DA4" w:rsidRDefault="00445D29" w:rsidP="00804DA4">
      <w:pPr>
        <w:pStyle w:val="TableofFigures"/>
        <w:tabs>
          <w:tab w:val="right" w:leader="dot" w:pos="8210"/>
        </w:tabs>
        <w:spacing w:line="480" w:lineRule="auto"/>
        <w:rPr>
          <w:rFonts w:asciiTheme="minorHAnsi" w:eastAsiaTheme="minorEastAsia" w:hAnsiTheme="minorHAnsi"/>
          <w:noProof/>
          <w:sz w:val="22"/>
        </w:rPr>
      </w:pPr>
      <w:r>
        <w:fldChar w:fldCharType="begin"/>
      </w:r>
      <w:r>
        <w:instrText xml:space="preserve"> TOC \h \z \c "Figure" </w:instrText>
      </w:r>
      <w:r>
        <w:fldChar w:fldCharType="separate"/>
      </w:r>
      <w:hyperlink r:id="rId12" w:anchor="_Toc95471692" w:history="1">
        <w:r w:rsidR="00804DA4" w:rsidRPr="008E699F">
          <w:rPr>
            <w:rStyle w:val="Hyperlink"/>
            <w:noProof/>
          </w:rPr>
          <w:t>Figure 1</w:t>
        </w:r>
        <w:r w:rsidR="00804DA4" w:rsidRPr="008E699F">
          <w:rPr>
            <w:rStyle w:val="Hyperlink"/>
            <w:noProof/>
          </w:rPr>
          <w:noBreakHyphen/>
          <w:t>1: Status Of Struggling Without Progress Tracking Of Students</w:t>
        </w:r>
        <w:r w:rsidR="00804DA4">
          <w:rPr>
            <w:noProof/>
            <w:webHidden/>
          </w:rPr>
          <w:tab/>
        </w:r>
        <w:r w:rsidR="00804DA4">
          <w:rPr>
            <w:noProof/>
            <w:webHidden/>
          </w:rPr>
          <w:fldChar w:fldCharType="begin"/>
        </w:r>
        <w:r w:rsidR="00804DA4">
          <w:rPr>
            <w:noProof/>
            <w:webHidden/>
          </w:rPr>
          <w:instrText xml:space="preserve"> PAGEREF _Toc95471692 \h </w:instrText>
        </w:r>
        <w:r w:rsidR="00804DA4">
          <w:rPr>
            <w:noProof/>
            <w:webHidden/>
          </w:rPr>
        </w:r>
        <w:r w:rsidR="00804DA4">
          <w:rPr>
            <w:noProof/>
            <w:webHidden/>
          </w:rPr>
          <w:fldChar w:fldCharType="separate"/>
        </w:r>
        <w:r w:rsidR="00804DA4">
          <w:rPr>
            <w:noProof/>
            <w:webHidden/>
          </w:rPr>
          <w:t>2</w:t>
        </w:r>
        <w:r w:rsidR="00804DA4">
          <w:rPr>
            <w:noProof/>
            <w:webHidden/>
          </w:rPr>
          <w:fldChar w:fldCharType="end"/>
        </w:r>
      </w:hyperlink>
    </w:p>
    <w:p w14:paraId="13BB92FE" w14:textId="32890AA1" w:rsidR="00804DA4" w:rsidRDefault="00000000" w:rsidP="00804DA4">
      <w:pPr>
        <w:pStyle w:val="TableofFigures"/>
        <w:tabs>
          <w:tab w:val="right" w:leader="dot" w:pos="8210"/>
        </w:tabs>
        <w:spacing w:line="480" w:lineRule="auto"/>
        <w:rPr>
          <w:rFonts w:asciiTheme="minorHAnsi" w:eastAsiaTheme="minorEastAsia" w:hAnsiTheme="minorHAnsi"/>
          <w:noProof/>
          <w:sz w:val="22"/>
        </w:rPr>
      </w:pPr>
      <w:hyperlink w:anchor="_Toc95471693" w:history="1">
        <w:r w:rsidR="00804DA4" w:rsidRPr="008E699F">
          <w:rPr>
            <w:rStyle w:val="Hyperlink"/>
            <w:noProof/>
          </w:rPr>
          <w:t>Figure 1</w:t>
        </w:r>
        <w:r w:rsidR="00804DA4" w:rsidRPr="008E699F">
          <w:rPr>
            <w:rStyle w:val="Hyperlink"/>
            <w:noProof/>
          </w:rPr>
          <w:noBreakHyphen/>
          <w:t>2: Response For The Help Of Career Orientation Recommendation</w:t>
        </w:r>
        <w:r w:rsidR="00804DA4">
          <w:rPr>
            <w:noProof/>
            <w:webHidden/>
          </w:rPr>
          <w:tab/>
        </w:r>
        <w:r w:rsidR="00804DA4">
          <w:rPr>
            <w:noProof/>
            <w:webHidden/>
          </w:rPr>
          <w:fldChar w:fldCharType="begin"/>
        </w:r>
        <w:r w:rsidR="00804DA4">
          <w:rPr>
            <w:noProof/>
            <w:webHidden/>
          </w:rPr>
          <w:instrText xml:space="preserve"> PAGEREF _Toc95471693 \h </w:instrText>
        </w:r>
        <w:r w:rsidR="00804DA4">
          <w:rPr>
            <w:noProof/>
            <w:webHidden/>
          </w:rPr>
        </w:r>
        <w:r w:rsidR="00804DA4">
          <w:rPr>
            <w:noProof/>
            <w:webHidden/>
          </w:rPr>
          <w:fldChar w:fldCharType="separate"/>
        </w:r>
        <w:r w:rsidR="00804DA4">
          <w:rPr>
            <w:noProof/>
            <w:webHidden/>
          </w:rPr>
          <w:t>3</w:t>
        </w:r>
        <w:r w:rsidR="00804DA4">
          <w:rPr>
            <w:noProof/>
            <w:webHidden/>
          </w:rPr>
          <w:fldChar w:fldCharType="end"/>
        </w:r>
      </w:hyperlink>
    </w:p>
    <w:p w14:paraId="1E02C582" w14:textId="3FF39B76" w:rsidR="00804DA4" w:rsidRDefault="00000000" w:rsidP="00804DA4">
      <w:pPr>
        <w:pStyle w:val="TableofFigures"/>
        <w:tabs>
          <w:tab w:val="right" w:leader="dot" w:pos="8210"/>
        </w:tabs>
        <w:spacing w:line="480" w:lineRule="auto"/>
        <w:rPr>
          <w:rFonts w:asciiTheme="minorHAnsi" w:eastAsiaTheme="minorEastAsia" w:hAnsiTheme="minorHAnsi"/>
          <w:noProof/>
          <w:sz w:val="22"/>
        </w:rPr>
      </w:pPr>
      <w:hyperlink r:id="rId13" w:anchor="_Toc95471694" w:history="1">
        <w:r w:rsidR="00804DA4" w:rsidRPr="008E699F">
          <w:rPr>
            <w:rStyle w:val="Hyperlink"/>
            <w:noProof/>
          </w:rPr>
          <w:t>Figure 1</w:t>
        </w:r>
        <w:r w:rsidR="00804DA4" w:rsidRPr="008E699F">
          <w:rPr>
            <w:rStyle w:val="Hyperlink"/>
            <w:noProof/>
          </w:rPr>
          <w:noBreakHyphen/>
          <w:t>3: Comparing The Percentage Match Accuracies Of S &amp; P</w:t>
        </w:r>
        <w:r w:rsidR="00804DA4">
          <w:rPr>
            <w:noProof/>
            <w:webHidden/>
          </w:rPr>
          <w:tab/>
        </w:r>
        <w:r w:rsidR="00804DA4">
          <w:rPr>
            <w:noProof/>
            <w:webHidden/>
          </w:rPr>
          <w:fldChar w:fldCharType="begin"/>
        </w:r>
        <w:r w:rsidR="00804DA4">
          <w:rPr>
            <w:noProof/>
            <w:webHidden/>
          </w:rPr>
          <w:instrText xml:space="preserve"> PAGEREF _Toc95471694 \h </w:instrText>
        </w:r>
        <w:r w:rsidR="00804DA4">
          <w:rPr>
            <w:noProof/>
            <w:webHidden/>
          </w:rPr>
        </w:r>
        <w:r w:rsidR="00804DA4">
          <w:rPr>
            <w:noProof/>
            <w:webHidden/>
          </w:rPr>
          <w:fldChar w:fldCharType="separate"/>
        </w:r>
        <w:r w:rsidR="00804DA4">
          <w:rPr>
            <w:noProof/>
            <w:webHidden/>
          </w:rPr>
          <w:t>6</w:t>
        </w:r>
        <w:r w:rsidR="00804DA4">
          <w:rPr>
            <w:noProof/>
            <w:webHidden/>
          </w:rPr>
          <w:fldChar w:fldCharType="end"/>
        </w:r>
      </w:hyperlink>
    </w:p>
    <w:p w14:paraId="6B5FDEA5" w14:textId="0C5A7AD5" w:rsidR="00804DA4" w:rsidRDefault="00000000" w:rsidP="00804DA4">
      <w:pPr>
        <w:pStyle w:val="TableofFigures"/>
        <w:tabs>
          <w:tab w:val="right" w:leader="dot" w:pos="8210"/>
        </w:tabs>
        <w:spacing w:line="480" w:lineRule="auto"/>
        <w:rPr>
          <w:rFonts w:asciiTheme="minorHAnsi" w:eastAsiaTheme="minorEastAsia" w:hAnsiTheme="minorHAnsi"/>
          <w:noProof/>
          <w:sz w:val="22"/>
        </w:rPr>
      </w:pPr>
      <w:hyperlink r:id="rId14" w:anchor="_Toc95471695" w:history="1">
        <w:r w:rsidR="00804DA4" w:rsidRPr="008E699F">
          <w:rPr>
            <w:rStyle w:val="Hyperlink"/>
            <w:noProof/>
          </w:rPr>
          <w:t>Figure 1</w:t>
        </w:r>
        <w:r w:rsidR="00804DA4" w:rsidRPr="008E699F">
          <w:rPr>
            <w:rStyle w:val="Hyperlink"/>
            <w:noProof/>
          </w:rPr>
          <w:noBreakHyphen/>
          <w:t>4 : Accuracy Comparison Of Datamining Algorithms.</w:t>
        </w:r>
        <w:r w:rsidR="00804DA4">
          <w:rPr>
            <w:noProof/>
            <w:webHidden/>
          </w:rPr>
          <w:tab/>
        </w:r>
        <w:r w:rsidR="00804DA4">
          <w:rPr>
            <w:noProof/>
            <w:webHidden/>
          </w:rPr>
          <w:fldChar w:fldCharType="begin"/>
        </w:r>
        <w:r w:rsidR="00804DA4">
          <w:rPr>
            <w:noProof/>
            <w:webHidden/>
          </w:rPr>
          <w:instrText xml:space="preserve"> PAGEREF _Toc95471695 \h </w:instrText>
        </w:r>
        <w:r w:rsidR="00804DA4">
          <w:rPr>
            <w:noProof/>
            <w:webHidden/>
          </w:rPr>
        </w:r>
        <w:r w:rsidR="00804DA4">
          <w:rPr>
            <w:noProof/>
            <w:webHidden/>
          </w:rPr>
          <w:fldChar w:fldCharType="separate"/>
        </w:r>
        <w:r w:rsidR="00804DA4">
          <w:rPr>
            <w:noProof/>
            <w:webHidden/>
          </w:rPr>
          <w:t>7</w:t>
        </w:r>
        <w:r w:rsidR="00804DA4">
          <w:rPr>
            <w:noProof/>
            <w:webHidden/>
          </w:rPr>
          <w:fldChar w:fldCharType="end"/>
        </w:r>
      </w:hyperlink>
    </w:p>
    <w:p w14:paraId="57ED58A6" w14:textId="3EB3CB37" w:rsidR="00804DA4" w:rsidRDefault="00000000" w:rsidP="00804DA4">
      <w:pPr>
        <w:pStyle w:val="TableofFigures"/>
        <w:tabs>
          <w:tab w:val="right" w:leader="dot" w:pos="8210"/>
        </w:tabs>
        <w:spacing w:line="480" w:lineRule="auto"/>
        <w:rPr>
          <w:rFonts w:asciiTheme="minorHAnsi" w:eastAsiaTheme="minorEastAsia" w:hAnsiTheme="minorHAnsi"/>
          <w:noProof/>
          <w:sz w:val="22"/>
        </w:rPr>
      </w:pPr>
      <w:hyperlink r:id="rId15" w:anchor="_Toc95471696" w:history="1">
        <w:r w:rsidR="00804DA4" w:rsidRPr="008E699F">
          <w:rPr>
            <w:rStyle w:val="Hyperlink"/>
            <w:noProof/>
          </w:rPr>
          <w:t>Figure 3</w:t>
        </w:r>
        <w:r w:rsidR="00804DA4" w:rsidRPr="008E699F">
          <w:rPr>
            <w:rStyle w:val="Hyperlink"/>
            <w:noProof/>
          </w:rPr>
          <w:noBreakHyphen/>
          <w:t>1: Phases And The Modules Of The Proposed Solution</w:t>
        </w:r>
        <w:r w:rsidR="00804DA4">
          <w:rPr>
            <w:noProof/>
            <w:webHidden/>
          </w:rPr>
          <w:tab/>
        </w:r>
        <w:r w:rsidR="00804DA4">
          <w:rPr>
            <w:noProof/>
            <w:webHidden/>
          </w:rPr>
          <w:fldChar w:fldCharType="begin"/>
        </w:r>
        <w:r w:rsidR="00804DA4">
          <w:rPr>
            <w:noProof/>
            <w:webHidden/>
          </w:rPr>
          <w:instrText xml:space="preserve"> PAGEREF _Toc95471696 \h </w:instrText>
        </w:r>
        <w:r w:rsidR="00804DA4">
          <w:rPr>
            <w:noProof/>
            <w:webHidden/>
          </w:rPr>
        </w:r>
        <w:r w:rsidR="00804DA4">
          <w:rPr>
            <w:noProof/>
            <w:webHidden/>
          </w:rPr>
          <w:fldChar w:fldCharType="separate"/>
        </w:r>
        <w:r w:rsidR="00804DA4">
          <w:rPr>
            <w:noProof/>
            <w:webHidden/>
          </w:rPr>
          <w:t>16</w:t>
        </w:r>
        <w:r w:rsidR="00804DA4">
          <w:rPr>
            <w:noProof/>
            <w:webHidden/>
          </w:rPr>
          <w:fldChar w:fldCharType="end"/>
        </w:r>
      </w:hyperlink>
    </w:p>
    <w:p w14:paraId="476ECA1F" w14:textId="553B1763" w:rsidR="00804DA4" w:rsidRDefault="00000000" w:rsidP="00804DA4">
      <w:pPr>
        <w:pStyle w:val="TableofFigures"/>
        <w:tabs>
          <w:tab w:val="right" w:leader="dot" w:pos="8210"/>
        </w:tabs>
        <w:spacing w:line="480" w:lineRule="auto"/>
        <w:rPr>
          <w:rFonts w:asciiTheme="minorHAnsi" w:eastAsiaTheme="minorEastAsia" w:hAnsiTheme="minorHAnsi"/>
          <w:noProof/>
          <w:sz w:val="22"/>
        </w:rPr>
      </w:pPr>
      <w:hyperlink w:anchor="_Toc95471697" w:history="1">
        <w:r w:rsidR="00804DA4" w:rsidRPr="008E699F">
          <w:rPr>
            <w:rStyle w:val="Hyperlink"/>
            <w:noProof/>
          </w:rPr>
          <w:t>Figure 3</w:t>
        </w:r>
        <w:r w:rsidR="00804DA4" w:rsidRPr="008E699F">
          <w:rPr>
            <w:rStyle w:val="Hyperlink"/>
            <w:noProof/>
          </w:rPr>
          <w:noBreakHyphen/>
          <w:t>2: System Architecture</w:t>
        </w:r>
        <w:r w:rsidR="00804DA4">
          <w:rPr>
            <w:noProof/>
            <w:webHidden/>
          </w:rPr>
          <w:tab/>
        </w:r>
        <w:r w:rsidR="00804DA4">
          <w:rPr>
            <w:noProof/>
            <w:webHidden/>
          </w:rPr>
          <w:fldChar w:fldCharType="begin"/>
        </w:r>
        <w:r w:rsidR="00804DA4">
          <w:rPr>
            <w:noProof/>
            <w:webHidden/>
          </w:rPr>
          <w:instrText xml:space="preserve"> PAGEREF _Toc95471697 \h </w:instrText>
        </w:r>
        <w:r w:rsidR="00804DA4">
          <w:rPr>
            <w:noProof/>
            <w:webHidden/>
          </w:rPr>
        </w:r>
        <w:r w:rsidR="00804DA4">
          <w:rPr>
            <w:noProof/>
            <w:webHidden/>
          </w:rPr>
          <w:fldChar w:fldCharType="separate"/>
        </w:r>
        <w:r w:rsidR="00804DA4">
          <w:rPr>
            <w:noProof/>
            <w:webHidden/>
          </w:rPr>
          <w:t>17</w:t>
        </w:r>
        <w:r w:rsidR="00804DA4">
          <w:rPr>
            <w:noProof/>
            <w:webHidden/>
          </w:rPr>
          <w:fldChar w:fldCharType="end"/>
        </w:r>
      </w:hyperlink>
    </w:p>
    <w:p w14:paraId="004CDDBC" w14:textId="7899C1C8" w:rsidR="00804DA4" w:rsidRDefault="00000000" w:rsidP="00804DA4">
      <w:pPr>
        <w:pStyle w:val="TableofFigures"/>
        <w:tabs>
          <w:tab w:val="right" w:leader="dot" w:pos="8210"/>
        </w:tabs>
        <w:spacing w:line="480" w:lineRule="auto"/>
        <w:rPr>
          <w:rFonts w:asciiTheme="minorHAnsi" w:eastAsiaTheme="minorEastAsia" w:hAnsiTheme="minorHAnsi"/>
          <w:noProof/>
          <w:sz w:val="22"/>
        </w:rPr>
      </w:pPr>
      <w:hyperlink r:id="rId16" w:anchor="_Toc95471698" w:history="1">
        <w:r w:rsidR="00804DA4" w:rsidRPr="008E699F">
          <w:rPr>
            <w:rStyle w:val="Hyperlink"/>
            <w:noProof/>
          </w:rPr>
          <w:t>Figure 6</w:t>
        </w:r>
        <w:r w:rsidR="00804DA4" w:rsidRPr="008E699F">
          <w:rPr>
            <w:rStyle w:val="Hyperlink"/>
            <w:noProof/>
          </w:rPr>
          <w:noBreakHyphen/>
          <w:t>1: Gantt Chart</w:t>
        </w:r>
        <w:r w:rsidR="00804DA4">
          <w:rPr>
            <w:noProof/>
            <w:webHidden/>
          </w:rPr>
          <w:tab/>
        </w:r>
        <w:r w:rsidR="00804DA4">
          <w:rPr>
            <w:noProof/>
            <w:webHidden/>
          </w:rPr>
          <w:fldChar w:fldCharType="begin"/>
        </w:r>
        <w:r w:rsidR="00804DA4">
          <w:rPr>
            <w:noProof/>
            <w:webHidden/>
          </w:rPr>
          <w:instrText xml:space="preserve"> PAGEREF _Toc95471698 \h </w:instrText>
        </w:r>
        <w:r w:rsidR="00804DA4">
          <w:rPr>
            <w:noProof/>
            <w:webHidden/>
          </w:rPr>
        </w:r>
        <w:r w:rsidR="00804DA4">
          <w:rPr>
            <w:noProof/>
            <w:webHidden/>
          </w:rPr>
          <w:fldChar w:fldCharType="separate"/>
        </w:r>
        <w:r w:rsidR="00804DA4">
          <w:rPr>
            <w:noProof/>
            <w:webHidden/>
          </w:rPr>
          <w:t>24</w:t>
        </w:r>
        <w:r w:rsidR="00804DA4">
          <w:rPr>
            <w:noProof/>
            <w:webHidden/>
          </w:rPr>
          <w:fldChar w:fldCharType="end"/>
        </w:r>
      </w:hyperlink>
    </w:p>
    <w:p w14:paraId="6A2A97F0" w14:textId="1FE319F0" w:rsidR="0048674C" w:rsidRDefault="00445D29" w:rsidP="00804DA4">
      <w:pPr>
        <w:spacing w:line="480" w:lineRule="auto"/>
      </w:pPr>
      <w:r>
        <w:fldChar w:fldCharType="end"/>
      </w:r>
      <w:r w:rsidR="0048674C">
        <w:br w:type="page"/>
      </w:r>
    </w:p>
    <w:p w14:paraId="6534EC14" w14:textId="482E3647" w:rsidR="0048674C" w:rsidRDefault="00404D34" w:rsidP="00C65BD9">
      <w:pPr>
        <w:pStyle w:val="Heading1"/>
        <w:numPr>
          <w:ilvl w:val="0"/>
          <w:numId w:val="0"/>
        </w:numPr>
        <w:ind w:left="432" w:hanging="432"/>
      </w:pPr>
      <w:bookmarkStart w:id="6" w:name="_Toc120828697"/>
      <w:r>
        <w:lastRenderedPageBreak/>
        <w:t>L</w:t>
      </w:r>
      <w:r w:rsidR="00B82A89">
        <w:t>ist of tables</w:t>
      </w:r>
      <w:bookmarkEnd w:id="6"/>
    </w:p>
    <w:p w14:paraId="43217FF0" w14:textId="18CAB58C" w:rsidR="000E6D28" w:rsidRDefault="000E6D28" w:rsidP="0048674C"/>
    <w:p w14:paraId="6036775E" w14:textId="262FC442" w:rsidR="00C60828" w:rsidRDefault="00C60828" w:rsidP="00C60828">
      <w:pPr>
        <w:pStyle w:val="TableofFigures"/>
        <w:tabs>
          <w:tab w:val="right" w:leader="dot" w:pos="8210"/>
        </w:tabs>
        <w:spacing w:line="480" w:lineRule="auto"/>
        <w:rPr>
          <w:rFonts w:asciiTheme="minorHAnsi" w:eastAsiaTheme="minorEastAsia" w:hAnsiTheme="minorHAnsi"/>
          <w:noProof/>
          <w:sz w:val="22"/>
        </w:rPr>
      </w:pPr>
      <w:r>
        <w:fldChar w:fldCharType="begin"/>
      </w:r>
      <w:r>
        <w:instrText xml:space="preserve"> TOC \h \z \c "Table" </w:instrText>
      </w:r>
      <w:r>
        <w:fldChar w:fldCharType="separate"/>
      </w:r>
      <w:hyperlink w:anchor="_Toc95505860" w:history="1">
        <w:r w:rsidRPr="006A56C5">
          <w:rPr>
            <w:rStyle w:val="Hyperlink"/>
            <w:noProof/>
          </w:rPr>
          <w:t>Table 1</w:t>
        </w:r>
        <w:r w:rsidRPr="006A56C5">
          <w:rPr>
            <w:rStyle w:val="Hyperlink"/>
            <w:noProof/>
          </w:rPr>
          <w:noBreakHyphen/>
          <w:t>1: Comparison between research A, research B and proposed solution</w:t>
        </w:r>
        <w:r>
          <w:rPr>
            <w:noProof/>
            <w:webHidden/>
          </w:rPr>
          <w:tab/>
        </w:r>
        <w:r>
          <w:rPr>
            <w:noProof/>
            <w:webHidden/>
          </w:rPr>
          <w:fldChar w:fldCharType="begin"/>
        </w:r>
        <w:r>
          <w:rPr>
            <w:noProof/>
            <w:webHidden/>
          </w:rPr>
          <w:instrText xml:space="preserve"> PAGEREF _Toc95505860 \h </w:instrText>
        </w:r>
        <w:r>
          <w:rPr>
            <w:noProof/>
            <w:webHidden/>
          </w:rPr>
        </w:r>
        <w:r>
          <w:rPr>
            <w:noProof/>
            <w:webHidden/>
          </w:rPr>
          <w:fldChar w:fldCharType="separate"/>
        </w:r>
        <w:r>
          <w:rPr>
            <w:noProof/>
            <w:webHidden/>
          </w:rPr>
          <w:t>9</w:t>
        </w:r>
        <w:r>
          <w:rPr>
            <w:noProof/>
            <w:webHidden/>
          </w:rPr>
          <w:fldChar w:fldCharType="end"/>
        </w:r>
      </w:hyperlink>
    </w:p>
    <w:p w14:paraId="248E2DC3" w14:textId="46F8E04C" w:rsidR="00C60828" w:rsidRDefault="00000000" w:rsidP="00C60828">
      <w:pPr>
        <w:pStyle w:val="TableofFigures"/>
        <w:tabs>
          <w:tab w:val="right" w:leader="dot" w:pos="8210"/>
        </w:tabs>
        <w:spacing w:line="480" w:lineRule="auto"/>
        <w:rPr>
          <w:rFonts w:asciiTheme="minorHAnsi" w:eastAsiaTheme="minorEastAsia" w:hAnsiTheme="minorHAnsi"/>
          <w:noProof/>
          <w:sz w:val="22"/>
        </w:rPr>
      </w:pPr>
      <w:hyperlink w:anchor="_Toc95505861" w:history="1">
        <w:r w:rsidR="00C60828" w:rsidRPr="006A56C5">
          <w:rPr>
            <w:rStyle w:val="Hyperlink"/>
            <w:noProof/>
          </w:rPr>
          <w:t>Table 1</w:t>
        </w:r>
        <w:r w:rsidR="00C60828" w:rsidRPr="006A56C5">
          <w:rPr>
            <w:rStyle w:val="Hyperlink"/>
            <w:noProof/>
          </w:rPr>
          <w:noBreakHyphen/>
          <w:t>2: Comparison between existing applications and proposed solution</w:t>
        </w:r>
        <w:r w:rsidR="00C60828">
          <w:rPr>
            <w:noProof/>
            <w:webHidden/>
          </w:rPr>
          <w:tab/>
        </w:r>
        <w:r w:rsidR="00C60828">
          <w:rPr>
            <w:noProof/>
            <w:webHidden/>
          </w:rPr>
          <w:fldChar w:fldCharType="begin"/>
        </w:r>
        <w:r w:rsidR="00C60828">
          <w:rPr>
            <w:noProof/>
            <w:webHidden/>
          </w:rPr>
          <w:instrText xml:space="preserve"> PAGEREF _Toc95505861 \h </w:instrText>
        </w:r>
        <w:r w:rsidR="00C60828">
          <w:rPr>
            <w:noProof/>
            <w:webHidden/>
          </w:rPr>
        </w:r>
        <w:r w:rsidR="00C60828">
          <w:rPr>
            <w:noProof/>
            <w:webHidden/>
          </w:rPr>
          <w:fldChar w:fldCharType="separate"/>
        </w:r>
        <w:r w:rsidR="00C60828">
          <w:rPr>
            <w:noProof/>
            <w:webHidden/>
          </w:rPr>
          <w:t>10</w:t>
        </w:r>
        <w:r w:rsidR="00C60828">
          <w:rPr>
            <w:noProof/>
            <w:webHidden/>
          </w:rPr>
          <w:fldChar w:fldCharType="end"/>
        </w:r>
      </w:hyperlink>
    </w:p>
    <w:p w14:paraId="7D7E58CB" w14:textId="65AD83CA" w:rsidR="00C60828" w:rsidRDefault="00000000" w:rsidP="00C60828">
      <w:pPr>
        <w:pStyle w:val="TableofFigures"/>
        <w:tabs>
          <w:tab w:val="right" w:leader="dot" w:pos="8210"/>
        </w:tabs>
        <w:spacing w:line="480" w:lineRule="auto"/>
        <w:rPr>
          <w:rFonts w:asciiTheme="minorHAnsi" w:eastAsiaTheme="minorEastAsia" w:hAnsiTheme="minorHAnsi"/>
          <w:noProof/>
          <w:sz w:val="22"/>
        </w:rPr>
      </w:pPr>
      <w:hyperlink w:anchor="_Toc95505862" w:history="1">
        <w:r w:rsidR="00C60828" w:rsidRPr="006A56C5">
          <w:rPr>
            <w:rStyle w:val="Hyperlink"/>
            <w:noProof/>
          </w:rPr>
          <w:t>Table 5</w:t>
        </w:r>
        <w:r w:rsidR="00C60828" w:rsidRPr="006A56C5">
          <w:rPr>
            <w:rStyle w:val="Hyperlink"/>
            <w:noProof/>
          </w:rPr>
          <w:noBreakHyphen/>
          <w:t>1: Cloud cost estimation</w:t>
        </w:r>
        <w:r w:rsidR="00C60828">
          <w:rPr>
            <w:noProof/>
            <w:webHidden/>
          </w:rPr>
          <w:tab/>
        </w:r>
        <w:r w:rsidR="00C60828">
          <w:rPr>
            <w:noProof/>
            <w:webHidden/>
          </w:rPr>
          <w:fldChar w:fldCharType="begin"/>
        </w:r>
        <w:r w:rsidR="00C60828">
          <w:rPr>
            <w:noProof/>
            <w:webHidden/>
          </w:rPr>
          <w:instrText xml:space="preserve"> PAGEREF _Toc95505862 \h </w:instrText>
        </w:r>
        <w:r w:rsidR="00C60828">
          <w:rPr>
            <w:noProof/>
            <w:webHidden/>
          </w:rPr>
        </w:r>
        <w:r w:rsidR="00C60828">
          <w:rPr>
            <w:noProof/>
            <w:webHidden/>
          </w:rPr>
          <w:fldChar w:fldCharType="separate"/>
        </w:r>
        <w:r w:rsidR="00C60828">
          <w:rPr>
            <w:noProof/>
            <w:webHidden/>
          </w:rPr>
          <w:t>23</w:t>
        </w:r>
        <w:r w:rsidR="00C60828">
          <w:rPr>
            <w:noProof/>
            <w:webHidden/>
          </w:rPr>
          <w:fldChar w:fldCharType="end"/>
        </w:r>
      </w:hyperlink>
    </w:p>
    <w:p w14:paraId="33A36CF0" w14:textId="73216478" w:rsidR="00C60828" w:rsidRDefault="00C60828" w:rsidP="00C60828">
      <w:pPr>
        <w:spacing w:line="480" w:lineRule="auto"/>
      </w:pPr>
      <w:r>
        <w:fldChar w:fldCharType="end"/>
      </w:r>
    </w:p>
    <w:p w14:paraId="3ABE523B" w14:textId="77777777" w:rsidR="00E062E4" w:rsidRDefault="000E6D28">
      <w:pPr>
        <w:sectPr w:rsidR="00E062E4" w:rsidSect="00E062E4">
          <w:footerReference w:type="even" r:id="rId17"/>
          <w:footerReference w:type="default" r:id="rId18"/>
          <w:pgSz w:w="11906" w:h="16838" w:code="9"/>
          <w:pgMar w:top="1418" w:right="1418" w:bottom="2268" w:left="2268" w:header="720" w:footer="720" w:gutter="0"/>
          <w:pgNumType w:fmt="lowerRoman" w:start="1"/>
          <w:cols w:space="720"/>
          <w:titlePg/>
          <w:docGrid w:linePitch="360"/>
        </w:sectPr>
      </w:pPr>
      <w:r>
        <w:br w:type="page"/>
      </w:r>
    </w:p>
    <w:p w14:paraId="26628918" w14:textId="01C2378E" w:rsidR="00A34D47" w:rsidRDefault="00647FEA" w:rsidP="00C8671B">
      <w:pPr>
        <w:pStyle w:val="Heading1"/>
        <w:numPr>
          <w:ilvl w:val="0"/>
          <w:numId w:val="1"/>
        </w:numPr>
      </w:pPr>
      <w:bookmarkStart w:id="7" w:name="_Toc120828698"/>
      <w:r w:rsidRPr="00647FEA">
        <w:lastRenderedPageBreak/>
        <w:t>INTRODUCTION</w:t>
      </w:r>
      <w:bookmarkEnd w:id="7"/>
    </w:p>
    <w:p w14:paraId="12D9FAB6" w14:textId="77777777" w:rsidR="0065466C" w:rsidRPr="0065466C" w:rsidRDefault="0065466C" w:rsidP="0065466C"/>
    <w:p w14:paraId="15231524" w14:textId="11355172" w:rsidR="00CC2118" w:rsidRPr="00D17B40" w:rsidRDefault="00A34D47" w:rsidP="00D17B40">
      <w:pPr>
        <w:pStyle w:val="Heading2"/>
        <w:rPr>
          <w:rStyle w:val="markedcontent"/>
        </w:rPr>
      </w:pPr>
      <w:bookmarkStart w:id="8" w:name="_Toc120828699"/>
      <w:r w:rsidRPr="00D17B40">
        <w:rPr>
          <w:rStyle w:val="markedcontent"/>
        </w:rPr>
        <w:t>Background &amp; Literature Survey</w:t>
      </w:r>
      <w:bookmarkEnd w:id="8"/>
    </w:p>
    <w:p w14:paraId="4EBFD152" w14:textId="77777777" w:rsidR="00F10F50" w:rsidRDefault="00F10F50" w:rsidP="00F10F50"/>
    <w:p w14:paraId="129AE8FE" w14:textId="1D965E47" w:rsidR="00CB1072" w:rsidRDefault="00D17B40" w:rsidP="00C65BD9">
      <w:pPr>
        <w:pStyle w:val="Heading3"/>
      </w:pPr>
      <w:bookmarkStart w:id="9" w:name="_Toc120828700"/>
      <w:r w:rsidRPr="00B077E9">
        <w:t>Background</w:t>
      </w:r>
      <w:r w:rsidR="00166C14" w:rsidRPr="00B077E9">
        <w:t xml:space="preserve"> Review</w:t>
      </w:r>
      <w:bookmarkEnd w:id="9"/>
    </w:p>
    <w:p w14:paraId="2CAB90AD" w14:textId="77777777" w:rsidR="00825B75" w:rsidRPr="00825B75" w:rsidRDefault="00825B75" w:rsidP="00825B75"/>
    <w:p w14:paraId="304978EC" w14:textId="06AA8A1C" w:rsidR="00C843FC" w:rsidRDefault="00831851" w:rsidP="00C750DB">
      <w:pPr>
        <w:spacing w:line="360" w:lineRule="auto"/>
        <w:jc w:val="both"/>
      </w:pPr>
      <w:r>
        <w:t>With the</w:t>
      </w:r>
      <w:r w:rsidR="000D3092">
        <w:t xml:space="preserve"> impact of Sars-Cov-2,</w:t>
      </w:r>
      <w:r>
        <w:t xml:space="preserve"> </w:t>
      </w:r>
      <w:r w:rsidR="000D3092">
        <w:t>o</w:t>
      </w:r>
      <w:r w:rsidR="00C35E75">
        <w:t>ver 160 countries enacted nationwide shutdown, affecting over 87 percent of the world's student population</w:t>
      </w:r>
      <w:r w:rsidR="003B19F6">
        <w:t xml:space="preserve"> and s</w:t>
      </w:r>
      <w:r w:rsidR="00C35E75">
        <w:t>everal other countries have implemented limited school closures</w:t>
      </w:r>
      <w:r w:rsidR="003B19F6">
        <w:t>, according to UNESCO's monitoring</w:t>
      </w:r>
      <w:r w:rsidR="00753F43">
        <w:t xml:space="preserve"> </w:t>
      </w:r>
      <w:r w:rsidR="00753F43">
        <w:fldChar w:fldCharType="begin"/>
      </w:r>
      <w:r w:rsidR="00753F43">
        <w:instrText xml:space="preserve"> ADDIN ZOTERO_ITEM CSL_CITATION {"citationID":"PrhJ23aV","properties":{"formattedCitation":"[3]","plainCitation":"[3]","noteIndex":0},"citationItems":[{"id":34,"uris":["http://zotero.org/users/local/ygixRqFk/items/V3RZ6TTK"],"uri":["http://zotero.org/users/local/ygixRqFk/items/V3RZ6TTK"],"itemData":{"id":34,"type":"article-journal","abstract":"Background: : According to UNESCO's monitoring, more than 160 countries implemented nationwide closures, which impacted over 87% of the world's student population. Several other countries implemented localized school closures; should these closures become nationwide, millions of additional learners will experience education disruption. Universities from around the world have been uncertain about how long the coronavirus crisis will last and how it might affect the mental health of students and faculty. The psychological impact has been a critical disruptor, creating anxiety and uncertainty.\nMethod: : The data were cross-checked with information from the main international newspapers.\nResults: : By discussing online and distance education, the coronavirus opens an important and urgent issue that affects mental health – these are virtually unexplored topics, and their results have not been validated yet. Online education is not limited to distance education, as it regards a grouping of learning/teaching procedures completed in cyberspace. Blended learning was, thus, introduced as a tool in personalized learning to adjust to new realities. These are unprecedented circumstances, and we understand they create stress, favoring anguish and a fierce search for new knowledge acquisition.\nConclusions: : Current research highlights that anxiety and depression, exacerbated by uncertainties and intensification of the information flow, will grow extensively. Negative physiological consequences of stress will manifest. For instance, loneliness, which will increase under these circumstances, seems to have a negative impact on education and, therefore, on psychological pain and suffering.","container-title":"Psychiatry Research","DOI":"10.1016/j.psychres.2020.112977","ISSN":"01651781","journalAbbreviation":"Psychiatry Research","language":"en","page":"112977","source":"DOI.org (Crossref)","title":"Impact Of Sars-Cov-2 And Its Reverberation In Global Higher Education And Mental Health","volume":"288","author":[{"family":"Araújo","given":"Francisco Jonathan de Oliveira"},{"family":"Lima","given":"Ligia Samara Abrantes","non-dropping-particle":"de"},{"family":"Cidade","given":"Pedro Ivo Martins"},{"family":"Nobre","given":"Camila Bezerra"},{"family":"Neto","given":"Modesto Leite Rolim"}],"issued":{"date-parts":[["2020",6]]}}}],"schema":"https://github.com/citation-style-language/schema/raw/master/csl-citation.json"} </w:instrText>
      </w:r>
      <w:r w:rsidR="00753F43">
        <w:fldChar w:fldCharType="separate"/>
      </w:r>
      <w:r w:rsidR="00753F43" w:rsidRPr="00753F43">
        <w:rPr>
          <w:rFonts w:cs="Times New Roman"/>
        </w:rPr>
        <w:t>[3]</w:t>
      </w:r>
      <w:r w:rsidR="00753F43">
        <w:fldChar w:fldCharType="end"/>
      </w:r>
      <w:r w:rsidR="003B19F6">
        <w:t>.</w:t>
      </w:r>
      <w:r w:rsidR="00A9595D">
        <w:t xml:space="preserve"> </w:t>
      </w:r>
      <w:r w:rsidR="00A62D02">
        <w:t>In this scenario</w:t>
      </w:r>
      <w:r w:rsidR="00B200A2">
        <w:t xml:space="preserve">, a considerable </w:t>
      </w:r>
      <w:r w:rsidR="00030B33">
        <w:t>number</w:t>
      </w:r>
      <w:r w:rsidR="00B200A2">
        <w:t xml:space="preserve"> of schools</w:t>
      </w:r>
      <w:r w:rsidR="00977CD1">
        <w:t xml:space="preserve">, </w:t>
      </w:r>
      <w:r w:rsidR="00B200A2">
        <w:t>universities</w:t>
      </w:r>
      <w:r w:rsidR="00977CD1">
        <w:t xml:space="preserve"> and other higher ed</w:t>
      </w:r>
      <w:r w:rsidR="00044468">
        <w:t>u</w:t>
      </w:r>
      <w:r w:rsidR="00977CD1">
        <w:t xml:space="preserve">cational </w:t>
      </w:r>
      <w:r w:rsidR="00044468">
        <w:t>institutes</w:t>
      </w:r>
      <w:r w:rsidR="00B200A2">
        <w:t xml:space="preserve"> </w:t>
      </w:r>
      <w:r w:rsidR="00030B33">
        <w:t>have transformed to the</w:t>
      </w:r>
      <w:r w:rsidR="004D5A5E">
        <w:t xml:space="preserve"> online education techniques.</w:t>
      </w:r>
      <w:r w:rsidR="00B53CD6">
        <w:t xml:space="preserve"> </w:t>
      </w:r>
      <w:r w:rsidR="002D30F8">
        <w:t>F</w:t>
      </w:r>
      <w:r w:rsidR="001B1257">
        <w:t>or the online deliveries</w:t>
      </w:r>
      <w:r w:rsidR="002D30F8">
        <w:t>,</w:t>
      </w:r>
      <w:r w:rsidR="00941595">
        <w:t xml:space="preserve"> </w:t>
      </w:r>
      <w:r w:rsidR="002D30F8">
        <w:t xml:space="preserve">such </w:t>
      </w:r>
      <w:r w:rsidR="009153F0">
        <w:t xml:space="preserve">institutions </w:t>
      </w:r>
      <w:r w:rsidR="00767243">
        <w:t>have motivated</w:t>
      </w:r>
      <w:r w:rsidR="00F663A3">
        <w:t xml:space="preserve"> to apply</w:t>
      </w:r>
      <w:r w:rsidR="00CE2401">
        <w:t xml:space="preserve"> software solutions </w:t>
      </w:r>
      <w:r w:rsidR="001B1257">
        <w:t>like Learning Management Systems</w:t>
      </w:r>
      <w:r w:rsidR="00E24E74">
        <w:t xml:space="preserve"> (LMS)</w:t>
      </w:r>
      <w:r w:rsidR="007E790C">
        <w:t xml:space="preserve"> in thei</w:t>
      </w:r>
      <w:r w:rsidR="00565AB4">
        <w:t>r courses</w:t>
      </w:r>
      <w:r w:rsidR="00E24E74">
        <w:t>.</w:t>
      </w:r>
    </w:p>
    <w:p w14:paraId="61D6E9AA" w14:textId="765F7F50" w:rsidR="00232511" w:rsidRDefault="00C950CD" w:rsidP="00C750DB">
      <w:pPr>
        <w:spacing w:line="360" w:lineRule="auto"/>
        <w:jc w:val="both"/>
      </w:pPr>
      <w:r>
        <w:t xml:space="preserve">When the deliveries of the course modules </w:t>
      </w:r>
      <w:r w:rsidR="009452B3">
        <w:t>conducted through the online platforms rat</w:t>
      </w:r>
      <w:r w:rsidR="007C1FB0">
        <w:t>her than deliver</w:t>
      </w:r>
      <w:r w:rsidR="006323B3">
        <w:t>ing</w:t>
      </w:r>
      <w:r w:rsidR="007C1FB0">
        <w:t xml:space="preserve"> them in the physical manner, the </w:t>
      </w:r>
      <w:r w:rsidR="00601FD6">
        <w:t>institutions</w:t>
      </w:r>
      <w:r w:rsidR="006323B3">
        <w:t xml:space="preserve"> </w:t>
      </w:r>
      <w:r w:rsidR="007C1FB0">
        <w:t xml:space="preserve">and the </w:t>
      </w:r>
      <w:r w:rsidR="00FC067E">
        <w:t xml:space="preserve">lecturers/teachers </w:t>
      </w:r>
      <w:r w:rsidR="003A5E55">
        <w:t xml:space="preserve">would like to have a </w:t>
      </w:r>
      <w:r w:rsidR="00806821">
        <w:t xml:space="preserve">personal analyze for </w:t>
      </w:r>
      <w:r w:rsidR="00324ED9">
        <w:t>each</w:t>
      </w:r>
      <w:r w:rsidR="00806821">
        <w:t xml:space="preserve"> student who </w:t>
      </w:r>
      <w:r w:rsidR="00324ED9">
        <w:t>are they teaching. In physical lectures</w:t>
      </w:r>
      <w:r w:rsidR="00C639E6">
        <w:t xml:space="preserve"> or the</w:t>
      </w:r>
      <w:r w:rsidR="00550204">
        <w:t xml:space="preserve"> teachers can go to </w:t>
      </w:r>
      <w:r w:rsidR="00781C6D">
        <w:t>each</w:t>
      </w:r>
      <w:r w:rsidR="00550204">
        <w:t xml:space="preserve"> student and get a rough idea about the student.</w:t>
      </w:r>
      <w:r w:rsidR="00A34007">
        <w:t xml:space="preserve"> But in the </w:t>
      </w:r>
      <w:r w:rsidR="00960B6A">
        <w:t>online lectures</w:t>
      </w:r>
      <w:r w:rsidR="007208C0">
        <w:t xml:space="preserve"> they </w:t>
      </w:r>
      <w:r w:rsidR="007E0549">
        <w:t>are unable to</w:t>
      </w:r>
      <w:r w:rsidR="007208C0">
        <w:t xml:space="preserve"> </w:t>
      </w:r>
      <w:r w:rsidR="007D73CD">
        <w:t xml:space="preserve">continue the same </w:t>
      </w:r>
      <w:r w:rsidR="00883D3A">
        <w:t xml:space="preserve">procedure. </w:t>
      </w:r>
      <w:r w:rsidR="003F78E7" w:rsidRPr="003F78E7">
        <w:t>Most educators were unable to assess their students' progress due to their incapacity to evaluate and monitor their actions in a virtual environment</w:t>
      </w:r>
      <w:r w:rsidR="003F78E7">
        <w:t xml:space="preserve"> </w:t>
      </w:r>
      <w:r w:rsidR="003F78E7">
        <w:fldChar w:fldCharType="begin"/>
      </w:r>
      <w:r w:rsidR="003F78E7">
        <w:instrText xml:space="preserve"> ADDIN ZOTERO_ITEM CSL_CITATION {"citationID":"w7rFScpr","properties":{"formattedCitation":"[4]","plainCitation":"[4]","noteIndex":0},"citationItems":[{"id":41,"uris":["http://zotero.org/users/local/ygixRqFk/items/A9BZ7N9T"],"uri":["http://zotero.org/users/local/ygixRqFk/items/A9BZ7N9T"],"itemData":{"id":41,"type":"article-journal","abstract":"Chapter Highlights </w:instrText>
      </w:r>
      <w:r w:rsidR="003F78E7">
        <w:instrText xml:space="preserve"> Applying an interdisciplinary lens, with a focus on pandemics, can help shape attitudes by means of inculcating the values of responsible global citizenship, and a high sense of personal and social responsibility. In the midst of","container-title":"Modeling in mathematics and history as teaching and learning approaches to pandemics. In S. Jackowicz &amp;amp; I. Sahin (Eds.), Online Education during the COVID-19 Pandemic: Issues, Benefits, Challenges, and Strategies (pp. 405-433). ISTES Organization.","language":"en","source":"www.academia.edu","title":"Online Education during COVID19 Papadopoulou Argyri Smyrnaiou 2021 ISTES","URL":"https://www.academia.edu/52695839/Online_Education_during_COVID19_Papadopoulou_Argyri_Smyrnaiou_2021_ISTES","author":[{"family":"Smyrnaiou","given":"Zacharoula"},{"family":"Papadopoulou","given":"Maria"}],"accessed":{"date-parts":[["2022",2,6]]},"issued":{"date-parts":[["2021",1,1]]}}}],"schema":"https://github.com/citation-style-language/schema/raw/master/csl-citation.json"} </w:instrText>
      </w:r>
      <w:r w:rsidR="003F78E7">
        <w:fldChar w:fldCharType="separate"/>
      </w:r>
      <w:r w:rsidR="003F78E7" w:rsidRPr="003F78E7">
        <w:rPr>
          <w:rFonts w:cs="Times New Roman"/>
        </w:rPr>
        <w:t>[4]</w:t>
      </w:r>
      <w:r w:rsidR="003F78E7">
        <w:fldChar w:fldCharType="end"/>
      </w:r>
      <w:r w:rsidR="003F78E7" w:rsidRPr="003F78E7">
        <w:t>.</w:t>
      </w:r>
      <w:r w:rsidR="003F78E7">
        <w:t xml:space="preserve"> </w:t>
      </w:r>
      <w:r w:rsidR="005C04BC">
        <w:t>In addition</w:t>
      </w:r>
      <w:r w:rsidR="001348B8">
        <w:t xml:space="preserve">, </w:t>
      </w:r>
      <w:r w:rsidR="00257F8D">
        <w:t>s</w:t>
      </w:r>
      <w:r w:rsidR="00BF7A23">
        <w:t>tudent</w:t>
      </w:r>
      <w:r w:rsidR="00257F8D">
        <w:t>s are</w:t>
      </w:r>
      <w:r w:rsidR="00875918">
        <w:t xml:space="preserve"> also facing some </w:t>
      </w:r>
      <w:r w:rsidR="00A643C5">
        <w:t>issues such as lack of focus</w:t>
      </w:r>
      <w:r w:rsidR="006E38C1">
        <w:t>.</w:t>
      </w:r>
    </w:p>
    <w:p w14:paraId="06F3CA6E" w14:textId="44FAD073" w:rsidR="00C750DB" w:rsidRDefault="00117438" w:rsidP="00C750DB">
      <w:pPr>
        <w:spacing w:line="360" w:lineRule="auto"/>
        <w:jc w:val="both"/>
      </w:pPr>
      <w:r>
        <w:t xml:space="preserve">In refer to </w:t>
      </w:r>
      <w:r>
        <w:fldChar w:fldCharType="begin"/>
      </w:r>
      <w:r>
        <w:instrText xml:space="preserve"> ADDIN ZOTERO_ITEM CSL_CITATION {"citationID":"qWv8sg9j","properties":{"formattedCitation":"[5]","plainCitation":"[5]","noteIndex":0},"citationItems":[{"id":12,"uris":["http://zotero.org/users/local/ygixRqFk/items/Z5K9BSIB"],"uri":["http://zotero.org/users/local/ygixRqFk/items/Z5K9BSIB"],"itemData":{"id":12,"type":"paper-conference","abstract":"Advances in Information and Communications Technology (ICT) have increased the growth of Massive open online courses (MOOCs) applied in distance learning environments. Various tools have been utilized to deliver interactive content including pictures, figures, and videos that can motivate the learners to build new cognitive skills. High ranking universities have adopted MOOCs as an efficient dashboard platform where learners from around the world can participate in such courses. The students learning progress is evaluated by using set computermarked assessments. In particular, the computer gives immediate feedback to the student once he or she completes the online assessments.","container-title":"2020 International Joint Conference on Neural Networks (IJCNN)","DOI":"10.1109/IJCNN48605.2020.9207196","event":"2020 International Joint Conference on Neural Networks (IJCNN)","event-place":"Glasgow, United Kingdom","ISBN":"978-1-72816-926-2","language":"en","page":"1-7","publisher":"IEEE","publisher-place":"Glasgow, United Kingdom","source":"DOI.org (Crossref)","title":"Students Performance Prediction in Online Courses Using Machine Learning Algorithms","URL":"https://ieeexplore.ieee.org/document/9207196/","author":[{"family":"Alshabandar","given":"Raghad"},{"family":"Hussain","given":"Abir"},{"family":"Keight","given":"Robert"},{"family":"Khan","given":"Wasiq"}],"accessed":{"date-parts":[["2022",1,5]]},"issued":{"date-parts":[["2020",7]]}}}],"schema":"https://github.com/citation-style-language/schema/raw/master/csl-citation.json"} </w:instrText>
      </w:r>
      <w:r>
        <w:fldChar w:fldCharType="separate"/>
      </w:r>
      <w:r w:rsidRPr="00117438">
        <w:rPr>
          <w:rFonts w:cs="Times New Roman"/>
        </w:rPr>
        <w:t>[5]</w:t>
      </w:r>
      <w:r>
        <w:fldChar w:fldCharType="end"/>
      </w:r>
      <w:r>
        <w:t xml:space="preserve">, </w:t>
      </w:r>
      <w:r w:rsidR="00612B4B">
        <w:t>student achievement in an online course is linked to their previous session performance as well as their level of interest. Literature has paid little attention to determining whether student performance and participation in previous tests may influence student accomplishment in subsequent examinations.</w:t>
      </w:r>
      <w:r w:rsidR="009E554E">
        <w:t xml:space="preserve"> So that, c</w:t>
      </w:r>
      <w:r w:rsidR="007E0549">
        <w:t xml:space="preserve">onsidering the above scenario, </w:t>
      </w:r>
      <w:r w:rsidR="009E554E">
        <w:t xml:space="preserve">the </w:t>
      </w:r>
      <w:r w:rsidR="00073379">
        <w:t xml:space="preserve">requirement for the relevant solution is more confirmed. </w:t>
      </w:r>
    </w:p>
    <w:p w14:paraId="3E166122" w14:textId="3E2C3AC7" w:rsidR="00F40AA2" w:rsidRDefault="00704197" w:rsidP="00C750DB">
      <w:pPr>
        <w:spacing w:line="360" w:lineRule="auto"/>
        <w:jc w:val="both"/>
      </w:pPr>
      <w:r>
        <w:t xml:space="preserve">In the high demand of this </w:t>
      </w:r>
      <w:r w:rsidR="00EC3731">
        <w:t xml:space="preserve">collective progress analysis of the students, </w:t>
      </w:r>
      <w:r w:rsidR="00524AB9">
        <w:t xml:space="preserve">a closed </w:t>
      </w:r>
      <w:r w:rsidR="00A503C7">
        <w:t xml:space="preserve">online </w:t>
      </w:r>
      <w:r w:rsidR="003711EF">
        <w:t xml:space="preserve">survey was conducted among </w:t>
      </w:r>
      <w:r w:rsidR="00DC1737">
        <w:t xml:space="preserve">nearly </w:t>
      </w:r>
      <w:r w:rsidR="00D70DAB">
        <w:t>5</w:t>
      </w:r>
      <w:r w:rsidR="00DC1737">
        <w:t>0 tutors</w:t>
      </w:r>
      <w:r w:rsidR="00085F74">
        <w:t xml:space="preserve"> of schools as well as </w:t>
      </w:r>
      <w:r w:rsidR="00991436">
        <w:t xml:space="preserve">higher education institutes, who will be highly benefitted with </w:t>
      </w:r>
      <w:r w:rsidR="007F4282">
        <w:t>a solution for the above gap.</w:t>
      </w:r>
    </w:p>
    <w:p w14:paraId="741D2640" w14:textId="0C7FA9BA" w:rsidR="00C750DB" w:rsidRDefault="00C750DB" w:rsidP="00C750DB">
      <w:pPr>
        <w:spacing w:line="360" w:lineRule="auto"/>
        <w:jc w:val="both"/>
      </w:pPr>
    </w:p>
    <w:p w14:paraId="0A215394" w14:textId="67AAB1A1" w:rsidR="003F3034" w:rsidRDefault="008935FF" w:rsidP="00C750DB">
      <w:pPr>
        <w:spacing w:line="360" w:lineRule="auto"/>
        <w:jc w:val="both"/>
      </w:pPr>
      <w:r>
        <w:rPr>
          <w:noProof/>
        </w:rPr>
        <w:lastRenderedPageBreak/>
        <mc:AlternateContent>
          <mc:Choice Requires="wps">
            <w:drawing>
              <wp:anchor distT="0" distB="0" distL="114300" distR="114300" simplePos="0" relativeHeight="251658241" behindDoc="0" locked="0" layoutInCell="1" allowOverlap="1" wp14:anchorId="4B135643" wp14:editId="1E7A8FB9">
                <wp:simplePos x="0" y="0"/>
                <wp:positionH relativeFrom="page">
                  <wp:posOffset>1841500</wp:posOffset>
                </wp:positionH>
                <wp:positionV relativeFrom="paragraph">
                  <wp:posOffset>2590165</wp:posOffset>
                </wp:positionV>
                <wp:extent cx="4307840" cy="635"/>
                <wp:effectExtent l="0" t="0" r="0" b="8255"/>
                <wp:wrapTopAndBottom/>
                <wp:docPr id="3" name="Text Box 3"/>
                <wp:cNvGraphicFramePr/>
                <a:graphic xmlns:a="http://schemas.openxmlformats.org/drawingml/2006/main">
                  <a:graphicData uri="http://schemas.microsoft.com/office/word/2010/wordprocessingShape">
                    <wps:wsp>
                      <wps:cNvSpPr txBox="1"/>
                      <wps:spPr>
                        <a:xfrm>
                          <a:off x="0" y="0"/>
                          <a:ext cx="4307840" cy="635"/>
                        </a:xfrm>
                        <a:prstGeom prst="rect">
                          <a:avLst/>
                        </a:prstGeom>
                        <a:solidFill>
                          <a:prstClr val="white"/>
                        </a:solidFill>
                        <a:ln>
                          <a:noFill/>
                        </a:ln>
                      </wps:spPr>
                      <wps:txbx>
                        <w:txbxContent>
                          <w:p w14:paraId="59E27AA2" w14:textId="6FB84A63" w:rsidR="007F0A28" w:rsidRPr="00A26AAF" w:rsidRDefault="007F0A28" w:rsidP="008374B1">
                            <w:pPr>
                              <w:pStyle w:val="Caption"/>
                              <w:jc w:val="center"/>
                              <w:rPr>
                                <w:noProof/>
                                <w:sz w:val="24"/>
                              </w:rPr>
                            </w:pPr>
                            <w:bookmarkStart w:id="10" w:name="_Toc95471409"/>
                            <w:bookmarkStart w:id="11" w:name="_Toc95471692"/>
                            <w:r>
                              <w:t xml:space="preserve">Figure </w:t>
                            </w:r>
                            <w:r w:rsidR="00000000">
                              <w:fldChar w:fldCharType="begin"/>
                            </w:r>
                            <w:r w:rsidR="00000000">
                              <w:instrText xml:space="preserve"> STYLEREF 1 \s </w:instrText>
                            </w:r>
                            <w:r w:rsidR="00000000">
                              <w:fldChar w:fldCharType="separate"/>
                            </w:r>
                            <w:r w:rsidR="000B2C93">
                              <w:rPr>
                                <w:noProof/>
                              </w:rPr>
                              <w:t>1</w:t>
                            </w:r>
                            <w:r w:rsidR="00000000">
                              <w:rPr>
                                <w:noProof/>
                              </w:rPr>
                              <w:fldChar w:fldCharType="end"/>
                            </w:r>
                            <w:r w:rsidR="00D54EEC">
                              <w:noBreakHyphen/>
                            </w:r>
                            <w:r w:rsidR="00000000">
                              <w:fldChar w:fldCharType="begin"/>
                            </w:r>
                            <w:r w:rsidR="00000000">
                              <w:instrText xml:space="preserve"> SEQ Figure \* ARABIC \s 1 </w:instrText>
                            </w:r>
                            <w:r w:rsidR="00000000">
                              <w:fldChar w:fldCharType="separate"/>
                            </w:r>
                            <w:r w:rsidR="000B2C93">
                              <w:rPr>
                                <w:noProof/>
                              </w:rPr>
                              <w:t>1</w:t>
                            </w:r>
                            <w:r w:rsidR="00000000">
                              <w:rPr>
                                <w:noProof/>
                              </w:rPr>
                              <w:fldChar w:fldCharType="end"/>
                            </w:r>
                            <w:r>
                              <w:t>: Status of struggling without progress tracking of students</w:t>
                            </w:r>
                            <w:bookmarkEnd w:id="10"/>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B135643" id="_x0000_t202" coordsize="21600,21600" o:spt="202" path="m,l,21600r21600,l21600,xe">
                <v:stroke joinstyle="miter"/>
                <v:path gradientshapeok="t" o:connecttype="rect"/>
              </v:shapetype>
              <v:shape id="Text Box 3" o:spid="_x0000_s1026" type="#_x0000_t202" style="position:absolute;left:0;text-align:left;margin-left:145pt;margin-top:203.95pt;width:339.2pt;height:.05pt;z-index:251658241;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" stroked="f">
                <v:textbox style="mso-fit-shape-to-text:t" inset="0,0,0,0">
                  <w:txbxContent>
                    <w:p w14:paraId="59E27AA2" w14:textId="6FB84A63" w:rsidR="007F0A28" w:rsidRPr="00A26AAF" w:rsidRDefault="007F0A28" w:rsidP="008374B1">
                      <w:pPr>
                        <w:pStyle w:val="Caption"/>
                        <w:jc w:val="center"/>
                        <w:rPr>
                          <w:noProof/>
                          <w:sz w:val="24"/>
                        </w:rPr>
                      </w:pPr>
                      <w:bookmarkStart w:id="12" w:name="_Toc95471409"/>
                      <w:bookmarkStart w:id="13" w:name="_Toc95471692"/>
                      <w:r>
                        <w:t xml:space="preserve">Figure </w:t>
                      </w:r>
                      <w:r w:rsidR="00000000">
                        <w:fldChar w:fldCharType="begin"/>
                      </w:r>
                      <w:r w:rsidR="00000000">
                        <w:instrText xml:space="preserve"> STYLEREF 1 \s </w:instrText>
                      </w:r>
                      <w:r w:rsidR="00000000">
                        <w:fldChar w:fldCharType="separate"/>
                      </w:r>
                      <w:r w:rsidR="000B2C93">
                        <w:rPr>
                          <w:noProof/>
                        </w:rPr>
                        <w:t>1</w:t>
                      </w:r>
                      <w:r w:rsidR="00000000">
                        <w:rPr>
                          <w:noProof/>
                        </w:rPr>
                        <w:fldChar w:fldCharType="end"/>
                      </w:r>
                      <w:r w:rsidR="00D54EEC">
                        <w:noBreakHyphen/>
                      </w:r>
                      <w:r w:rsidR="00000000">
                        <w:fldChar w:fldCharType="begin"/>
                      </w:r>
                      <w:r w:rsidR="00000000">
                        <w:instrText xml:space="preserve"> SEQ Figure \* ARABIC \s 1 </w:instrText>
                      </w:r>
                      <w:r w:rsidR="00000000">
                        <w:fldChar w:fldCharType="separate"/>
                      </w:r>
                      <w:r w:rsidR="000B2C93">
                        <w:rPr>
                          <w:noProof/>
                        </w:rPr>
                        <w:t>1</w:t>
                      </w:r>
                      <w:r w:rsidR="00000000">
                        <w:rPr>
                          <w:noProof/>
                        </w:rPr>
                        <w:fldChar w:fldCharType="end"/>
                      </w:r>
                      <w:r>
                        <w:t>: Status of struggling without progress tracking of students</w:t>
                      </w:r>
                      <w:bookmarkEnd w:id="12"/>
                      <w:bookmarkEnd w:id="13"/>
                    </w:p>
                  </w:txbxContent>
                </v:textbox>
                <w10:wrap type="topAndBottom" anchorx="page"/>
              </v:shape>
            </w:pict>
          </mc:Fallback>
        </mc:AlternateContent>
      </w:r>
      <w:r>
        <w:rPr>
          <w:noProof/>
        </w:rPr>
        <w:drawing>
          <wp:anchor distT="0" distB="0" distL="114300" distR="114300" simplePos="0" relativeHeight="251658240" behindDoc="0" locked="0" layoutInCell="1" allowOverlap="1" wp14:anchorId="0927E1D6" wp14:editId="2D35F72D">
            <wp:simplePos x="0" y="0"/>
            <wp:positionH relativeFrom="margin">
              <wp:align>right</wp:align>
            </wp:positionH>
            <wp:positionV relativeFrom="page">
              <wp:posOffset>990600</wp:posOffset>
            </wp:positionV>
            <wp:extent cx="5219700" cy="2399665"/>
            <wp:effectExtent l="0" t="0" r="0" b="635"/>
            <wp:wrapTopAndBottom/>
            <wp:docPr id="1" name="Picture 1"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pie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219700" cy="2399665"/>
                    </a:xfrm>
                    <a:prstGeom prst="rect">
                      <a:avLst/>
                    </a:prstGeom>
                  </pic:spPr>
                </pic:pic>
              </a:graphicData>
            </a:graphic>
            <wp14:sizeRelH relativeFrom="margin">
              <wp14:pctWidth>0</wp14:pctWidth>
            </wp14:sizeRelH>
            <wp14:sizeRelV relativeFrom="margin">
              <wp14:pctHeight>0</wp14:pctHeight>
            </wp14:sizeRelV>
          </wp:anchor>
        </w:drawing>
      </w:r>
      <w:r w:rsidR="00945433">
        <w:t xml:space="preserve"> </w:t>
      </w:r>
    </w:p>
    <w:p w14:paraId="1ECCED61" w14:textId="7D1CE5C9" w:rsidR="003F3034" w:rsidRDefault="003F3034" w:rsidP="00C750DB">
      <w:pPr>
        <w:spacing w:line="360" w:lineRule="auto"/>
        <w:jc w:val="both"/>
      </w:pPr>
    </w:p>
    <w:p w14:paraId="08BFC034" w14:textId="61711013" w:rsidR="008C7605" w:rsidRDefault="00903CDF" w:rsidP="00C750DB">
      <w:pPr>
        <w:spacing w:line="360" w:lineRule="auto"/>
        <w:jc w:val="both"/>
      </w:pPr>
      <w:r>
        <w:t xml:space="preserve">According to </w:t>
      </w:r>
      <w:r w:rsidR="00BB2216">
        <w:t xml:space="preserve">the above shown figure 1-1, </w:t>
      </w:r>
      <w:r w:rsidR="00091029">
        <w:t>more than 90% of th</w:t>
      </w:r>
      <w:r w:rsidR="001E0B70">
        <w:t xml:space="preserve">e tutors </w:t>
      </w:r>
      <w:r w:rsidR="00164B8F">
        <w:t xml:space="preserve">are confirmed that they are struggling </w:t>
      </w:r>
      <w:r w:rsidR="0034393D">
        <w:t xml:space="preserve">for conducting the online courses </w:t>
      </w:r>
      <w:r w:rsidR="009215D0">
        <w:t xml:space="preserve">without </w:t>
      </w:r>
      <w:r w:rsidR="003F5B69">
        <w:t>following the student progress</w:t>
      </w:r>
      <w:r w:rsidR="00F457CE">
        <w:t>.</w:t>
      </w:r>
      <w:r w:rsidR="003F5B69">
        <w:t xml:space="preserve"> </w:t>
      </w:r>
      <w:r w:rsidR="00911149">
        <w:t xml:space="preserve">Therefore, </w:t>
      </w:r>
      <w:r w:rsidR="004B3B2A">
        <w:t xml:space="preserve">the importance of the progress analyzing </w:t>
      </w:r>
      <w:r w:rsidR="00D93A93">
        <w:t xml:space="preserve">for the online course content delivering is </w:t>
      </w:r>
      <w:r w:rsidR="00A82B8A">
        <w:t>proven</w:t>
      </w:r>
      <w:r w:rsidR="00BD428B">
        <w:t xml:space="preserve">. </w:t>
      </w:r>
    </w:p>
    <w:p w14:paraId="703DAA87" w14:textId="6FB11C22" w:rsidR="00B077E9" w:rsidRDefault="00E15F74" w:rsidP="002E07FA">
      <w:pPr>
        <w:spacing w:line="360" w:lineRule="auto"/>
        <w:jc w:val="both"/>
      </w:pPr>
      <w:r>
        <w:t xml:space="preserve">Furthermore, </w:t>
      </w:r>
      <w:r w:rsidR="007102C5">
        <w:t>with t</w:t>
      </w:r>
      <w:r w:rsidR="008D77B5">
        <w:t xml:space="preserve">he </w:t>
      </w:r>
      <w:r w:rsidR="007102C5">
        <w:t>pandemic i</w:t>
      </w:r>
      <w:r w:rsidR="008D77B5">
        <w:t xml:space="preserve">n the world </w:t>
      </w:r>
      <w:r w:rsidR="000131BD">
        <w:t xml:space="preserve">the students who </w:t>
      </w:r>
      <w:r w:rsidR="00921E6E">
        <w:t xml:space="preserve">were willing to take the first step in their </w:t>
      </w:r>
      <w:r w:rsidR="00EE021B">
        <w:t xml:space="preserve">professional career </w:t>
      </w:r>
      <w:r w:rsidR="004219CD">
        <w:t>w</w:t>
      </w:r>
      <w:r w:rsidR="000E556F">
        <w:t>ere</w:t>
      </w:r>
      <w:r w:rsidR="004219CD">
        <w:t xml:space="preserve"> affected in a considerable manner. </w:t>
      </w:r>
      <w:r w:rsidR="00B06762">
        <w:t>On the other hand</w:t>
      </w:r>
      <w:r w:rsidR="00C027C2">
        <w:t xml:space="preserve">, the companies who were willing to </w:t>
      </w:r>
      <w:r w:rsidR="0022557F">
        <w:t>hire the employees</w:t>
      </w:r>
      <w:r w:rsidR="000E556F">
        <w:t xml:space="preserve"> were affected as well. </w:t>
      </w:r>
      <w:r w:rsidR="003A1973">
        <w:t xml:space="preserve">For that the companies </w:t>
      </w:r>
      <w:r w:rsidR="00FA03D7">
        <w:t>made an immediate transition</w:t>
      </w:r>
      <w:r w:rsidR="00E07B99">
        <w:t xml:space="preserve"> for normal in-person interviews</w:t>
      </w:r>
      <w:r w:rsidR="00FA03D7">
        <w:t xml:space="preserve"> to the </w:t>
      </w:r>
      <w:r w:rsidR="00B11341">
        <w:t>hiring interview</w:t>
      </w:r>
      <w:r w:rsidR="00DA3297">
        <w:t xml:space="preserve"> processes through the online video conferencing platforms like Z</w:t>
      </w:r>
      <w:r w:rsidR="00CF2B4E">
        <w:t xml:space="preserve">oom, Microsoft </w:t>
      </w:r>
      <w:proofErr w:type="spellStart"/>
      <w:r w:rsidR="00CF2B4E">
        <w:t>Temas</w:t>
      </w:r>
      <w:proofErr w:type="spellEnd"/>
      <w:r w:rsidR="00CF2B4E">
        <w:t xml:space="preserve">, Google Meet. </w:t>
      </w:r>
      <w:r w:rsidR="00B71BC2">
        <w:t>However, the</w:t>
      </w:r>
      <w:r w:rsidR="00DA0FCD">
        <w:t xml:space="preserve"> </w:t>
      </w:r>
      <w:r w:rsidR="00BB6AAA">
        <w:t>hiring companies</w:t>
      </w:r>
      <w:r w:rsidR="00572E6B">
        <w:t xml:space="preserve"> </w:t>
      </w:r>
      <w:r w:rsidR="003C2108">
        <w:t xml:space="preserve">could </w:t>
      </w:r>
      <w:r w:rsidR="001C280E">
        <w:t>fac</w:t>
      </w:r>
      <w:r w:rsidR="003C2108">
        <w:t>e</w:t>
      </w:r>
      <w:r w:rsidR="001C280E">
        <w:t xml:space="preserve"> the pro</w:t>
      </w:r>
      <w:r w:rsidR="00053EBA">
        <w:t>blems w</w:t>
      </w:r>
      <w:r w:rsidR="003C2108">
        <w:t>ith the employees that they hire through th</w:t>
      </w:r>
      <w:r w:rsidR="00672F5E">
        <w:t xml:space="preserve">is online interview processes. </w:t>
      </w:r>
      <w:r w:rsidR="00DE64D1">
        <w:t xml:space="preserve">As per an example, a developer cannot be hired only based on their </w:t>
      </w:r>
      <w:r w:rsidR="00326E7E">
        <w:t>facial interview.</w:t>
      </w:r>
      <w:r w:rsidR="00255336">
        <w:t xml:space="preserve"> </w:t>
      </w:r>
      <w:r w:rsidR="00F036D5">
        <w:t xml:space="preserve">According to </w:t>
      </w:r>
      <w:r w:rsidR="003F112F">
        <w:fldChar w:fldCharType="begin"/>
      </w:r>
      <w:r w:rsidR="003F112F">
        <w:instrText xml:space="preserve"> ADDIN ZOTERO_ITEM CSL_CITATION {"citationID":"kAK7NLQi","properties":{"formattedCitation":"[6]","plainCitation":"[6]","noteIndex":0},"citationItems":[{"id":46,"uris":["http://zotero.org/users/local/ygixRqFk/items/CG2C57DK"],"uri":["http://zotero.org/users/local/ygixRqFk/items/CG2C57DK"],"itemData":{"id":46,"type":"paper-conference","abstract":"Technical interviews—a problem-solving form of interview in which candidates write code—are commonplace in the software industry, and are used by several well-known companies including Facebook, Google, and Microsoft. These interviews are intended to objectively assess candidates and determine ﬁt within the company. But what do developers say about them? To understand developer perceptions about technical interviews, we conducted a qualitative study using the online social news website, Hacker News—a venue for software practitioners. Hacker News posters report several concerns and negative perceptions about interviews, including their lack of real-world relevance, bias towards younger developers, and demanding time commitment. Posters report that these interviews cause unnecessary anxiety and frustration, requiring them to learn arbitrary, implicit, and obscure norms. The ﬁndings from our study inform inclusive hiring guidelines for technical interviews, such as collaborative problem-solving sessions.","container-title":"2019 IEEE Symposium on Visual Languages and Human-Centric Computing (VL/HCC)","DOI":"10.1109/VLHCC.2019.8818836","event":"2019 IEEE Symposium on Visual Languages and Human-Centric Computing (VL/HCC)","event-place":"Memphis, TN, USA","ISBN":"978-1-72810-810-0","language":"en","page":"1-9","publisher":"IEEE","publisher-place":"Memphis, TN, USA","source":"DOI.org (Crossref)","title":"Hiring is Broken: What Do Developers Say About Technical Interviews?","title-short":"Hiring is Broken","URL":"https://ieeexplore.ieee.org/document/8818836/","author":[{"family":"Behroozi","given":"Mahnaz"},{"family":"Parnin","given":"Chris"},{"family":"Barik","given":"Titus"}],"accessed":{"date-parts":[["2022",2,6]]},"issued":{"date-parts":[["2019",10]]}}}],"schema":"https://github.com/citation-style-language/schema/raw/master/csl-citation.json"} </w:instrText>
      </w:r>
      <w:r w:rsidR="003F112F">
        <w:fldChar w:fldCharType="separate"/>
      </w:r>
      <w:r w:rsidR="003F112F" w:rsidRPr="003F112F">
        <w:rPr>
          <w:rFonts w:cs="Times New Roman"/>
        </w:rPr>
        <w:t>[6]</w:t>
      </w:r>
      <w:r w:rsidR="003F112F">
        <w:fldChar w:fldCharType="end"/>
      </w:r>
      <w:r w:rsidR="003F112F">
        <w:t xml:space="preserve">, </w:t>
      </w:r>
      <w:r w:rsidR="002E07FA" w:rsidRPr="002E07FA">
        <w:t xml:space="preserve">Technical interviews (a type of interview in which candidates create code to solve a problem) are prevalent in the software development industry, and are employed by organizations such as Facebook, Google, and Microsoft. These interviews are used to objectively analyze candidates and determine </w:t>
      </w:r>
      <w:r w:rsidR="00CF74DE" w:rsidRPr="002E07FA">
        <w:t>whether</w:t>
      </w:r>
      <w:r w:rsidR="002E07FA" w:rsidRPr="002E07FA">
        <w:t xml:space="preserve"> they are a good fit for the firm.</w:t>
      </w:r>
      <w:r w:rsidR="002E07FA">
        <w:t xml:space="preserve"> </w:t>
      </w:r>
    </w:p>
    <w:p w14:paraId="6B95280C" w14:textId="77777777" w:rsidR="00F06B9A" w:rsidRDefault="00B70771" w:rsidP="002E07FA">
      <w:pPr>
        <w:spacing w:line="360" w:lineRule="auto"/>
        <w:jc w:val="both"/>
      </w:pPr>
      <w:r>
        <w:lastRenderedPageBreak/>
        <w:t xml:space="preserve">An undergraduate or a student who is willing to step into the </w:t>
      </w:r>
      <w:r w:rsidR="00F910B8">
        <w:t xml:space="preserve">industry, </w:t>
      </w:r>
      <w:r w:rsidR="00D36EC5">
        <w:t xml:space="preserve">or who is about make his/her </w:t>
      </w:r>
      <w:r w:rsidR="001B5210">
        <w:t xml:space="preserve">decision </w:t>
      </w:r>
      <w:r w:rsidR="001C6942">
        <w:t>regarding the career ori</w:t>
      </w:r>
      <w:r w:rsidR="00C373B6">
        <w:t>e</w:t>
      </w:r>
      <w:r w:rsidR="001C6942">
        <w:t>ntation</w:t>
      </w:r>
      <w:r w:rsidR="00DB5CC4">
        <w:t xml:space="preserve">, are </w:t>
      </w:r>
      <w:r w:rsidR="003967D1">
        <w:t>grappling</w:t>
      </w:r>
      <w:r w:rsidR="001837ED">
        <w:t xml:space="preserve"> </w:t>
      </w:r>
      <w:r w:rsidR="003967D1">
        <w:t xml:space="preserve">even a </w:t>
      </w:r>
      <w:r w:rsidR="00F80D86">
        <w:t>bit</w:t>
      </w:r>
      <w:r w:rsidR="00933CF4">
        <w:t xml:space="preserve"> at that </w:t>
      </w:r>
      <w:r w:rsidR="001E0725">
        <w:t>instant</w:t>
      </w:r>
      <w:r w:rsidR="00F80D86">
        <w:t>.</w:t>
      </w:r>
      <w:r w:rsidR="001E0725">
        <w:t xml:space="preserve"> </w:t>
      </w:r>
      <w:r w:rsidR="00097EFB" w:rsidRPr="00097EFB">
        <w:t>Making the correct profession choices has grown increasingly complex and difficult due to advancements in technology and rapid changes in marketplace conditions, as influenced by globalization and the ever-increasing interdependence of national economies</w:t>
      </w:r>
      <w:r w:rsidR="007778DF">
        <w:t xml:space="preserve"> </w:t>
      </w:r>
      <w:r w:rsidR="007778DF">
        <w:fldChar w:fldCharType="begin"/>
      </w:r>
      <w:r w:rsidR="007778DF">
        <w:instrText xml:space="preserve"> ADDIN ZOTERO_ITEM CSL_CITATION {"citationID":"kakJ6g3w","properties":{"formattedCitation":"[7]","plainCitation":"[7]","noteIndex":0},"citationItems":[{"id":26,"uris":["http://zotero.org/users/local/ygixRqFk/items/8QGMF6QQ"],"uri":["http://zotero.org/users/local/ygixRqFk/items/8QGMF6QQ"],"itemData":{"id":26,"type":"article-journal","abstract":"Young people in high schools and colleges make critical decisions regarding what to study and which career path to pursue. For various reasons, many of them end up switching to other majors. Such changes are wasteful in time and resources and they produce emotional and economical stresses.","language":"en","page":"9","source":"Zotero","title":"Choosing career paths: The outputs of VTASI teams","author":[{"family":"Chang","given":"C M"}],"issued":{"date-parts":[["2012"]]}}}],"schema":"https://github.com/citation-style-language/schema/raw/master/csl-citation.json"} </w:instrText>
      </w:r>
      <w:r w:rsidR="007778DF">
        <w:fldChar w:fldCharType="separate"/>
      </w:r>
      <w:r w:rsidR="007778DF" w:rsidRPr="007778DF">
        <w:rPr>
          <w:rFonts w:cs="Times New Roman"/>
        </w:rPr>
        <w:t>[7]</w:t>
      </w:r>
      <w:r w:rsidR="007778DF">
        <w:fldChar w:fldCharType="end"/>
      </w:r>
      <w:r w:rsidR="00097EFB" w:rsidRPr="00097EFB">
        <w:t>.</w:t>
      </w:r>
      <w:r w:rsidR="0071119B">
        <w:t xml:space="preserve"> </w:t>
      </w:r>
    </w:p>
    <w:p w14:paraId="52CD9324" w14:textId="0891A1CD" w:rsidR="00F759B7" w:rsidRDefault="00CC3B49" w:rsidP="00FC46AA">
      <w:pPr>
        <w:spacing w:line="360" w:lineRule="auto"/>
        <w:jc w:val="both"/>
      </w:pPr>
      <w:r>
        <w:t xml:space="preserve">In further refer to </w:t>
      </w:r>
      <w:r>
        <w:fldChar w:fldCharType="begin"/>
      </w:r>
      <w:r w:rsidR="00292CFC">
        <w:instrText xml:space="preserve"> ADDIN ZOTERO_ITEM CSL_CITATION {"citationID":"sDLDuwTT","properties":{"formattedCitation":"[7]","plainCitation":"[7]","noteIndex":0},"citationItems":[{"id":26,"uris":["http://zotero.org/users/local/ygixRqFk/items/8QGMF6QQ"],"uri":["http://zotero.org/users/local/ygixRqFk/items/8QGMF6QQ"],"itemData":{"id":26,"type":"article-journal","abstract":"Young people in high schools and colleges make critical decisions regarding what to study and which career path to pursue. For various reasons, many of them end up switching to other majors. Such changes are wasteful in time and resources and they produce emotional and economical stresses.","language":"en","page":"9","source":"Zotero","title":"Choosing career paths: The outputs of VTASI teams","author":[{"family":"Chang","given":"C M"}],"issued":{"date-parts":[["2012"]]}}}],"schema":"https://github.com/citation-style-language/schema/raw/master/csl-citation.json"} </w:instrText>
      </w:r>
      <w:r>
        <w:fldChar w:fldCharType="separate"/>
      </w:r>
      <w:r w:rsidRPr="007778DF">
        <w:rPr>
          <w:rFonts w:cs="Times New Roman"/>
        </w:rPr>
        <w:t>[7]</w:t>
      </w:r>
      <w:r>
        <w:fldChar w:fldCharType="end"/>
      </w:r>
      <w:r>
        <w:t>, c</w:t>
      </w:r>
      <w:r w:rsidR="00FC46AA">
        <w:t>hanging career orientation later in life is frequently a waste of time and resources for the people who concerned. It is desirable that career choices are made with attention.</w:t>
      </w:r>
      <w:r w:rsidR="004E32D7">
        <w:t xml:space="preserve"> That is because</w:t>
      </w:r>
      <w:r w:rsidR="00D566F5">
        <w:t xml:space="preserve"> it should made as appropriate as possible in t</w:t>
      </w:r>
      <w:r w:rsidR="00FC46AA">
        <w:t>he first time around</w:t>
      </w:r>
      <w:r w:rsidR="00D566F5">
        <w:t>.</w:t>
      </w:r>
      <w:r w:rsidR="007D1467">
        <w:t xml:space="preserve"> </w:t>
      </w:r>
      <w:r w:rsidR="007B4AA6">
        <w:t>Therefore</w:t>
      </w:r>
      <w:r w:rsidR="00A74817">
        <w:t>,</w:t>
      </w:r>
      <w:r w:rsidR="006D4CE9">
        <w:t xml:space="preserve"> </w:t>
      </w:r>
      <w:r w:rsidR="007B4AA6">
        <w:t>selecting the career</w:t>
      </w:r>
      <w:r w:rsidR="00640ACE">
        <w:t xml:space="preserve"> orientation </w:t>
      </w:r>
      <w:r w:rsidR="00800FAA">
        <w:t>had</w:t>
      </w:r>
      <w:r w:rsidR="007C5E21">
        <w:t xml:space="preserve"> not been the </w:t>
      </w:r>
      <w:r w:rsidR="00121F3D">
        <w:t>e</w:t>
      </w:r>
      <w:r w:rsidR="008B4294">
        <w:t xml:space="preserve">asiest decision to </w:t>
      </w:r>
      <w:r w:rsidR="00A55874">
        <w:t xml:space="preserve">construct. </w:t>
      </w:r>
      <w:r w:rsidR="007B4AA6">
        <w:t xml:space="preserve"> </w:t>
      </w:r>
      <w:r w:rsidR="00F759B7">
        <w:t xml:space="preserve"> </w:t>
      </w:r>
    </w:p>
    <w:p w14:paraId="5F4CE334" w14:textId="775D5652" w:rsidR="00800FAA" w:rsidRDefault="00800FAA" w:rsidP="00FC46AA">
      <w:pPr>
        <w:spacing w:line="360" w:lineRule="auto"/>
        <w:jc w:val="both"/>
      </w:pPr>
      <w:proofErr w:type="gramStart"/>
      <w:r>
        <w:t>Considering the fact that</w:t>
      </w:r>
      <w:proofErr w:type="gramEnd"/>
      <w:r>
        <w:t xml:space="preserve"> selecting career orientation </w:t>
      </w:r>
      <w:r w:rsidR="00637A1C">
        <w:t xml:space="preserve">is not easy, a recommendation for the career orientation </w:t>
      </w:r>
      <w:r w:rsidR="00093877">
        <w:t>would help the school leavers and the undergraduates</w:t>
      </w:r>
      <w:r w:rsidR="00E45D68">
        <w:t xml:space="preserve">. </w:t>
      </w:r>
      <w:proofErr w:type="gramStart"/>
      <w:r w:rsidR="0075411E">
        <w:t>In order to</w:t>
      </w:r>
      <w:proofErr w:type="gramEnd"/>
      <w:r w:rsidR="0075411E">
        <w:t xml:space="preserve"> </w:t>
      </w:r>
      <w:r w:rsidR="00B04F53">
        <w:t>collect</w:t>
      </w:r>
      <w:r w:rsidR="0075411E">
        <w:t xml:space="preserve"> the </w:t>
      </w:r>
      <w:r w:rsidR="00B04F53">
        <w:t>idea about the recommendation</w:t>
      </w:r>
      <w:r w:rsidR="0034676B">
        <w:t>, a closed online questionnaire was conducted among the</w:t>
      </w:r>
      <w:r w:rsidR="00F11998">
        <w:t xml:space="preserve"> school leavers as well as undergraduates. More than 60 </w:t>
      </w:r>
      <w:r w:rsidR="00AD1A06">
        <w:t xml:space="preserve">individuals </w:t>
      </w:r>
      <w:r w:rsidR="00394B57">
        <w:t>were</w:t>
      </w:r>
      <w:r w:rsidR="00AD1A06">
        <w:t xml:space="preserve"> contributed to the survey.</w:t>
      </w:r>
    </w:p>
    <w:p w14:paraId="3556F08F" w14:textId="77777777" w:rsidR="00AD1A06" w:rsidRDefault="00AD1A06" w:rsidP="00FC46AA">
      <w:pPr>
        <w:spacing w:line="360" w:lineRule="auto"/>
        <w:jc w:val="both"/>
      </w:pPr>
    </w:p>
    <w:p w14:paraId="1B25D7B9" w14:textId="77777777" w:rsidR="008374B1" w:rsidRDefault="00E45D68" w:rsidP="008374B1">
      <w:pPr>
        <w:keepNext/>
        <w:spacing w:line="360" w:lineRule="auto"/>
        <w:jc w:val="both"/>
      </w:pPr>
      <w:r>
        <w:rPr>
          <w:noProof/>
        </w:rPr>
        <w:drawing>
          <wp:inline distT="0" distB="0" distL="0" distR="0" wp14:anchorId="4ED392EF" wp14:editId="32EA1AAC">
            <wp:extent cx="5136959" cy="2324100"/>
            <wp:effectExtent l="19050" t="19050" r="26035" b="19050"/>
            <wp:docPr id="5" name="Picture 5"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pie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146607" cy="2328465"/>
                    </a:xfrm>
                    <a:prstGeom prst="rect">
                      <a:avLst/>
                    </a:prstGeom>
                    <a:ln>
                      <a:solidFill>
                        <a:schemeClr val="tx1"/>
                      </a:solidFill>
                    </a:ln>
                  </pic:spPr>
                </pic:pic>
              </a:graphicData>
            </a:graphic>
          </wp:inline>
        </w:drawing>
      </w:r>
    </w:p>
    <w:p w14:paraId="708AC448" w14:textId="63FD3B2C" w:rsidR="00E45D68" w:rsidRPr="009E33D3" w:rsidRDefault="008374B1" w:rsidP="008374B1">
      <w:pPr>
        <w:pStyle w:val="Caption"/>
        <w:jc w:val="center"/>
      </w:pPr>
      <w:bookmarkStart w:id="14" w:name="_Toc95471693"/>
      <w:r>
        <w:t xml:space="preserve">Figure </w:t>
      </w:r>
      <w:r w:rsidR="00000000">
        <w:fldChar w:fldCharType="begin"/>
      </w:r>
      <w:r w:rsidR="00000000">
        <w:instrText xml:space="preserve"> STYLEREF 1 \s </w:instrText>
      </w:r>
      <w:r w:rsidR="00000000">
        <w:fldChar w:fldCharType="separate"/>
      </w:r>
      <w:r w:rsidR="000B2C93">
        <w:rPr>
          <w:noProof/>
        </w:rPr>
        <w:t>1</w:t>
      </w:r>
      <w:r w:rsidR="00000000">
        <w:rPr>
          <w:noProof/>
        </w:rPr>
        <w:fldChar w:fldCharType="end"/>
      </w:r>
      <w:r w:rsidR="00D54EEC">
        <w:noBreakHyphen/>
      </w:r>
      <w:r w:rsidR="00000000">
        <w:fldChar w:fldCharType="begin"/>
      </w:r>
      <w:r w:rsidR="00000000">
        <w:instrText xml:space="preserve"> SEQ Figure \* ARABIC \s 1 </w:instrText>
      </w:r>
      <w:r w:rsidR="00000000">
        <w:fldChar w:fldCharType="separate"/>
      </w:r>
      <w:r w:rsidR="000B2C93">
        <w:rPr>
          <w:noProof/>
        </w:rPr>
        <w:t>2</w:t>
      </w:r>
      <w:r w:rsidR="00000000">
        <w:rPr>
          <w:noProof/>
        </w:rPr>
        <w:fldChar w:fldCharType="end"/>
      </w:r>
      <w:r>
        <w:t>: Response for the help of career orientation recommendation</w:t>
      </w:r>
      <w:bookmarkEnd w:id="14"/>
    </w:p>
    <w:p w14:paraId="4631991C" w14:textId="77777777" w:rsidR="008374B1" w:rsidRDefault="008374B1">
      <w:pPr>
        <w:rPr>
          <w:b/>
          <w:bCs/>
        </w:rPr>
      </w:pPr>
    </w:p>
    <w:p w14:paraId="60C65A21" w14:textId="23CB3CEE" w:rsidR="003F3034" w:rsidRDefault="00A517BC" w:rsidP="0080292E">
      <w:pPr>
        <w:spacing w:line="360" w:lineRule="auto"/>
        <w:jc w:val="both"/>
        <w:rPr>
          <w:b/>
          <w:bCs/>
        </w:rPr>
      </w:pPr>
      <w:r>
        <w:lastRenderedPageBreak/>
        <w:t>When referring</w:t>
      </w:r>
      <w:r w:rsidR="008374B1">
        <w:t xml:space="preserve"> the above shown figure 1-2,</w:t>
      </w:r>
      <w:r w:rsidR="0014013F">
        <w:t xml:space="preserve"> </w:t>
      </w:r>
      <w:r w:rsidR="009D7A9E">
        <w:t xml:space="preserve">around </w:t>
      </w:r>
      <w:r w:rsidR="002F3E68">
        <w:t xml:space="preserve">39% of the </w:t>
      </w:r>
      <w:r w:rsidR="008B410B">
        <w:t>participant were not sure a</w:t>
      </w:r>
      <w:r w:rsidR="00B85311">
        <w:t xml:space="preserve">bout a recommendation would help for that </w:t>
      </w:r>
      <w:r w:rsidR="001F34CE">
        <w:t xml:space="preserve">much a </w:t>
      </w:r>
      <w:r w:rsidR="00B85311">
        <w:t xml:space="preserve">sensitive </w:t>
      </w:r>
      <w:r w:rsidR="00C205B4">
        <w:t xml:space="preserve">topic. </w:t>
      </w:r>
      <w:r w:rsidR="007A31BC">
        <w:t xml:space="preserve">Another </w:t>
      </w:r>
      <w:r w:rsidR="00932DCC">
        <w:t>25</w:t>
      </w:r>
      <w:r w:rsidR="00605F17">
        <w:t>% of the partici</w:t>
      </w:r>
      <w:r w:rsidR="00932DCC">
        <w:t xml:space="preserve">pants </w:t>
      </w:r>
      <w:r w:rsidR="00C4329D">
        <w:t>o</w:t>
      </w:r>
      <w:r w:rsidR="00932DCC">
        <w:t>f the survey</w:t>
      </w:r>
      <w:r w:rsidR="00500686">
        <w:t xml:space="preserve"> </w:t>
      </w:r>
      <w:r w:rsidR="00932DCC">
        <w:t>d</w:t>
      </w:r>
      <w:r w:rsidR="00500686">
        <w:t>id</w:t>
      </w:r>
      <w:r w:rsidR="00E11D98">
        <w:t xml:space="preserve"> </w:t>
      </w:r>
      <w:r w:rsidR="00932DCC">
        <w:t>n</w:t>
      </w:r>
      <w:r w:rsidR="00E11D98">
        <w:t xml:space="preserve">ot think the career orientation recommendation would help them. </w:t>
      </w:r>
      <w:r w:rsidR="007024C6">
        <w:t xml:space="preserve">However, only </w:t>
      </w:r>
      <w:r w:rsidR="002C2B05">
        <w:t>about 37% of participants believe the recommendation will he</w:t>
      </w:r>
      <w:r w:rsidR="00F9704C">
        <w:t>lp foe selecting he career orientation. Therefore,</w:t>
      </w:r>
      <w:r w:rsidR="00044C3B">
        <w:t xml:space="preserve"> when devel</w:t>
      </w:r>
      <w:r w:rsidR="0073134F">
        <w:t>opi</w:t>
      </w:r>
      <w:r w:rsidR="00044C3B">
        <w:t xml:space="preserve">ng </w:t>
      </w:r>
      <w:r w:rsidR="0073134F">
        <w:t xml:space="preserve">that kind of </w:t>
      </w:r>
      <w:proofErr w:type="spellStart"/>
      <w:proofErr w:type="gramStart"/>
      <w:r w:rsidR="0073134F">
        <w:t>a</w:t>
      </w:r>
      <w:proofErr w:type="spellEnd"/>
      <w:proofErr w:type="gramEnd"/>
      <w:r w:rsidR="0073134F">
        <w:t xml:space="preserve"> algorithm, </w:t>
      </w:r>
      <w:r w:rsidR="008E52FF">
        <w:t xml:space="preserve">the accuracy should be </w:t>
      </w:r>
      <w:r w:rsidR="006A64B4">
        <w:t>considered in forehand.</w:t>
      </w:r>
      <w:r w:rsidR="00F9704C">
        <w:t xml:space="preserve"> </w:t>
      </w:r>
      <w:r w:rsidR="00DA18CB">
        <w:t xml:space="preserve"> </w:t>
      </w:r>
      <w:r w:rsidR="00327EDA">
        <w:t xml:space="preserve"> </w:t>
      </w:r>
      <w:r w:rsidR="003F3034">
        <w:rPr>
          <w:b/>
          <w:bCs/>
        </w:rPr>
        <w:br w:type="page"/>
      </w:r>
    </w:p>
    <w:p w14:paraId="27419C33" w14:textId="4CDA103E" w:rsidR="003F3034" w:rsidRDefault="00B077E9" w:rsidP="00825B75">
      <w:pPr>
        <w:pStyle w:val="Heading3"/>
      </w:pPr>
      <w:bookmarkStart w:id="15" w:name="_Toc120828701"/>
      <w:r>
        <w:lastRenderedPageBreak/>
        <w:t>Lit</w:t>
      </w:r>
      <w:r w:rsidR="003C3235">
        <w:t>erature Review</w:t>
      </w:r>
      <w:bookmarkEnd w:id="15"/>
    </w:p>
    <w:p w14:paraId="64ADFABB" w14:textId="77777777" w:rsidR="00825B75" w:rsidRPr="00825B75" w:rsidRDefault="00825B75" w:rsidP="00825B75"/>
    <w:p w14:paraId="7EAF7626" w14:textId="347C7FDA" w:rsidR="00F10F50" w:rsidRDefault="00323575" w:rsidP="003F3034">
      <w:pPr>
        <w:spacing w:line="360" w:lineRule="auto"/>
        <w:jc w:val="both"/>
        <w:rPr>
          <w:szCs w:val="24"/>
        </w:rPr>
      </w:pPr>
      <w:r w:rsidRPr="007A07FB">
        <w:t>In the formation of a more efficient generation of corporate personnel, career orientation is a critical issue that should not be underestimate</w:t>
      </w:r>
      <w:r w:rsidR="007321D3">
        <w:t>d.</w:t>
      </w:r>
      <w:r w:rsidR="005F495C">
        <w:t xml:space="preserve"> </w:t>
      </w:r>
      <w:r w:rsidR="002526BD">
        <w:rPr>
          <w:szCs w:val="24"/>
        </w:rPr>
        <w:t>Thus</w:t>
      </w:r>
      <w:r w:rsidR="005F495C">
        <w:rPr>
          <w:szCs w:val="24"/>
        </w:rPr>
        <w:t>, w</w:t>
      </w:r>
      <w:r w:rsidR="00F10F50">
        <w:rPr>
          <w:szCs w:val="24"/>
        </w:rPr>
        <w:t xml:space="preserve">e are supposed to analyze the performance of a student and predict a future recommended path for the student. Hence, in the consideration of performance of a student, we must rely on every possible data of a student. On the other hand, for analyzing and the determination of the prediction, we must exercise more powerful and more accurate techniques and algorithms. Thus, in thus literature review we will review some already existing performing analyzing approaches and algorithms and the existing approaches that can be found to execute the career recommendation. Furthermore, for generate the report of the overall learner classification of the system was supposed to utilize a third-party application. Thus, in this literature review the possible third-party applications will be discussed. </w:t>
      </w:r>
    </w:p>
    <w:p w14:paraId="2C549315" w14:textId="694D2364" w:rsidR="00F10F50" w:rsidRDefault="00F10F50" w:rsidP="003F3034">
      <w:pPr>
        <w:spacing w:line="360" w:lineRule="auto"/>
        <w:jc w:val="both"/>
        <w:rPr>
          <w:szCs w:val="24"/>
        </w:rPr>
      </w:pPr>
      <w:r>
        <w:rPr>
          <w:szCs w:val="24"/>
        </w:rPr>
        <w:t xml:space="preserve">In the consideration of the performance of the students, since we have the gathered data through the previous phases of the system, we have the advantage of using data mining techniques as well as the supervised and unsupervised learning techniques. Using data mining techniques, we could gain the advantage of determining the relevant information from the data set. Moreover, these techniques obtain the knowledge from the given data. When considering the supervised and unsupervised learning techniques and from their </w:t>
      </w:r>
      <w:r w:rsidR="00AA120C">
        <w:rPr>
          <w:szCs w:val="24"/>
        </w:rPr>
        <w:t>subcategory’s</w:t>
      </w:r>
      <w:r w:rsidR="003544E0">
        <w:rPr>
          <w:szCs w:val="24"/>
        </w:rPr>
        <w:t xml:space="preserve"> classification</w:t>
      </w:r>
      <w:r>
        <w:rPr>
          <w:szCs w:val="24"/>
        </w:rPr>
        <w:t>, prediction, association, clustering we have the ability of applying the classification technique for analyzing the performance of the student. Furthermore, we can apply the data mining technique for the conduct the student performance</w:t>
      </w:r>
      <w:r w:rsidR="005D57B0">
        <w:rPr>
          <w:szCs w:val="24"/>
        </w:rPr>
        <w:t xml:space="preserve"> </w:t>
      </w:r>
      <w:r w:rsidR="005D57B0">
        <w:rPr>
          <w:szCs w:val="24"/>
        </w:rPr>
        <w:fldChar w:fldCharType="begin"/>
      </w:r>
      <w:r w:rsidR="007778DF">
        <w:rPr>
          <w:szCs w:val="24"/>
        </w:rPr>
        <w:instrText xml:space="preserve"> ADDIN ZOTERO_ITEM CSL_CITATION {"citationID":"XjxFM4YQ","properties":{"formattedCitation":"[8]","plainCitation":"[8]","noteIndex":0},"citationItems":[{"id":8,"uris":["http://zotero.org/users/local/ygixRqFk/items/CPTZKIAP"],"uri":["http://zotero.org/users/local/ygixRqFk/items/CPTZKIAP"],"itemData":{"id":8,"type":"paper-conference","abstract":"University and technical organizations are facing high competition and their challenge is in analyzing their performance. The major challenges are in admission, student placement and in the curriculum. The two most important process during which data’s are collected and analyzed are admission and placement. The ranking of the university depends on academic performance and placement of the student. Apart from academic performance there are various other factors which help in understanding the overall performance of the student. In this research work, the data mining technique is used to understand the performance of student and group the students under various categories as a student need to consistently improve to compete in today’s world.","container-title":"2016 6th International Conference - Cloud System and Big Data Engineering (Confluence)","DOI":"10.1109/CONFLUENCE.2016.7508131","event":"2016 6th International Conference - Cloud System and Big Data Engineering (Confluence)","event-place":"Noida, India","ISBN":"978-1-4673-8203-8","language":"en","page":"294-299","publisher":"IEEE","publisher-place":"Noida, India","source":"DOI.org (Crossref)","title":"Student performance analysis using clustering algorithm","URL":"http://ieeexplore.ieee.org/document/7508131/","author":[{"family":"Singh","given":"Ishwank"},{"family":"Sabitha","given":"A Sai"},{"family":"Bansal","given":"Abhay"}],"accessed":{"date-parts":[["2022",1,5]]},"issued":{"date-parts":[["2016",1]]}}}],"schema":"https://github.com/citation-style-language/schema/raw/master/csl-citation.json"} </w:instrText>
      </w:r>
      <w:r w:rsidR="005D57B0">
        <w:rPr>
          <w:szCs w:val="24"/>
        </w:rPr>
        <w:fldChar w:fldCharType="separate"/>
      </w:r>
      <w:r w:rsidR="007778DF" w:rsidRPr="007778DF">
        <w:rPr>
          <w:rFonts w:cs="Times New Roman"/>
        </w:rPr>
        <w:t>[8]</w:t>
      </w:r>
      <w:r w:rsidR="005D57B0">
        <w:rPr>
          <w:szCs w:val="24"/>
        </w:rPr>
        <w:fldChar w:fldCharType="end"/>
      </w:r>
      <w:r>
        <w:rPr>
          <w:szCs w:val="24"/>
        </w:rPr>
        <w:t xml:space="preserve">. </w:t>
      </w:r>
    </w:p>
    <w:p w14:paraId="3CB49CCC" w14:textId="5D47D4C5" w:rsidR="00286F7C" w:rsidRDefault="00A33744" w:rsidP="003F3034">
      <w:pPr>
        <w:spacing w:line="360" w:lineRule="auto"/>
        <w:jc w:val="both"/>
      </w:pPr>
      <w:r>
        <w:rPr>
          <w:szCs w:val="24"/>
        </w:rPr>
        <w:t xml:space="preserve">According to the </w:t>
      </w:r>
      <w:r w:rsidR="0001633E">
        <w:t xml:space="preserve">Lim Pek Choo and Jane </w:t>
      </w:r>
      <w:proofErr w:type="spellStart"/>
      <w:r w:rsidR="0001633E">
        <w:t>Labadin</w:t>
      </w:r>
      <w:proofErr w:type="spellEnd"/>
      <w:r w:rsidR="002B03CB">
        <w:t xml:space="preserve"> in their </w:t>
      </w:r>
      <w:r w:rsidR="00E62B4C">
        <w:t>study on student perform</w:t>
      </w:r>
      <w:r w:rsidR="00A354EC">
        <w:t>ance and</w:t>
      </w:r>
      <w:r w:rsidR="00E62B4C">
        <w:t xml:space="preserve"> forecasting</w:t>
      </w:r>
      <w:r w:rsidR="0001633E">
        <w:t xml:space="preserve"> </w:t>
      </w:r>
      <w:r w:rsidR="0001633E">
        <w:fldChar w:fldCharType="begin"/>
      </w:r>
      <w:r w:rsidR="0001633E">
        <w:instrText xml:space="preserve"> ADDIN ZOTERO_ITEM CSL_CITATION {"citationID":"JksY991y","properties":{"formattedCitation":"[9]","plainCitation":"[9]","noteIndex":0},"citationItems":[{"id":38,"uris":["http://zotero.org/users/local/ygixRqFk/items/PN6FNVDZ"],"uri":["http://zotero.org/users/local/ygixRqFk/items/PN6FNVDZ"],"itemData":{"id":38,"type":"paper-conference","abstract":"The present grading system used in schools does not provide a realistic projection of the students’ performance during public examinations such as the Lower Secondary Assessment (PMR). This is because the actual PMR grades obtained by the candidates are usually significantly better than the school trial examination grades using the guidelines provided by the Ministry of Education. A set of minimum marks for all grades, known as baseline data is used to forecast the student’s grade for the forthcoming public examination based on the student’s trial examination marks. To date, such method to determine the baseline data is done manually and is subjective as it depends on a teacher’s personal viewpoint. This paper presents an automated system that generates subject baseline data using empirical data comprising actual trial examination marks with their corresponding PMR grades for a cohort of candidates. We present our findings using data obtained at PMR level.","container-title":"2011 7th International Conference on Information Technology in Asia","DOI":"10.1109/CITA.2011.5998725","event":"2011 7th International Conference on IT in Asia (CITA)","event-place":"Sarawak, Malaysia","ISBN":"978-1-61284-128-1","language":"en","page":"1-6","publisher":"IEEE","publisher-place":"Sarawak, Malaysia","source":"DOI.org (Crossref)","title":"Generating grade baseline marks for forcasting students' performance in Lower Secondary Assessment (PMR)","URL":"http://ieeexplore.ieee.org/document/5998725/","author":[{"family":"Choo","given":"Lim Pek"},{"family":"Labadin","given":"Jane"}],"accessed":{"date-parts":[["2022",1,31]]},"issued":{"date-parts":[["2011",7]]}}}],"schema":"https://github.com/citation-style-language/schema/raw/master/csl-citation.json"} </w:instrText>
      </w:r>
      <w:r w:rsidR="0001633E">
        <w:fldChar w:fldCharType="separate"/>
      </w:r>
      <w:r w:rsidR="0001633E" w:rsidRPr="0001633E">
        <w:rPr>
          <w:rFonts w:cs="Times New Roman"/>
        </w:rPr>
        <w:t>[9]</w:t>
      </w:r>
      <w:r w:rsidR="0001633E">
        <w:fldChar w:fldCharType="end"/>
      </w:r>
      <w:r w:rsidR="0001633E">
        <w:t>,</w:t>
      </w:r>
      <w:r w:rsidR="005118C4">
        <w:t xml:space="preserve"> </w:t>
      </w:r>
      <w:r w:rsidR="00CB3A91">
        <w:t xml:space="preserve">accuracy of </w:t>
      </w:r>
      <w:r w:rsidR="005118C4">
        <w:t>the projecte</w:t>
      </w:r>
      <w:r w:rsidR="00CB3A91">
        <w:t xml:space="preserve">d baseline grading is </w:t>
      </w:r>
      <w:r w:rsidR="00444721">
        <w:t xml:space="preserve">considerably </w:t>
      </w:r>
      <w:r w:rsidR="00D4664B">
        <w:t>higher when</w:t>
      </w:r>
      <w:r w:rsidR="0001633E">
        <w:t xml:space="preserve"> </w:t>
      </w:r>
      <w:r w:rsidR="005B59C2">
        <w:t xml:space="preserve">considering </w:t>
      </w:r>
      <w:r w:rsidR="00A1520C">
        <w:t xml:space="preserve">accuracy of </w:t>
      </w:r>
      <w:r w:rsidR="005B59C2">
        <w:t xml:space="preserve">the both </w:t>
      </w:r>
      <w:r w:rsidR="00A1520C">
        <w:t>standard grading and the projected baseline grading</w:t>
      </w:r>
      <w:r w:rsidR="00D4664B">
        <w:t>.</w:t>
      </w:r>
    </w:p>
    <w:p w14:paraId="352DF6D3" w14:textId="1E8525FA" w:rsidR="00D4664B" w:rsidRPr="0039407F" w:rsidRDefault="0039407F" w:rsidP="003F3034">
      <w:pPr>
        <w:spacing w:line="360" w:lineRule="auto"/>
        <w:jc w:val="both"/>
      </w:pPr>
      <w:r>
        <w:rPr>
          <w:noProof/>
        </w:rPr>
        <w:lastRenderedPageBreak/>
        <mc:AlternateContent>
          <mc:Choice Requires="wps">
            <w:drawing>
              <wp:anchor distT="0" distB="0" distL="114300" distR="114300" simplePos="0" relativeHeight="251658245" behindDoc="0" locked="0" layoutInCell="1" allowOverlap="1" wp14:anchorId="116B7E54" wp14:editId="0A3765E6">
                <wp:simplePos x="0" y="0"/>
                <wp:positionH relativeFrom="margin">
                  <wp:align>center</wp:align>
                </wp:positionH>
                <wp:positionV relativeFrom="paragraph">
                  <wp:posOffset>2656840</wp:posOffset>
                </wp:positionV>
                <wp:extent cx="4356100" cy="635"/>
                <wp:effectExtent l="0" t="0" r="6350" b="8255"/>
                <wp:wrapTopAndBottom/>
                <wp:docPr id="7" name="Text Box 7"/>
                <wp:cNvGraphicFramePr/>
                <a:graphic xmlns:a="http://schemas.openxmlformats.org/drawingml/2006/main">
                  <a:graphicData uri="http://schemas.microsoft.com/office/word/2010/wordprocessingShape">
                    <wps:wsp>
                      <wps:cNvSpPr txBox="1"/>
                      <wps:spPr>
                        <a:xfrm>
                          <a:off x="0" y="0"/>
                          <a:ext cx="4356100" cy="635"/>
                        </a:xfrm>
                        <a:prstGeom prst="rect">
                          <a:avLst/>
                        </a:prstGeom>
                        <a:solidFill>
                          <a:prstClr val="white"/>
                        </a:solidFill>
                        <a:ln>
                          <a:noFill/>
                        </a:ln>
                      </wps:spPr>
                      <wps:txbx>
                        <w:txbxContent>
                          <w:p w14:paraId="16BF199E" w14:textId="14F6062F" w:rsidR="0039407F" w:rsidRPr="00E77048" w:rsidRDefault="0039407F" w:rsidP="0039407F">
                            <w:pPr>
                              <w:pStyle w:val="Caption"/>
                              <w:jc w:val="center"/>
                              <w:rPr>
                                <w:noProof/>
                                <w:sz w:val="24"/>
                                <w:szCs w:val="24"/>
                              </w:rPr>
                            </w:pPr>
                            <w:bookmarkStart w:id="16" w:name="_Toc95471411"/>
                            <w:bookmarkStart w:id="17" w:name="_Toc95471694"/>
                            <w:r>
                              <w:t xml:space="preserve">Figure </w:t>
                            </w:r>
                            <w:r w:rsidR="00000000">
                              <w:fldChar w:fldCharType="begin"/>
                            </w:r>
                            <w:r w:rsidR="00000000">
                              <w:instrText xml:space="preserve"> STYLEREF 1 \s </w:instrText>
                            </w:r>
                            <w:r w:rsidR="00000000">
                              <w:fldChar w:fldCharType="separate"/>
                            </w:r>
                            <w:r w:rsidR="000B2C93">
                              <w:rPr>
                                <w:noProof/>
                              </w:rPr>
                              <w:t>1</w:t>
                            </w:r>
                            <w:r w:rsidR="00000000">
                              <w:rPr>
                                <w:noProof/>
                              </w:rPr>
                              <w:fldChar w:fldCharType="end"/>
                            </w:r>
                            <w:r w:rsidR="00D54EEC">
                              <w:noBreakHyphen/>
                            </w:r>
                            <w:r w:rsidR="00000000">
                              <w:fldChar w:fldCharType="begin"/>
                            </w:r>
                            <w:r w:rsidR="00000000">
                              <w:instrText xml:space="preserve"> SEQ Figure \* ARABIC \s 1 </w:instrText>
                            </w:r>
                            <w:r w:rsidR="00000000">
                              <w:fldChar w:fldCharType="separate"/>
                            </w:r>
                            <w:r w:rsidR="000B2C93">
                              <w:rPr>
                                <w:noProof/>
                              </w:rPr>
                              <w:t>3</w:t>
                            </w:r>
                            <w:r w:rsidR="00000000">
                              <w:rPr>
                                <w:noProof/>
                              </w:rPr>
                              <w:fldChar w:fldCharType="end"/>
                            </w:r>
                            <w:r>
                              <w:t xml:space="preserve">: </w:t>
                            </w:r>
                            <w:r w:rsidRPr="00062A00">
                              <w:t>Comparing the percentage match accuracies</w:t>
                            </w:r>
                            <w:r>
                              <w:t xml:space="preserve"> of S &amp; P</w:t>
                            </w:r>
                            <w:bookmarkEnd w:id="16"/>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6B7E54" id="Text Box 7" o:spid="_x0000_s1027" type="#_x0000_t202" style="position:absolute;left:0;text-align:left;margin-left:0;margin-top:209.2pt;width:343pt;height:.05pt;z-index:251658245;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" stroked="f">
                <v:textbox style="mso-fit-shape-to-text:t" inset="0,0,0,0">
                  <w:txbxContent>
                    <w:p w14:paraId="16BF199E" w14:textId="14F6062F" w:rsidR="0039407F" w:rsidRPr="00E77048" w:rsidRDefault="0039407F" w:rsidP="0039407F">
                      <w:pPr>
                        <w:pStyle w:val="Caption"/>
                        <w:jc w:val="center"/>
                        <w:rPr>
                          <w:noProof/>
                          <w:sz w:val="24"/>
                          <w:szCs w:val="24"/>
                        </w:rPr>
                      </w:pPr>
                      <w:bookmarkStart w:id="18" w:name="_Toc95471411"/>
                      <w:bookmarkStart w:id="19" w:name="_Toc95471694"/>
                      <w:r>
                        <w:t xml:space="preserve">Figure </w:t>
                      </w:r>
                      <w:r w:rsidR="00000000">
                        <w:fldChar w:fldCharType="begin"/>
                      </w:r>
                      <w:r w:rsidR="00000000">
                        <w:instrText xml:space="preserve"> STYLEREF 1 \s </w:instrText>
                      </w:r>
                      <w:r w:rsidR="00000000">
                        <w:fldChar w:fldCharType="separate"/>
                      </w:r>
                      <w:r w:rsidR="000B2C93">
                        <w:rPr>
                          <w:noProof/>
                        </w:rPr>
                        <w:t>1</w:t>
                      </w:r>
                      <w:r w:rsidR="00000000">
                        <w:rPr>
                          <w:noProof/>
                        </w:rPr>
                        <w:fldChar w:fldCharType="end"/>
                      </w:r>
                      <w:r w:rsidR="00D54EEC">
                        <w:noBreakHyphen/>
                      </w:r>
                      <w:r w:rsidR="00000000">
                        <w:fldChar w:fldCharType="begin"/>
                      </w:r>
                      <w:r w:rsidR="00000000">
                        <w:instrText xml:space="preserve"> SEQ Figure \* ARABIC \s 1 </w:instrText>
                      </w:r>
                      <w:r w:rsidR="00000000">
                        <w:fldChar w:fldCharType="separate"/>
                      </w:r>
                      <w:r w:rsidR="000B2C93">
                        <w:rPr>
                          <w:noProof/>
                        </w:rPr>
                        <w:t>3</w:t>
                      </w:r>
                      <w:r w:rsidR="00000000">
                        <w:rPr>
                          <w:noProof/>
                        </w:rPr>
                        <w:fldChar w:fldCharType="end"/>
                      </w:r>
                      <w:r>
                        <w:t xml:space="preserve">: </w:t>
                      </w:r>
                      <w:r w:rsidRPr="00062A00">
                        <w:t>Comparing the percentage match accuracies</w:t>
                      </w:r>
                      <w:r>
                        <w:t xml:space="preserve"> of S &amp; P</w:t>
                      </w:r>
                      <w:bookmarkEnd w:id="18"/>
                      <w:bookmarkEnd w:id="19"/>
                    </w:p>
                  </w:txbxContent>
                </v:textbox>
                <w10:wrap type="topAndBottom" anchorx="margin"/>
              </v:shape>
            </w:pict>
          </mc:Fallback>
        </mc:AlternateContent>
      </w:r>
      <w:r>
        <w:rPr>
          <w:noProof/>
          <w:szCs w:val="24"/>
        </w:rPr>
        <w:drawing>
          <wp:anchor distT="0" distB="0" distL="114300" distR="114300" simplePos="0" relativeHeight="251658244" behindDoc="0" locked="0" layoutInCell="1" allowOverlap="1" wp14:anchorId="79F61C13" wp14:editId="35FCF4AD">
            <wp:simplePos x="0" y="0"/>
            <wp:positionH relativeFrom="margin">
              <wp:align>center</wp:align>
            </wp:positionH>
            <wp:positionV relativeFrom="margin">
              <wp:align>top</wp:align>
            </wp:positionV>
            <wp:extent cx="4356100" cy="2612390"/>
            <wp:effectExtent l="0" t="0" r="6350" b="0"/>
            <wp:wrapTopAndBottom/>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356100" cy="2612390"/>
                    </a:xfrm>
                    <a:prstGeom prst="rect">
                      <a:avLst/>
                    </a:prstGeom>
                  </pic:spPr>
                </pic:pic>
              </a:graphicData>
            </a:graphic>
          </wp:anchor>
        </w:drawing>
      </w:r>
      <w:r>
        <w:tab/>
      </w:r>
      <w:r>
        <w:tab/>
        <w:t xml:space="preserve">Source: </w:t>
      </w:r>
      <w:r>
        <w:fldChar w:fldCharType="begin"/>
      </w:r>
      <w:r w:rsidR="00A37A3E">
        <w:instrText xml:space="preserve"> ADDIN ZOTERO_ITEM CSL_CITATION {"citationID":"SkkbQuNN","properties":{"formattedCitation":"[9]","plainCitation":"[9]","noteIndex":0},"citationItems":[{"id":38,"uris":["http://zotero.org/users/local/ygixRqFk/items/PN6FNVDZ"],"uri":["http://zotero.org/users/local/ygixRqFk/items/PN6FNVDZ"],"itemData":{"id":38,"type":"paper-conference","abstract":"The present grading system used in schools does not provide a realistic projection of the students’ performance during public examinations such as the Lower Secondary Assessment (PMR). This is because the actual PMR grades obtained by the candidates are usually significantly better than the school trial examination grades using the guidelines provided by the Ministry of Education. A set of minimum marks for all grades, known as baseline data is used to forecast the student’s grade for the forthcoming public examination based on the student’s trial examination marks. To date, such method to determine the baseline data is done manually and is subjective as it depends on a teacher’s personal viewpoint. This paper presents an automated system that generates subject baseline data using empirical data comprising actual trial examination marks with their corresponding PMR grades for a cohort of candidates. We present our findings using data obtained at PMR level.","container-title":"2011 7th International Conference on Information Technology in Asia","DOI":"10.1109/CITA.2011.5998725","event":"2011 7th International Conference on IT in Asia (CITA)","event-place":"Sarawak, Malaysia","ISBN":"978-1-61284-128-1","language":"en","page":"1-6","publisher":"IEEE","publisher-place":"Sarawak, Malaysia","source":"DOI.org (Crossref)","title":"Generating grade baseline marks for forcasting students' performance in Lower Secondary Assessment (PMR)","URL":"http://ieeexplore.ieee.org/document/5998725/","author":[{"family":"Choo","given":"Lim Pek"},{"family":"Labadin","given":"Jane"}],"accessed":{"date-parts":[["2022",1,31]]},"issued":{"date-parts":[["2011",7]]}}}],"schema":"https://github.com/citation-style-language/schema/raw/master/csl-citation.json"} </w:instrText>
      </w:r>
      <w:r>
        <w:fldChar w:fldCharType="separate"/>
      </w:r>
      <w:r w:rsidRPr="0001633E">
        <w:rPr>
          <w:rFonts w:cs="Times New Roman"/>
        </w:rPr>
        <w:t>[9]</w:t>
      </w:r>
      <w:r>
        <w:fldChar w:fldCharType="end"/>
      </w:r>
    </w:p>
    <w:p w14:paraId="439B4919" w14:textId="7C616752" w:rsidR="00F10F50" w:rsidRDefault="00EB700B" w:rsidP="003F3034">
      <w:pPr>
        <w:spacing w:line="360" w:lineRule="auto"/>
        <w:jc w:val="both"/>
        <w:rPr>
          <w:szCs w:val="24"/>
        </w:rPr>
      </w:pPr>
      <w:r>
        <w:rPr>
          <w:szCs w:val="24"/>
        </w:rPr>
        <w:t xml:space="preserve">Refer to </w:t>
      </w:r>
      <w:r w:rsidR="004A479A">
        <w:rPr>
          <w:szCs w:val="24"/>
        </w:rPr>
        <w:fldChar w:fldCharType="begin"/>
      </w:r>
      <w:r w:rsidR="0001633E">
        <w:rPr>
          <w:szCs w:val="24"/>
        </w:rPr>
        <w:instrText xml:space="preserve"> ADDIN ZOTERO_ITEM CSL_CITATION {"citationID":"DEgtIqBX","properties":{"formattedCitation":"[10]","plainCitation":"[10]","noteIndex":0},"citationItems":[{"id":20,"uris":["http://zotero.org/users/local/ygixRqFk/items/S8A53L29"],"uri":["http://zotero.org/users/local/ygixRqFk/items/S8A53L29"],"itemData":{"id":20,"type":"paper-conference","abstract":"Machine le arning is a sub-fie ld of data scie nce that conce ntrate s on de signing algorithms which can le arn from and make pre dictions on the data. Pre se ntly re comme ndation frame works are utiliz e d to take care of the issue of the ove rwhe lming amount of information in e ve ry domain and e nable s the clie nts to concentrate on information that is significant to their area of inte rest. O ne domain where such re comme nde r syste ms can play a significant role to he lp colle ge graduate s to fulfil the ir dre ams by re comme nding a job base d on the ir interest and skillse t. Curre ntly, the re are a ple thora of we bsites which provide heaps of information re garding e mployme nt opportunitie s, but this task is e xtre me ly te dious for stude nts as the y ne e d to go through large amou nts of information to find the ide al job. Simultane ously, e xisting job re comme ndation systems only take i nto conside ration the domai n i n which the use r is interested while ignoring their profile and skillse t, which can he lp re commend jobs which are tailor made for the use r. This pape r e xamines e xisting care e r re comme ndation syste m and highlights the drawbacks of the se syste ms, such as cold start, scalability and sparsely. Furthermore, proposed implementations of care e r re commendation system using machine le arning have be e n re se arche d in orde r to ide ntify how the re comme nde r syste ms introduce features of se curity, re liability and transpare ncy in the proce ss of care e r re comme ndation . In addition, possibilitie s for improve me nts in the se syste ms have be e n e xplo re d, in orde r to de sign a care e r re comme ndation syste m using the conte nt base d filte ring approach.","container-title":"2020 5th International Conference on Communication and Electronics Systems (ICCES)","DOI":"10.1109/ICCES48766.2020.9137992","event":"2020 5th International Conference on Communication and Electronics Systems (ICCES)","event-place":"COIMBATORE, India","ISBN":"978-1-72815-371-1","language":"en","page":"660-665","publisher":"IEEE","publisher-place":"COIMBATORE, India","source":"DOI.org (Crossref)","title":"Career Recommendation Systems using Content based Filtering","URL":"https://ieeexplore.ieee.org/document/9137992/","author":[{"family":"Yadalam","given":"Tanya V"},{"family":"Gowda","given":"Vaishnavi M"},{"family":"Kumar","given":"Vanditha Shiva"},{"family":"Girish","given":"Disha"},{"family":"M","given":"Namratha"}],"accessed":{"date-parts":[["2022",1,12]]},"issued":{"date-parts":[["2020",6]]}}}],"schema":"https://github.com/citation-style-language/schema/raw/master/csl-citation.json"} </w:instrText>
      </w:r>
      <w:r w:rsidR="004A479A">
        <w:rPr>
          <w:szCs w:val="24"/>
        </w:rPr>
        <w:fldChar w:fldCharType="separate"/>
      </w:r>
      <w:r w:rsidR="0001633E" w:rsidRPr="0001633E">
        <w:rPr>
          <w:rFonts w:cs="Times New Roman"/>
        </w:rPr>
        <w:t>[10]</w:t>
      </w:r>
      <w:r w:rsidR="004A479A">
        <w:rPr>
          <w:szCs w:val="24"/>
        </w:rPr>
        <w:fldChar w:fldCharType="end"/>
      </w:r>
      <w:r>
        <w:rPr>
          <w:szCs w:val="24"/>
        </w:rPr>
        <w:t>,</w:t>
      </w:r>
      <w:r w:rsidR="004A479A">
        <w:rPr>
          <w:szCs w:val="24"/>
        </w:rPr>
        <w:t xml:space="preserve"> a </w:t>
      </w:r>
      <w:r w:rsidR="00F10F50" w:rsidRPr="007967C1">
        <w:rPr>
          <w:szCs w:val="24"/>
        </w:rPr>
        <w:t>recommender system algorithm is created to help both client and companies in the many ways. Methods used are Content based filtering dependent on a correlation be-tween the content of the jobs and a client profile. The content of every job is presented as a lot of descriptors or terms, ideally the words that are present in a report Collaborative filtering: It is an algorithm that helps make automatic predictions depending on the preferences of the client which are gathered from their likes and dislikes and client information or taste data from numerous clients Hybrid filtering. Hybrid filtering is the mix of the possibility of both collaborative filtering and content-based filtering to give viable proposals of related. The principal advantage of utilizing Hybrid Recommendation framework is that the precision is very high</w:t>
      </w:r>
      <w:r w:rsidR="00F10F50">
        <w:t xml:space="preserve">. </w:t>
      </w:r>
    </w:p>
    <w:p w14:paraId="40F4B8E0" w14:textId="7B2A467D" w:rsidR="004C0F52" w:rsidRDefault="00F10F50" w:rsidP="003F3034">
      <w:pPr>
        <w:spacing w:line="360" w:lineRule="auto"/>
        <w:jc w:val="both"/>
        <w:rPr>
          <w:szCs w:val="24"/>
        </w:rPr>
      </w:pPr>
      <w:r>
        <w:rPr>
          <w:szCs w:val="24"/>
        </w:rPr>
        <w:t>T</w:t>
      </w:r>
      <w:r w:rsidRPr="00956974">
        <w:rPr>
          <w:szCs w:val="24"/>
        </w:rPr>
        <w:t>he desired features of a Research Paper Recommender System are accuracy - information needs differ among users due to different backgrounds and knowledge, inclinations and objectives, and settings consequently the framework needs to fulfill the client’s individual information need. The content must also be relevant to the user. This is exactly same as a career recommendation system where the profiles of the users are extremely diverse, and the content needs to match each user’s profile. User satisfaction - The recommendations made to users based on the research paper must be optimal. Recommender systems must also vary on demographics of the user i.e., the age group and qualifications of the user to provide optimum user satisfaction</w:t>
      </w:r>
      <w:r w:rsidR="004A479A">
        <w:rPr>
          <w:szCs w:val="24"/>
        </w:rPr>
        <w:t xml:space="preserve"> </w:t>
      </w:r>
      <w:r w:rsidR="004A479A" w:rsidRPr="00BA1B62">
        <w:rPr>
          <w:rFonts w:cs="Times New Roman"/>
          <w:szCs w:val="24"/>
        </w:rPr>
        <w:fldChar w:fldCharType="begin"/>
      </w:r>
      <w:r w:rsidR="0001633E" w:rsidRPr="00BA1B62">
        <w:rPr>
          <w:rFonts w:cs="Times New Roman"/>
          <w:szCs w:val="24"/>
        </w:rPr>
        <w:instrText xml:space="preserve"> ADDIN ZOTERO_ITEM CSL_CITATION {"citationID":"LpkdizjG","properties":{"formattedCitation":"[10]","plainCitation":"[10]","noteIndex":0},"citationItems":[{"id":20,"uris":["http://zotero.org/users/local/ygixRqFk/items/S8A53L29"],"uri":["http://zotero.org/users/local/ygixRqFk/items/S8A53L29"],"itemData":{"id":20,"type":"paper-conference","abstract":"Machine le arning is a sub-fie ld of data scie nce that conce ntrate s on de signing algorithms which can le arn from and make pre dictions on the data. Pre se ntly re comme ndation frame works are utiliz e d to take care of the issue of the ove rwhe lming amount of information in e ve ry domain and e nable s the clie nts to concentrate on information that is significant to their area of inte rest. O ne domain where such re comme nde r syste ms can play a significant role to he lp colle ge graduate s to fulfil the ir dre ams by re comme nding a job base d on the ir interest and skillse t. Curre ntly, the re are a ple thora of we bsites which provide heaps of information re garding e mployme nt opportunitie s, but this task is e xtre me ly te dious for stude nts as the y ne e d to go through large amou nts of information to find the ide al job. Simultane ously, e xisting job re comme ndation systems only take i nto conside ration the domai n i n which the use r is interested while ignoring their profile and skillse t, which can he lp re commend jobs which are tailor made for the use r. This pape r e xamines e xisting care e r re comme ndation syste m and highlights the drawbacks of the se syste ms, such as cold start, scalability and sparsely. Furthermore, proposed implementations of care e r re commendation system using machine le arning have be e n re se arche d in orde r to ide ntify how the re comme nde r syste ms introduce features of se curity, re liability and transpare ncy in the proce ss of care e r re comme ndation . In addition, possibilitie s for improve me nts in the se syste ms have be e n e xplo re d, in orde r to de sign a care e r re comme ndation syste m using the conte nt base d filte ring approach.","container-title":"2020 5th International Conference on Communication and Electronics Systems (ICCES)","DOI":"10.1109/ICCES48766.2020.9137992","event":"2020 5th International Conference on Communication and Electronics Systems (ICCES)","event-place":"COIMBATORE, India","ISBN":"978-1-72815-371-1","language":"en","page":"660-665","publisher":"IEEE","publisher-place":"COIMBATORE, India","source":"DOI.org (Crossref)","title":"Career Recommendation Systems using Content based Filtering","URL":"https://ieeexplore.ieee.org/document/9137992/","author":[{"family":"Yadalam","given":"Tanya V"},{"family":"Gowda","given":"Vaishnavi M"},{"family":"Kumar","given":"Vanditha Shiva"},{"family":"Girish","given":"Disha"},{"family":"M","given":"Namratha"}],"accessed":{"date-parts":[["2022",1,12]]},"issued":{"date-parts":[["2020",6]]}}}],"schema":"https://github.com/citation-style-language/schema/raw/master/csl-citation.json"} </w:instrText>
      </w:r>
      <w:r w:rsidR="004A479A" w:rsidRPr="00BA1B62">
        <w:rPr>
          <w:rFonts w:cs="Times New Roman"/>
          <w:szCs w:val="24"/>
        </w:rPr>
        <w:fldChar w:fldCharType="separate"/>
      </w:r>
      <w:r w:rsidR="0001633E" w:rsidRPr="00BA1B62">
        <w:rPr>
          <w:rFonts w:cs="Times New Roman"/>
        </w:rPr>
        <w:t>[10]</w:t>
      </w:r>
      <w:r w:rsidR="004A479A" w:rsidRPr="00BA1B62">
        <w:rPr>
          <w:rFonts w:cs="Times New Roman"/>
          <w:szCs w:val="24"/>
        </w:rPr>
        <w:fldChar w:fldCharType="end"/>
      </w:r>
      <w:r w:rsidRPr="00BA1B62">
        <w:rPr>
          <w:rFonts w:cs="Times New Roman"/>
          <w:szCs w:val="24"/>
        </w:rPr>
        <w:t>.</w:t>
      </w:r>
      <w:r w:rsidRPr="003E22BC">
        <w:rPr>
          <w:szCs w:val="24"/>
        </w:rPr>
        <w:t xml:space="preserve"> </w:t>
      </w:r>
    </w:p>
    <w:p w14:paraId="69BBF639" w14:textId="78ECC372" w:rsidR="006A5C4E" w:rsidRDefault="0039407F" w:rsidP="003F3034">
      <w:pPr>
        <w:spacing w:line="360" w:lineRule="auto"/>
        <w:jc w:val="both"/>
        <w:rPr>
          <w:szCs w:val="24"/>
        </w:rPr>
      </w:pPr>
      <w:r>
        <w:rPr>
          <w:noProof/>
        </w:rPr>
        <w:lastRenderedPageBreak/>
        <mc:AlternateContent>
          <mc:Choice Requires="wps">
            <w:drawing>
              <wp:anchor distT="0" distB="0" distL="114300" distR="114300" simplePos="0" relativeHeight="251658243" behindDoc="0" locked="0" layoutInCell="1" allowOverlap="1" wp14:anchorId="3A0B79B4" wp14:editId="2E12DED5">
                <wp:simplePos x="0" y="0"/>
                <wp:positionH relativeFrom="margin">
                  <wp:align>center</wp:align>
                </wp:positionH>
                <wp:positionV relativeFrom="paragraph">
                  <wp:posOffset>4699362</wp:posOffset>
                </wp:positionV>
                <wp:extent cx="3101340" cy="635"/>
                <wp:effectExtent l="0" t="0" r="3810" b="8255"/>
                <wp:wrapTopAndBottom/>
                <wp:docPr id="4" name="Text Box 4"/>
                <wp:cNvGraphicFramePr/>
                <a:graphic xmlns:a="http://schemas.openxmlformats.org/drawingml/2006/main">
                  <a:graphicData uri="http://schemas.microsoft.com/office/word/2010/wordprocessingShape">
                    <wps:wsp>
                      <wps:cNvSpPr txBox="1"/>
                      <wps:spPr>
                        <a:xfrm>
                          <a:off x="0" y="0"/>
                          <a:ext cx="3101340" cy="635"/>
                        </a:xfrm>
                        <a:prstGeom prst="rect">
                          <a:avLst/>
                        </a:prstGeom>
                        <a:solidFill>
                          <a:prstClr val="white"/>
                        </a:solidFill>
                        <a:ln>
                          <a:noFill/>
                        </a:ln>
                      </wps:spPr>
                      <wps:txbx>
                        <w:txbxContent>
                          <w:p w14:paraId="1F61B4C3" w14:textId="293CFFFC" w:rsidR="00EC0085" w:rsidRPr="005561DC" w:rsidRDefault="00EC0085" w:rsidP="00EC0085">
                            <w:pPr>
                              <w:pStyle w:val="Caption"/>
                              <w:jc w:val="center"/>
                              <w:rPr>
                                <w:noProof/>
                                <w:sz w:val="24"/>
                              </w:rPr>
                            </w:pPr>
                            <w:bookmarkStart w:id="20" w:name="_Toc95471412"/>
                            <w:bookmarkStart w:id="21" w:name="_Toc95471695"/>
                            <w:r>
                              <w:t xml:space="preserve">Figure </w:t>
                            </w:r>
                            <w:r w:rsidR="00000000">
                              <w:fldChar w:fldCharType="begin"/>
                            </w:r>
                            <w:r w:rsidR="00000000">
                              <w:instrText xml:space="preserve"> STYLEREF 1 \s </w:instrText>
                            </w:r>
                            <w:r w:rsidR="00000000">
                              <w:fldChar w:fldCharType="separate"/>
                            </w:r>
                            <w:r w:rsidR="000B2C93">
                              <w:rPr>
                                <w:noProof/>
                              </w:rPr>
                              <w:t>1</w:t>
                            </w:r>
                            <w:r w:rsidR="00000000">
                              <w:rPr>
                                <w:noProof/>
                              </w:rPr>
                              <w:fldChar w:fldCharType="end"/>
                            </w:r>
                            <w:r w:rsidR="00D54EEC">
                              <w:noBreakHyphen/>
                            </w:r>
                            <w:r w:rsidR="00000000">
                              <w:fldChar w:fldCharType="begin"/>
                            </w:r>
                            <w:r w:rsidR="00000000">
                              <w:instrText xml:space="preserve"> SEQ Figure \* ARABIC \s 1 </w:instrText>
                            </w:r>
                            <w:r w:rsidR="00000000">
                              <w:fldChar w:fldCharType="separate"/>
                            </w:r>
                            <w:r w:rsidR="000B2C93">
                              <w:rPr>
                                <w:noProof/>
                              </w:rPr>
                              <w:t>4</w:t>
                            </w:r>
                            <w:r w:rsidR="00000000">
                              <w:rPr>
                                <w:noProof/>
                              </w:rPr>
                              <w:fldChar w:fldCharType="end"/>
                            </w:r>
                            <w:r>
                              <w:t xml:space="preserve"> : Accuracy comparison of datamining algorithms.</w:t>
                            </w:r>
                            <w:bookmarkEnd w:id="20"/>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A0B79B4" id="Text Box 4" o:spid="_x0000_s1028" type="#_x0000_t202" style="position:absolute;left:0;text-align:left;margin-left:0;margin-top:370.05pt;width:244.2pt;height:.05pt;z-index:251658243;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" stroked="f">
                <v:textbox style="mso-fit-shape-to-text:t" inset="0,0,0,0">
                  <w:txbxContent>
                    <w:p w14:paraId="1F61B4C3" w14:textId="293CFFFC" w:rsidR="00EC0085" w:rsidRPr="005561DC" w:rsidRDefault="00EC0085" w:rsidP="00EC0085">
                      <w:pPr>
                        <w:pStyle w:val="Caption"/>
                        <w:jc w:val="center"/>
                        <w:rPr>
                          <w:noProof/>
                          <w:sz w:val="24"/>
                        </w:rPr>
                      </w:pPr>
                      <w:bookmarkStart w:id="22" w:name="_Toc95471412"/>
                      <w:bookmarkStart w:id="23" w:name="_Toc95471695"/>
                      <w:r>
                        <w:t xml:space="preserve">Figure </w:t>
                      </w:r>
                      <w:r w:rsidR="00000000">
                        <w:fldChar w:fldCharType="begin"/>
                      </w:r>
                      <w:r w:rsidR="00000000">
                        <w:instrText xml:space="preserve"> STYLEREF 1 \s </w:instrText>
                      </w:r>
                      <w:r w:rsidR="00000000">
                        <w:fldChar w:fldCharType="separate"/>
                      </w:r>
                      <w:r w:rsidR="000B2C93">
                        <w:rPr>
                          <w:noProof/>
                        </w:rPr>
                        <w:t>1</w:t>
                      </w:r>
                      <w:r w:rsidR="00000000">
                        <w:rPr>
                          <w:noProof/>
                        </w:rPr>
                        <w:fldChar w:fldCharType="end"/>
                      </w:r>
                      <w:r w:rsidR="00D54EEC">
                        <w:noBreakHyphen/>
                      </w:r>
                      <w:r w:rsidR="00000000">
                        <w:fldChar w:fldCharType="begin"/>
                      </w:r>
                      <w:r w:rsidR="00000000">
                        <w:instrText xml:space="preserve"> SEQ Figure \* ARABIC \s 1 </w:instrText>
                      </w:r>
                      <w:r w:rsidR="00000000">
                        <w:fldChar w:fldCharType="separate"/>
                      </w:r>
                      <w:r w:rsidR="000B2C93">
                        <w:rPr>
                          <w:noProof/>
                        </w:rPr>
                        <w:t>4</w:t>
                      </w:r>
                      <w:r w:rsidR="00000000">
                        <w:rPr>
                          <w:noProof/>
                        </w:rPr>
                        <w:fldChar w:fldCharType="end"/>
                      </w:r>
                      <w:r>
                        <w:t xml:space="preserve"> : Accuracy comparison of datamining algorithms.</w:t>
                      </w:r>
                      <w:bookmarkEnd w:id="22"/>
                      <w:bookmarkEnd w:id="23"/>
                    </w:p>
                  </w:txbxContent>
                </v:textbox>
                <w10:wrap type="topAndBottom" anchorx="margin"/>
              </v:shape>
            </w:pict>
          </mc:Fallback>
        </mc:AlternateContent>
      </w:r>
      <w:r>
        <w:rPr>
          <w:noProof/>
        </w:rPr>
        <w:drawing>
          <wp:anchor distT="0" distB="0" distL="114300" distR="114300" simplePos="0" relativeHeight="251658242" behindDoc="0" locked="0" layoutInCell="1" allowOverlap="1" wp14:anchorId="496208CD" wp14:editId="5DD36BA3">
            <wp:simplePos x="0" y="0"/>
            <wp:positionH relativeFrom="margin">
              <wp:align>center</wp:align>
            </wp:positionH>
            <wp:positionV relativeFrom="margin">
              <wp:posOffset>2714807</wp:posOffset>
            </wp:positionV>
            <wp:extent cx="2773680" cy="1996440"/>
            <wp:effectExtent l="0" t="0" r="7620" b="3810"/>
            <wp:wrapTopAndBottom/>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2773680" cy="1996440"/>
                    </a:xfrm>
                    <a:prstGeom prst="rect">
                      <a:avLst/>
                    </a:prstGeom>
                  </pic:spPr>
                </pic:pic>
              </a:graphicData>
            </a:graphic>
          </wp:anchor>
        </w:drawing>
      </w:r>
      <w:r w:rsidR="00C32A0C">
        <w:rPr>
          <w:szCs w:val="24"/>
        </w:rPr>
        <w:t>According</w:t>
      </w:r>
      <w:r w:rsidR="003C50E7">
        <w:rPr>
          <w:szCs w:val="24"/>
        </w:rPr>
        <w:t xml:space="preserve"> to </w:t>
      </w:r>
      <w:r w:rsidR="002B4090">
        <w:rPr>
          <w:szCs w:val="24"/>
        </w:rPr>
        <w:fldChar w:fldCharType="begin"/>
      </w:r>
      <w:r w:rsidR="0001633E">
        <w:rPr>
          <w:szCs w:val="24"/>
        </w:rPr>
        <w:instrText xml:space="preserve"> ADDIN ZOTERO_ITEM CSL_CITATION {"citationID":"0W5UvomV","properties":{"formattedCitation":"[11]","plainCitation":"[11]","noteIndex":0},"citationItems":[{"id":18,"uris":["http://zotero.org/users/local/ygixRqFk/items/38UJVM6N"],"uri":["http://zotero.org/users/local/ygixRqFk/items/38UJVM6N"],"itemData":{"id":18,"type":"paper-conference","abstract":"This Work in Progress Research paper departs from the recent, turbulent changes in global societies, forcing many citizens to re-skill themselves to (re)gain employment. Learners therefore need to be equipped with skills to be autonomous and strategic about their own skill development. Subsequently, highquality, on-line, personalized educational content and services are also essential to serve this high demand for learning content. Open Educational Resources (OERs) have high potential to contribute to the mitigation of these problems, as they are available in a wide range of learning and occupational contexts globally. However, their applicability has been limited, due to low metadata quality and complex quality control. These issues resulted in a lack of personalised OER functions, like recommendation and search. Therefore, we suggest a novel, personalised OER recommendation method to match skill development targets with open learning content. This is done by: 1) using an OER quality prediction model based on metadata, OER properties, and content; 2) supporting learners to set individual skill targets based on actual labour market information, and 3) building a personalized OER recommender to help learners to master their skill targets. Accordingly, we built a prototype focusing on Data Science related jobs, and evaluated this prototype with 23 data scientists in different expertise levels. Pilot participants used our prototype for at least 30 minutes and commented on each of the recommended OERs. As a result, more than 400 recommendations were generated and 80.9% of the recommendations were reported as useful.","container-title":"2020 IEEE Frontiers in Education Conference (FIE)","DOI":"10.1109/FIE44824.2020.9274175","event":"2020 IEEE Frontiers in Education Conference (FIE)","event-place":"Uppsala, Sweden","ISBN":"978-1-72818-961-1","language":"en","page":"1-5","publisher":"IEEE","publisher-place":"Uppsala, Sweden","source":"DOI.org (Crossref)","title":"OER Recommendations to Support Career Development","URL":"https://ieeexplore.ieee.org/document/9274175/","author":[{"family":"Tavakoli","given":"Mohammadreza"},{"family":"Faraji","given":"Ali"},{"family":"Mol","given":"Stefan T."},{"family":"Kismihok","given":"Gabor"}],"accessed":{"date-parts":[["2022",1,12]]},"issued":{"date-parts":[["2020",10,21]]}}}],"schema":"https://github.com/citation-style-language/schema/raw/master/csl-citation.json"} </w:instrText>
      </w:r>
      <w:r w:rsidR="002B4090">
        <w:rPr>
          <w:szCs w:val="24"/>
        </w:rPr>
        <w:fldChar w:fldCharType="separate"/>
      </w:r>
      <w:r w:rsidR="0001633E" w:rsidRPr="0001633E">
        <w:rPr>
          <w:rFonts w:cs="Times New Roman"/>
        </w:rPr>
        <w:t>[11]</w:t>
      </w:r>
      <w:r w:rsidR="002B4090">
        <w:rPr>
          <w:szCs w:val="24"/>
        </w:rPr>
        <w:fldChar w:fldCharType="end"/>
      </w:r>
      <w:r w:rsidR="002B4090">
        <w:rPr>
          <w:szCs w:val="24"/>
        </w:rPr>
        <w:t xml:space="preserve">, </w:t>
      </w:r>
      <w:r w:rsidR="00943AC7" w:rsidRPr="00943AC7">
        <w:rPr>
          <w:szCs w:val="24"/>
        </w:rPr>
        <w:t>When it concerns to Open Educational Resource (OER) systems, there is a scarcity of material on high-quality OER recommender systems. To use semantic content, various studies have developed recommendation algorithms based on ontologies, linked data, and open-source RDF data in recent years. Created an ontology for learners, learning objects, and their settings, for example, to provide adaptive suggestions based on object features that are similar. By developing rules based on recommended sequences of learning objects using current ontologies, researchers investigated the Cold Start problem in the context of new micro OERs. In addition, learners can use an OER recommendation system to help them meet their skill-based learning goals.</w:t>
      </w:r>
    </w:p>
    <w:p w14:paraId="276D0ECA" w14:textId="5F6DE482" w:rsidR="00D10C20" w:rsidRPr="00D10C20" w:rsidRDefault="00D10C20" w:rsidP="003F3034">
      <w:pPr>
        <w:spacing w:line="360" w:lineRule="auto"/>
        <w:jc w:val="both"/>
      </w:pPr>
      <w:r>
        <w:tab/>
      </w:r>
      <w:r>
        <w:tab/>
        <w:t xml:space="preserve">Source:  </w:t>
      </w:r>
      <w:r>
        <w:fldChar w:fldCharType="begin"/>
      </w:r>
      <w:r w:rsidR="0001633E">
        <w:instrText xml:space="preserve"> ADDIN ZOTERO_ITEM CSL_CITATION {"citationID":"SoTqpp2l","properties":{"formattedCitation":"[12]","plainCitation":"[12]","noteIndex":0},"citationItems":[{"id":16,"uris":["http://zotero.org/users/local/ygixRqFk/items/QS5PSBA5"],"uri":["http://zotero.org/users/local/ygixRqFk/items/QS5PSBA5"],"itemData":{"id":16,"type":"paper-conference","abstract":"The awareness of choosing the right option for career is increasing among the students. The students fail to know their strengths and choose career randomly which leads to frustration and demoralization. The automated systems used by the counsellors are to evaluate the personality traits of the individual. The accuracy of prediction depends on the set of relevant skill parameters and analytics on these.","container-title":"2015 Global Conference on Communication Technologies (GCCT)","DOI":"10.1109/GCCT.2015.7342798","event":"2015 Global Conference on Communication Technologies (GCCT)","event-place":"Thuckalay, Kanya kumari district, India","ISBN":"978-1-4799-8553-1","language":"en","page":"503-506","publisher":"IEEE","publisher-place":"Thuckalay, Kanya kumari district, India","source":"DOI.org (Crossref)","title":"Novel professional career prediction and recommendation method for individual through analytics on personal traits using C4.5 algorithm","URL":"http://ieeexplore.ieee.org/document/7342798/","author":[{"family":"Katore","given":"Lokesh S"},{"family":"Ratnaparkhi","given":"Bhakti S"},{"family":"Umale","given":"Jayant S"}],"accessed":{"date-parts":[["2022",1,12]]},"issued":{"date-parts":[["2015",4]]}}}],"schema":"https://github.com/citation-style-language/schema/raw/master/csl-citation.json"} </w:instrText>
      </w:r>
      <w:r>
        <w:fldChar w:fldCharType="separate"/>
      </w:r>
      <w:r w:rsidR="0001633E" w:rsidRPr="0001633E">
        <w:rPr>
          <w:rFonts w:cs="Times New Roman"/>
        </w:rPr>
        <w:t>[12]</w:t>
      </w:r>
      <w:r>
        <w:fldChar w:fldCharType="end"/>
      </w:r>
    </w:p>
    <w:p w14:paraId="39F85C99" w14:textId="4D1E21DB" w:rsidR="001561A5" w:rsidRDefault="00292CFC" w:rsidP="001561A5">
      <w:pPr>
        <w:spacing w:line="360" w:lineRule="auto"/>
        <w:jc w:val="both"/>
      </w:pPr>
      <w:r>
        <w:t xml:space="preserve">In refer to </w:t>
      </w:r>
      <w:r>
        <w:fldChar w:fldCharType="begin"/>
      </w:r>
      <w:r w:rsidR="0001633E">
        <w:instrText xml:space="preserve"> ADDIN ZOTERO_ITEM CSL_CITATION {"citationID":"ck6UhHo8","properties":{"formattedCitation":"[12]","plainCitation":"[12]","noteIndex":0},"citationItems":[{"id":16,"uris":["http://zotero.org/users/local/ygixRqFk/items/QS5PSBA5"],"uri":["http://zotero.org/users/local/ygixRqFk/items/QS5PSBA5"],"itemData":{"id":16,"type":"paper-conference","abstract":"The awareness of choosing the right option for career is increasing among the students. The students fail to know their strengths and choose career randomly which leads to frustration and demoralization. The automated systems used by the counsellors are to evaluate the personality traits of the individual. The accuracy of prediction depends on the set of relevant skill parameters and analytics on these.","container-title":"2015 Global Conference on Communication Technologies (GCCT)","DOI":"10.1109/GCCT.2015.7342798","event":"2015 Global Conference on Communication Technologies (GCCT)","event-place":"Thuckalay, Kanya kumari district, India","ISBN":"978-1-4799-8553-1","language":"en","page":"503-506","publisher":"IEEE","publisher-place":"Thuckalay, Kanya kumari district, India","source":"DOI.org (Crossref)","title":"Novel professional career prediction and recommendation method for individual through analytics on personal traits using C4.5 algorithm","URL":"http://ieeexplore.ieee.org/document/7342798/","author":[{"family":"Katore","given":"Lokesh S"},{"family":"Ratnaparkhi","given":"Bhakti S"},{"family":"Umale","given":"Jayant S"}],"accessed":{"date-parts":[["2022",1,12]]},"issued":{"date-parts":[["2015",4]]}}}],"schema":"https://github.com/citation-style-language/schema/raw/master/csl-citation.json"} </w:instrText>
      </w:r>
      <w:r>
        <w:fldChar w:fldCharType="separate"/>
      </w:r>
      <w:r w:rsidR="0001633E" w:rsidRPr="0001633E">
        <w:rPr>
          <w:rFonts w:cs="Times New Roman"/>
        </w:rPr>
        <w:t>[12]</w:t>
      </w:r>
      <w:r>
        <w:fldChar w:fldCharType="end"/>
      </w:r>
      <w:r w:rsidR="00D10C20">
        <w:t xml:space="preserve"> and the above figure 1-</w:t>
      </w:r>
      <w:r w:rsidR="00BA1B62">
        <w:t>4</w:t>
      </w:r>
      <w:r>
        <w:t xml:space="preserve">, </w:t>
      </w:r>
      <w:r w:rsidR="00C07473">
        <w:t>The accuracy of C4.5 algorithm is 86% for the career dataset. Other algorithm accuracies are 84%, 82%, 80% for Naïve Bayes, K Star and Simple Cart respectively. In Figure 3, shows how C4.5 algorithm gives choices to the students for choosing career based on their skills.</w:t>
      </w:r>
    </w:p>
    <w:p w14:paraId="5C25421A" w14:textId="66187102" w:rsidR="006A5C4E" w:rsidRDefault="006A5C4E" w:rsidP="001561A5">
      <w:pPr>
        <w:spacing w:line="360" w:lineRule="auto"/>
        <w:jc w:val="both"/>
      </w:pPr>
      <w:r>
        <w:br w:type="page"/>
      </w:r>
    </w:p>
    <w:p w14:paraId="55295384" w14:textId="11BEEE4D" w:rsidR="00386067" w:rsidRPr="00D17B40" w:rsidRDefault="009504DA" w:rsidP="00825B75">
      <w:pPr>
        <w:pStyle w:val="Heading2"/>
        <w:rPr>
          <w:rStyle w:val="markedcontent"/>
        </w:rPr>
      </w:pPr>
      <w:bookmarkStart w:id="24" w:name="_Toc120828702"/>
      <w:r>
        <w:rPr>
          <w:rStyle w:val="markedcontent"/>
        </w:rPr>
        <w:lastRenderedPageBreak/>
        <w:t xml:space="preserve">Research </w:t>
      </w:r>
      <w:r w:rsidRPr="00825B75">
        <w:t>Gap</w:t>
      </w:r>
      <w:bookmarkEnd w:id="24"/>
    </w:p>
    <w:p w14:paraId="53BD7E5E" w14:textId="3AE0070A" w:rsidR="00395B69" w:rsidRDefault="00395B69" w:rsidP="008C42D6"/>
    <w:p w14:paraId="3726397A" w14:textId="77777777" w:rsidR="00F54DF9" w:rsidRDefault="00E24F68" w:rsidP="00324902">
      <w:pPr>
        <w:spacing w:line="360" w:lineRule="auto"/>
        <w:jc w:val="both"/>
        <w:rPr>
          <w:rFonts w:cs="Times New Roman"/>
        </w:rPr>
      </w:pPr>
      <w:r>
        <w:t xml:space="preserve">Researchers have done </w:t>
      </w:r>
      <w:r w:rsidR="00347E2B">
        <w:t>many case</w:t>
      </w:r>
      <w:r w:rsidR="00926FA2">
        <w:t xml:space="preserve"> studies on the</w:t>
      </w:r>
      <w:r w:rsidR="008D22AA">
        <w:t xml:space="preserve"> mentioned </w:t>
      </w:r>
      <w:r w:rsidR="00F84F52">
        <w:t>main objecti</w:t>
      </w:r>
      <w:r w:rsidR="008D22AA">
        <w:t>ve</w:t>
      </w:r>
      <w:r w:rsidR="00926FA2">
        <w:t xml:space="preserve"> performance progress analy</w:t>
      </w:r>
      <w:r w:rsidR="00326263">
        <w:t>sis and forecasting as well as on career recommendation</w:t>
      </w:r>
      <w:r w:rsidR="00B656DC">
        <w:t>.</w:t>
      </w:r>
      <w:r w:rsidR="004C3D27">
        <w:t xml:space="preserve"> Considering the conclusions and the methodologies</w:t>
      </w:r>
      <w:r w:rsidR="008B5219">
        <w:t xml:space="preserve"> of the </w:t>
      </w:r>
      <w:r w:rsidR="002027D5" w:rsidRPr="0001633E">
        <w:rPr>
          <w:rFonts w:cs="Times New Roman"/>
        </w:rPr>
        <w:t>[5]</w:t>
      </w:r>
      <w:r w:rsidR="002027D5">
        <w:rPr>
          <w:rFonts w:cs="Times New Roman"/>
        </w:rPr>
        <w:t xml:space="preserve">, </w:t>
      </w:r>
      <w:r w:rsidR="002027D5" w:rsidRPr="0001633E">
        <w:rPr>
          <w:rFonts w:cs="Times New Roman"/>
        </w:rPr>
        <w:t>[8]</w:t>
      </w:r>
      <w:r w:rsidR="002027D5">
        <w:rPr>
          <w:rFonts w:cs="Times New Roman"/>
        </w:rPr>
        <w:t xml:space="preserve"> and </w:t>
      </w:r>
      <w:r w:rsidR="002027D5" w:rsidRPr="0001633E">
        <w:rPr>
          <w:rFonts w:cs="Times New Roman"/>
        </w:rPr>
        <w:t>[9]</w:t>
      </w:r>
      <w:r w:rsidR="009956F4">
        <w:rPr>
          <w:rFonts w:cs="Times New Roman"/>
        </w:rPr>
        <w:t>,</w:t>
      </w:r>
      <w:r w:rsidR="006C1F39">
        <w:rPr>
          <w:rFonts w:cs="Times New Roman"/>
        </w:rPr>
        <w:t xml:space="preserve"> they have followed</w:t>
      </w:r>
      <w:r w:rsidR="00111159">
        <w:rPr>
          <w:rFonts w:cs="Times New Roman"/>
        </w:rPr>
        <w:t xml:space="preserve"> </w:t>
      </w:r>
      <w:r w:rsidR="00F54DF9">
        <w:rPr>
          <w:rFonts w:cs="Times New Roman"/>
        </w:rPr>
        <w:t xml:space="preserve">some basic </w:t>
      </w:r>
      <w:r w:rsidR="00C74782">
        <w:rPr>
          <w:rFonts w:cs="Times New Roman"/>
        </w:rPr>
        <w:t>methods</w:t>
      </w:r>
      <w:r w:rsidR="00F54DF9">
        <w:rPr>
          <w:rFonts w:cs="Times New Roman"/>
        </w:rPr>
        <w:t xml:space="preserve"> such as,</w:t>
      </w:r>
    </w:p>
    <w:p w14:paraId="0AA22831" w14:textId="77777777" w:rsidR="00A8498A" w:rsidRDefault="00C022C7" w:rsidP="009743F1">
      <w:pPr>
        <w:pStyle w:val="ListParagraph"/>
        <w:numPr>
          <w:ilvl w:val="0"/>
          <w:numId w:val="6"/>
        </w:numPr>
        <w:spacing w:line="360" w:lineRule="auto"/>
        <w:jc w:val="both"/>
      </w:pPr>
      <w:r>
        <w:t>Student’s exam marks analysis</w:t>
      </w:r>
    </w:p>
    <w:p w14:paraId="523304F0" w14:textId="77777777" w:rsidR="0076524E" w:rsidRDefault="0076524E" w:rsidP="009743F1">
      <w:pPr>
        <w:pStyle w:val="ListParagraph"/>
        <w:numPr>
          <w:ilvl w:val="0"/>
          <w:numId w:val="6"/>
        </w:numPr>
        <w:spacing w:line="360" w:lineRule="auto"/>
        <w:jc w:val="both"/>
      </w:pPr>
      <w:r>
        <w:t>Graph theory to check relationship between student and subject</w:t>
      </w:r>
    </w:p>
    <w:p w14:paraId="2DE108E8" w14:textId="77777777" w:rsidR="00357412" w:rsidRDefault="00357412" w:rsidP="00357412">
      <w:pPr>
        <w:spacing w:line="360" w:lineRule="auto"/>
        <w:jc w:val="both"/>
      </w:pPr>
    </w:p>
    <w:p w14:paraId="4000355C" w14:textId="77777777" w:rsidR="005133E4" w:rsidRDefault="00357412" w:rsidP="00357412">
      <w:pPr>
        <w:spacing w:line="360" w:lineRule="auto"/>
        <w:jc w:val="both"/>
        <w:rPr>
          <w:rFonts w:cs="Times New Roman"/>
        </w:rPr>
      </w:pPr>
      <w:r>
        <w:t xml:space="preserve">And referring to the </w:t>
      </w:r>
      <w:r w:rsidR="0035424E" w:rsidRPr="0001633E">
        <w:rPr>
          <w:rFonts w:cs="Times New Roman"/>
        </w:rPr>
        <w:t>[7]</w:t>
      </w:r>
      <w:r w:rsidR="0035424E">
        <w:rPr>
          <w:rFonts w:cs="Times New Roman"/>
        </w:rPr>
        <w:t xml:space="preserve">, </w:t>
      </w:r>
      <w:r w:rsidR="0035424E" w:rsidRPr="0001633E">
        <w:rPr>
          <w:rFonts w:cs="Times New Roman"/>
        </w:rPr>
        <w:t>[10]</w:t>
      </w:r>
      <w:r w:rsidR="0035424E">
        <w:rPr>
          <w:rFonts w:cs="Times New Roman"/>
        </w:rPr>
        <w:t xml:space="preserve"> and </w:t>
      </w:r>
      <w:r w:rsidR="0035424E" w:rsidRPr="0001633E">
        <w:rPr>
          <w:rFonts w:cs="Times New Roman"/>
        </w:rPr>
        <w:t>[11]</w:t>
      </w:r>
      <w:r w:rsidR="000542F6">
        <w:rPr>
          <w:rFonts w:cs="Times New Roman"/>
        </w:rPr>
        <w:t xml:space="preserve"> which were conducte</w:t>
      </w:r>
      <w:r w:rsidR="00113004">
        <w:rPr>
          <w:rFonts w:cs="Times New Roman"/>
        </w:rPr>
        <w:t>d</w:t>
      </w:r>
      <w:r w:rsidR="00824F6D">
        <w:rPr>
          <w:rFonts w:cs="Times New Roman"/>
        </w:rPr>
        <w:t xml:space="preserve"> based on career orientation recommendation</w:t>
      </w:r>
      <w:r w:rsidR="0035424E">
        <w:rPr>
          <w:rFonts w:cs="Times New Roman"/>
        </w:rPr>
        <w:t>,</w:t>
      </w:r>
      <w:r w:rsidR="00824F6D">
        <w:rPr>
          <w:rFonts w:cs="Times New Roman"/>
        </w:rPr>
        <w:t xml:space="preserve"> </w:t>
      </w:r>
      <w:r w:rsidR="00D0380E">
        <w:rPr>
          <w:rFonts w:cs="Times New Roman"/>
        </w:rPr>
        <w:t xml:space="preserve">most of them </w:t>
      </w:r>
      <w:r w:rsidR="005133E4">
        <w:rPr>
          <w:rFonts w:cs="Times New Roman"/>
        </w:rPr>
        <w:t>have followed some old school methods such as,</w:t>
      </w:r>
    </w:p>
    <w:p w14:paraId="0B4257D2" w14:textId="1D8BE04C" w:rsidR="006D04FC" w:rsidRDefault="00022F06" w:rsidP="005133E4">
      <w:pPr>
        <w:pStyle w:val="ListParagraph"/>
        <w:numPr>
          <w:ilvl w:val="0"/>
          <w:numId w:val="7"/>
        </w:numPr>
        <w:spacing w:line="360" w:lineRule="auto"/>
        <w:jc w:val="both"/>
      </w:pPr>
      <w:r>
        <w:t>T</w:t>
      </w:r>
      <w:r w:rsidR="006D04FC">
        <w:t>ext filtering</w:t>
      </w:r>
      <w:r>
        <w:t xml:space="preserve"> based on resumes</w:t>
      </w:r>
    </w:p>
    <w:p w14:paraId="086B954B" w14:textId="2EE27FE2" w:rsidR="006D04FC" w:rsidRDefault="006D04FC" w:rsidP="005133E4">
      <w:pPr>
        <w:pStyle w:val="ListParagraph"/>
        <w:numPr>
          <w:ilvl w:val="0"/>
          <w:numId w:val="7"/>
        </w:numPr>
        <w:spacing w:line="360" w:lineRule="auto"/>
        <w:jc w:val="both"/>
      </w:pPr>
      <w:r>
        <w:t>Questionnaires</w:t>
      </w:r>
    </w:p>
    <w:p w14:paraId="5DEA3FAF" w14:textId="77777777" w:rsidR="0059192B" w:rsidRDefault="0060058D" w:rsidP="006C3529">
      <w:pPr>
        <w:spacing w:line="360" w:lineRule="auto"/>
        <w:jc w:val="both"/>
      </w:pPr>
      <w:r>
        <w:t>No</w:t>
      </w:r>
      <w:r w:rsidR="00016878">
        <w:t xml:space="preserve">ne of the above mentioned </w:t>
      </w:r>
      <w:proofErr w:type="gramStart"/>
      <w:r w:rsidR="00182A8E">
        <w:t>researches</w:t>
      </w:r>
      <w:proofErr w:type="gramEnd"/>
      <w:r w:rsidR="00016878">
        <w:t xml:space="preserve"> ha</w:t>
      </w:r>
      <w:r w:rsidR="00AF7451">
        <w:t>ve</w:t>
      </w:r>
      <w:r w:rsidR="009F43D0">
        <w:t xml:space="preserve"> considerably</w:t>
      </w:r>
      <w:r w:rsidR="00AF7451">
        <w:t xml:space="preserve"> focused on the personal skills of the students when it</w:t>
      </w:r>
      <w:r w:rsidR="00DE2E60">
        <w:t xml:space="preserve"> i</w:t>
      </w:r>
      <w:r w:rsidR="00AF7451">
        <w:t xml:space="preserve">s </w:t>
      </w:r>
      <w:r w:rsidR="00DE2E60">
        <w:t xml:space="preserve">comes to the students career orientation recommendation. </w:t>
      </w:r>
      <w:r w:rsidR="00182A8E">
        <w:t>Personal skills</w:t>
      </w:r>
      <w:r w:rsidR="00016878">
        <w:t xml:space="preserve"> </w:t>
      </w:r>
      <w:r w:rsidR="00D4091E">
        <w:t>are</w:t>
      </w:r>
      <w:r w:rsidR="009F43D0">
        <w:t xml:space="preserve"> the main factor that we can </w:t>
      </w:r>
      <w:r w:rsidR="006E1921">
        <w:t>depend on</w:t>
      </w:r>
      <w:r w:rsidR="00A852C1">
        <w:t xml:space="preserve"> </w:t>
      </w:r>
      <w:r w:rsidR="00D4091E">
        <w:t xml:space="preserve">since </w:t>
      </w:r>
      <w:r w:rsidR="008B060F">
        <w:t xml:space="preserve">they are the factors that ensuring the </w:t>
      </w:r>
      <w:r w:rsidR="00F32E33">
        <w:t>student</w:t>
      </w:r>
      <w:r w:rsidR="007C796C">
        <w:t>’</w:t>
      </w:r>
      <w:r w:rsidR="00F32E33">
        <w:t>s performance</w:t>
      </w:r>
      <w:r w:rsidR="007C796C">
        <w:t xml:space="preserve"> throughout his/her </w:t>
      </w:r>
      <w:r w:rsidR="004D59A1">
        <w:t>academics</w:t>
      </w:r>
      <w:r w:rsidR="006E1921">
        <w:t>.</w:t>
      </w:r>
    </w:p>
    <w:p w14:paraId="2046818B" w14:textId="77777777" w:rsidR="00C349C2" w:rsidRDefault="007C796C" w:rsidP="00563183">
      <w:pPr>
        <w:spacing w:line="360" w:lineRule="auto"/>
        <w:jc w:val="both"/>
        <w:rPr>
          <w:rFonts w:cs="Times New Roman"/>
        </w:rPr>
      </w:pPr>
      <w:r>
        <w:t xml:space="preserve"> </w:t>
      </w:r>
      <w:r w:rsidR="00563183">
        <w:t xml:space="preserve">In the </w:t>
      </w:r>
      <w:r w:rsidR="00563183" w:rsidRPr="0001633E">
        <w:rPr>
          <w:rFonts w:cs="Times New Roman"/>
        </w:rPr>
        <w:t>[5]</w:t>
      </w:r>
      <w:r w:rsidR="00B11BAE">
        <w:rPr>
          <w:rFonts w:cs="Times New Roman"/>
        </w:rPr>
        <w:t xml:space="preserve"> (will be known as Research A)</w:t>
      </w:r>
      <w:r w:rsidR="00563183">
        <w:rPr>
          <w:rFonts w:cs="Times New Roman"/>
        </w:rPr>
        <w:t xml:space="preserve"> </w:t>
      </w:r>
      <w:r w:rsidR="00C60F31">
        <w:rPr>
          <w:rFonts w:cs="Times New Roman"/>
        </w:rPr>
        <w:t>and</w:t>
      </w:r>
      <w:r w:rsidR="00D00653">
        <w:rPr>
          <w:rFonts w:cs="Times New Roman"/>
        </w:rPr>
        <w:t xml:space="preserve"> the</w:t>
      </w:r>
      <w:r w:rsidR="00C60F31">
        <w:rPr>
          <w:rFonts w:cs="Times New Roman"/>
        </w:rPr>
        <w:t xml:space="preserve"> </w:t>
      </w:r>
      <w:r w:rsidR="00563183" w:rsidRPr="0001633E">
        <w:rPr>
          <w:rFonts w:cs="Times New Roman"/>
        </w:rPr>
        <w:t>[8]</w:t>
      </w:r>
      <w:r w:rsidR="00C60F31">
        <w:rPr>
          <w:rFonts w:cs="Times New Roman"/>
        </w:rPr>
        <w:t xml:space="preserve"> (will be known as Research B)</w:t>
      </w:r>
      <w:r w:rsidR="00D00653">
        <w:rPr>
          <w:rFonts w:cs="Times New Roman"/>
        </w:rPr>
        <w:t xml:space="preserve"> will be compared</w:t>
      </w:r>
      <w:r w:rsidR="00E54D13">
        <w:rPr>
          <w:rFonts w:cs="Times New Roman"/>
        </w:rPr>
        <w:t xml:space="preserve"> with the solution that this paper is about to create</w:t>
      </w:r>
      <w:r w:rsidR="00D00653">
        <w:rPr>
          <w:rFonts w:cs="Times New Roman"/>
        </w:rPr>
        <w:t xml:space="preserve"> </w:t>
      </w:r>
      <w:r w:rsidR="008A1665">
        <w:rPr>
          <w:rFonts w:cs="Times New Roman"/>
        </w:rPr>
        <w:t>regarding the matter of the solution the researchers concluded for th</w:t>
      </w:r>
      <w:r w:rsidR="0093194A">
        <w:rPr>
          <w:rFonts w:cs="Times New Roman"/>
        </w:rPr>
        <w:t>e</w:t>
      </w:r>
      <w:r w:rsidR="008A1665">
        <w:rPr>
          <w:rFonts w:cs="Times New Roman"/>
        </w:rPr>
        <w:t xml:space="preserve"> progress </w:t>
      </w:r>
      <w:r w:rsidR="00FB4BB6">
        <w:rPr>
          <w:rFonts w:cs="Times New Roman"/>
        </w:rPr>
        <w:t>of the performance analysis and the forecasting</w:t>
      </w:r>
      <w:r w:rsidR="0093194A">
        <w:rPr>
          <w:rFonts w:cs="Times New Roman"/>
        </w:rPr>
        <w:t>.</w:t>
      </w:r>
      <w:r w:rsidR="00D33B2D">
        <w:rPr>
          <w:rFonts w:cs="Times New Roman"/>
        </w:rPr>
        <w:t xml:space="preserve"> </w:t>
      </w:r>
    </w:p>
    <w:p w14:paraId="7E7A7DB8" w14:textId="3BC1DFB6" w:rsidR="00563183" w:rsidRDefault="00907D16" w:rsidP="00563183">
      <w:pPr>
        <w:spacing w:line="360" w:lineRule="auto"/>
        <w:jc w:val="both"/>
        <w:rPr>
          <w:rFonts w:cs="Times New Roman"/>
        </w:rPr>
      </w:pPr>
      <w:r>
        <w:rPr>
          <w:rFonts w:cs="Times New Roman"/>
        </w:rPr>
        <w:t>In the following table, the methodologies</w:t>
      </w:r>
      <w:r w:rsidR="00091DFF">
        <w:rPr>
          <w:rFonts w:cs="Times New Roman"/>
        </w:rPr>
        <w:t xml:space="preserve"> as well as the </w:t>
      </w:r>
      <w:r w:rsidR="00E54D13">
        <w:rPr>
          <w:rFonts w:cs="Times New Roman"/>
        </w:rPr>
        <w:t>conclusions</w:t>
      </w:r>
      <w:r w:rsidR="00091DFF">
        <w:rPr>
          <w:rFonts w:cs="Times New Roman"/>
        </w:rPr>
        <w:t xml:space="preserve"> of</w:t>
      </w:r>
      <w:r w:rsidR="00563183">
        <w:rPr>
          <w:rFonts w:cs="Times New Roman"/>
        </w:rPr>
        <w:t xml:space="preserve"> </w:t>
      </w:r>
      <w:r w:rsidR="00FD1257">
        <w:rPr>
          <w:rFonts w:cs="Times New Roman"/>
        </w:rPr>
        <w:t xml:space="preserve">the above </w:t>
      </w:r>
      <w:r w:rsidR="005B27F6">
        <w:rPr>
          <w:rFonts w:cs="Times New Roman"/>
        </w:rPr>
        <w:t>case studies</w:t>
      </w:r>
      <w:r w:rsidR="00FD1257">
        <w:rPr>
          <w:rFonts w:cs="Times New Roman"/>
        </w:rPr>
        <w:t xml:space="preserve"> will be discu</w:t>
      </w:r>
      <w:r w:rsidR="00C349C2">
        <w:rPr>
          <w:rFonts w:cs="Times New Roman"/>
        </w:rPr>
        <w:t>ssed.</w:t>
      </w:r>
    </w:p>
    <w:p w14:paraId="5911FB81" w14:textId="77777777" w:rsidR="005B27F6" w:rsidRDefault="005B27F6" w:rsidP="00563183">
      <w:pPr>
        <w:spacing w:line="360" w:lineRule="auto"/>
        <w:jc w:val="both"/>
        <w:rPr>
          <w:rFonts w:cs="Times New Roman"/>
        </w:rPr>
      </w:pPr>
    </w:p>
    <w:p w14:paraId="3AA02B74" w14:textId="77777777" w:rsidR="005B27F6" w:rsidRDefault="005B27F6" w:rsidP="00563183">
      <w:pPr>
        <w:spacing w:line="360" w:lineRule="auto"/>
        <w:jc w:val="both"/>
      </w:pPr>
    </w:p>
    <w:p w14:paraId="632D02E1" w14:textId="7CF6E9FF" w:rsidR="00A26B5D" w:rsidRDefault="00A26B5D" w:rsidP="00A26B5D">
      <w:pPr>
        <w:pStyle w:val="Caption"/>
        <w:keepNext/>
        <w:jc w:val="center"/>
      </w:pPr>
      <w:bookmarkStart w:id="25" w:name="_Toc95505860"/>
      <w:r>
        <w:lastRenderedPageBreak/>
        <w:t xml:space="preserve">Table </w:t>
      </w:r>
      <w:r w:rsidR="00000000">
        <w:fldChar w:fldCharType="begin"/>
      </w:r>
      <w:r w:rsidR="00000000">
        <w:instrText xml:space="preserve"> STYLEREF 1 \s </w:instrText>
      </w:r>
      <w:r w:rsidR="00000000">
        <w:fldChar w:fldCharType="separate"/>
      </w:r>
      <w:r w:rsidR="000B6C19">
        <w:rPr>
          <w:noProof/>
        </w:rPr>
        <w:t>1</w:t>
      </w:r>
      <w:r w:rsidR="00000000">
        <w:rPr>
          <w:noProof/>
        </w:rPr>
        <w:fldChar w:fldCharType="end"/>
      </w:r>
      <w:r w:rsidR="000B6C19">
        <w:noBreakHyphen/>
      </w:r>
      <w:r w:rsidR="00000000">
        <w:fldChar w:fldCharType="begin"/>
      </w:r>
      <w:r w:rsidR="00000000">
        <w:instrText xml:space="preserve"> SEQ Table \* ARABIC \s 1 </w:instrText>
      </w:r>
      <w:r w:rsidR="00000000">
        <w:fldChar w:fldCharType="separate"/>
      </w:r>
      <w:r w:rsidR="000B6C19">
        <w:rPr>
          <w:noProof/>
        </w:rPr>
        <w:t>1</w:t>
      </w:r>
      <w:r w:rsidR="00000000">
        <w:rPr>
          <w:noProof/>
        </w:rPr>
        <w:fldChar w:fldCharType="end"/>
      </w:r>
      <w:r>
        <w:t xml:space="preserve">: Comparison between research A, research B and </w:t>
      </w:r>
      <w:proofErr w:type="spellStart"/>
      <w:r>
        <w:t>prop</w:t>
      </w:r>
      <w:r w:rsidR="007D2C38">
        <w:t>d</w:t>
      </w:r>
      <w:r>
        <w:t>osed</w:t>
      </w:r>
      <w:proofErr w:type="spellEnd"/>
      <w:r>
        <w:t xml:space="preserve"> solution</w:t>
      </w:r>
      <w:bookmarkEnd w:id="25"/>
    </w:p>
    <w:tbl>
      <w:tblPr>
        <w:tblStyle w:val="TableGrid"/>
        <w:tblpPr w:leftFromText="180" w:rightFromText="180" w:vertAnchor="text" w:horzAnchor="margin" w:tblpY="217"/>
        <w:tblW w:w="8455" w:type="dxa"/>
        <w:tblLayout w:type="fixed"/>
        <w:tblLook w:val="04A0" w:firstRow="1" w:lastRow="0" w:firstColumn="1" w:lastColumn="0" w:noHBand="0" w:noVBand="1"/>
      </w:tblPr>
      <w:tblGrid>
        <w:gridCol w:w="1502"/>
        <w:gridCol w:w="1103"/>
        <w:gridCol w:w="1170"/>
        <w:gridCol w:w="1530"/>
        <w:gridCol w:w="1440"/>
        <w:gridCol w:w="1710"/>
      </w:tblGrid>
      <w:tr w:rsidR="00A26B5D" w14:paraId="59385A16" w14:textId="77777777" w:rsidTr="00A26B5D">
        <w:tc>
          <w:tcPr>
            <w:tcW w:w="1502" w:type="dxa"/>
            <w:vMerge w:val="restart"/>
          </w:tcPr>
          <w:p w14:paraId="130B01A5" w14:textId="77777777" w:rsidR="00716D65" w:rsidRDefault="00716D65" w:rsidP="00A26B5D">
            <w:pPr>
              <w:pStyle w:val="prop-body"/>
            </w:pPr>
          </w:p>
          <w:p w14:paraId="5C57AD99" w14:textId="77777777" w:rsidR="00716D65" w:rsidRDefault="00716D65" w:rsidP="00A26B5D">
            <w:pPr>
              <w:pStyle w:val="prop-body"/>
            </w:pPr>
          </w:p>
          <w:p w14:paraId="3F16DBCD" w14:textId="0DC60001" w:rsidR="00A26B5D" w:rsidRDefault="00A26B5D" w:rsidP="00AB4272">
            <w:pPr>
              <w:pStyle w:val="prop-body"/>
              <w:jc w:val="center"/>
            </w:pPr>
            <w:r>
              <w:t>Case study</w:t>
            </w:r>
          </w:p>
        </w:tc>
        <w:tc>
          <w:tcPr>
            <w:tcW w:w="2273" w:type="dxa"/>
            <w:gridSpan w:val="2"/>
          </w:tcPr>
          <w:p w14:paraId="6AFB2A27" w14:textId="77777777" w:rsidR="00A26B5D" w:rsidRDefault="00A26B5D" w:rsidP="00A26B5D">
            <w:pPr>
              <w:pStyle w:val="prop-body"/>
              <w:jc w:val="center"/>
            </w:pPr>
            <w:r>
              <w:t>Does it have time-based learner analysis mechanism?</w:t>
            </w:r>
          </w:p>
        </w:tc>
        <w:tc>
          <w:tcPr>
            <w:tcW w:w="2970" w:type="dxa"/>
            <w:gridSpan w:val="2"/>
          </w:tcPr>
          <w:p w14:paraId="408CFC79" w14:textId="77777777" w:rsidR="00A26B5D" w:rsidRDefault="00A26B5D" w:rsidP="00A26B5D">
            <w:pPr>
              <w:pStyle w:val="prop-body"/>
            </w:pPr>
            <w:r>
              <w:t>Does it have a forecasting result dashboard?</w:t>
            </w:r>
          </w:p>
        </w:tc>
        <w:tc>
          <w:tcPr>
            <w:tcW w:w="1710" w:type="dxa"/>
            <w:vMerge w:val="restart"/>
          </w:tcPr>
          <w:p w14:paraId="608A5455" w14:textId="77777777" w:rsidR="00AB4272" w:rsidRDefault="00AB4272" w:rsidP="00AB4272">
            <w:pPr>
              <w:pStyle w:val="prop-body"/>
              <w:jc w:val="center"/>
            </w:pPr>
          </w:p>
          <w:p w14:paraId="59A82762" w14:textId="77777777" w:rsidR="00AB4272" w:rsidRDefault="00AB4272" w:rsidP="00AB4272">
            <w:pPr>
              <w:pStyle w:val="prop-body"/>
              <w:jc w:val="center"/>
            </w:pPr>
          </w:p>
          <w:p w14:paraId="7BBE93C8" w14:textId="22FBC48D" w:rsidR="00A26B5D" w:rsidRDefault="00A26B5D" w:rsidP="00AB4272">
            <w:pPr>
              <w:pStyle w:val="prop-body"/>
              <w:jc w:val="center"/>
            </w:pPr>
            <w:r>
              <w:t>Main output</w:t>
            </w:r>
          </w:p>
        </w:tc>
      </w:tr>
      <w:tr w:rsidR="00A26B5D" w14:paraId="1D976BAF" w14:textId="77777777" w:rsidTr="00A26B5D">
        <w:tc>
          <w:tcPr>
            <w:tcW w:w="1502" w:type="dxa"/>
            <w:vMerge/>
          </w:tcPr>
          <w:p w14:paraId="61E4F6B3" w14:textId="77777777" w:rsidR="00A26B5D" w:rsidRDefault="00A26B5D" w:rsidP="00A26B5D">
            <w:pPr>
              <w:pStyle w:val="prop-body"/>
            </w:pPr>
          </w:p>
        </w:tc>
        <w:tc>
          <w:tcPr>
            <w:tcW w:w="1103" w:type="dxa"/>
          </w:tcPr>
          <w:p w14:paraId="27D922C5" w14:textId="77777777" w:rsidR="00A26B5D" w:rsidRDefault="00A26B5D" w:rsidP="00A26B5D">
            <w:pPr>
              <w:pStyle w:val="prop-body"/>
            </w:pPr>
            <w:r>
              <w:t>Result analysis</w:t>
            </w:r>
          </w:p>
        </w:tc>
        <w:tc>
          <w:tcPr>
            <w:tcW w:w="1170" w:type="dxa"/>
          </w:tcPr>
          <w:p w14:paraId="5017AF11" w14:textId="77777777" w:rsidR="00A26B5D" w:rsidRDefault="00A26B5D" w:rsidP="00A26B5D">
            <w:pPr>
              <w:pStyle w:val="prop-body"/>
            </w:pPr>
            <w:r>
              <w:t>Progress analysis</w:t>
            </w:r>
          </w:p>
        </w:tc>
        <w:tc>
          <w:tcPr>
            <w:tcW w:w="1530" w:type="dxa"/>
          </w:tcPr>
          <w:p w14:paraId="37A3EE4D" w14:textId="77777777" w:rsidR="00A26B5D" w:rsidRDefault="00A26B5D" w:rsidP="00A26B5D">
            <w:pPr>
              <w:pStyle w:val="prop-body"/>
            </w:pPr>
            <w:r>
              <w:t xml:space="preserve">Individual Student </w:t>
            </w:r>
          </w:p>
        </w:tc>
        <w:tc>
          <w:tcPr>
            <w:tcW w:w="1440" w:type="dxa"/>
          </w:tcPr>
          <w:p w14:paraId="26F9D29F" w14:textId="77777777" w:rsidR="00A26B5D" w:rsidRDefault="00A26B5D" w:rsidP="00A26B5D">
            <w:pPr>
              <w:pStyle w:val="prop-body"/>
            </w:pPr>
            <w:r>
              <w:t>Overall (Group/batch vise)</w:t>
            </w:r>
          </w:p>
        </w:tc>
        <w:tc>
          <w:tcPr>
            <w:tcW w:w="1710" w:type="dxa"/>
            <w:vMerge/>
          </w:tcPr>
          <w:p w14:paraId="5911DEA6" w14:textId="77777777" w:rsidR="00A26B5D" w:rsidRDefault="00A26B5D" w:rsidP="00A26B5D">
            <w:pPr>
              <w:pStyle w:val="prop-body"/>
            </w:pPr>
          </w:p>
        </w:tc>
      </w:tr>
      <w:tr w:rsidR="00A26B5D" w14:paraId="24F4819A" w14:textId="77777777" w:rsidTr="00A26B5D">
        <w:tc>
          <w:tcPr>
            <w:tcW w:w="1502" w:type="dxa"/>
          </w:tcPr>
          <w:p w14:paraId="550AE932" w14:textId="77777777" w:rsidR="00A26B5D" w:rsidRDefault="00A26B5D" w:rsidP="00A26B5D">
            <w:pPr>
              <w:pStyle w:val="prop-body"/>
            </w:pPr>
            <w:r>
              <w:t>Research A</w:t>
            </w:r>
          </w:p>
        </w:tc>
        <w:tc>
          <w:tcPr>
            <w:tcW w:w="1103" w:type="dxa"/>
          </w:tcPr>
          <w:p w14:paraId="1EA10E17" w14:textId="77777777" w:rsidR="00A26B5D" w:rsidRDefault="00A26B5D" w:rsidP="00A26B5D">
            <w:pPr>
              <w:pStyle w:val="prop-body"/>
            </w:pPr>
            <w:r>
              <w:t>yes</w:t>
            </w:r>
          </w:p>
        </w:tc>
        <w:tc>
          <w:tcPr>
            <w:tcW w:w="1170" w:type="dxa"/>
          </w:tcPr>
          <w:p w14:paraId="23A6438D" w14:textId="77777777" w:rsidR="00A26B5D" w:rsidRDefault="00A26B5D" w:rsidP="00A26B5D">
            <w:pPr>
              <w:pStyle w:val="prop-body"/>
            </w:pPr>
            <w:r>
              <w:t>no</w:t>
            </w:r>
          </w:p>
        </w:tc>
        <w:tc>
          <w:tcPr>
            <w:tcW w:w="1530" w:type="dxa"/>
          </w:tcPr>
          <w:p w14:paraId="3C7A3EBB" w14:textId="77777777" w:rsidR="00A26B5D" w:rsidRDefault="00A26B5D" w:rsidP="00A26B5D">
            <w:pPr>
              <w:pStyle w:val="prop-body"/>
            </w:pPr>
            <w:r>
              <w:t>no</w:t>
            </w:r>
          </w:p>
        </w:tc>
        <w:tc>
          <w:tcPr>
            <w:tcW w:w="1440" w:type="dxa"/>
          </w:tcPr>
          <w:p w14:paraId="38C562DA" w14:textId="77777777" w:rsidR="00A26B5D" w:rsidRDefault="00A26B5D" w:rsidP="00A26B5D">
            <w:pPr>
              <w:pStyle w:val="prop-body"/>
            </w:pPr>
            <w:r>
              <w:t>no</w:t>
            </w:r>
          </w:p>
        </w:tc>
        <w:tc>
          <w:tcPr>
            <w:tcW w:w="1710" w:type="dxa"/>
          </w:tcPr>
          <w:p w14:paraId="076E13A6" w14:textId="77777777" w:rsidR="00A26B5D" w:rsidRDefault="00A26B5D" w:rsidP="00A26B5D">
            <w:pPr>
              <w:pStyle w:val="prop-body"/>
              <w:jc w:val="left"/>
            </w:pPr>
            <w:r>
              <w:t xml:space="preserve">Students will be analyzed based on the assessment results analysis. </w:t>
            </w:r>
          </w:p>
        </w:tc>
      </w:tr>
      <w:tr w:rsidR="00A26B5D" w14:paraId="6E747B50" w14:textId="77777777" w:rsidTr="00A26B5D">
        <w:tc>
          <w:tcPr>
            <w:tcW w:w="1502" w:type="dxa"/>
          </w:tcPr>
          <w:p w14:paraId="531CB08F" w14:textId="77777777" w:rsidR="00A26B5D" w:rsidRDefault="00A26B5D" w:rsidP="00A26B5D">
            <w:pPr>
              <w:pStyle w:val="prop-body"/>
            </w:pPr>
            <w:r>
              <w:t>Research B</w:t>
            </w:r>
          </w:p>
        </w:tc>
        <w:tc>
          <w:tcPr>
            <w:tcW w:w="1103" w:type="dxa"/>
          </w:tcPr>
          <w:p w14:paraId="0EAE3FF5" w14:textId="77777777" w:rsidR="00A26B5D" w:rsidRDefault="00A26B5D" w:rsidP="00A26B5D">
            <w:pPr>
              <w:pStyle w:val="prop-body"/>
            </w:pPr>
            <w:r>
              <w:t>no</w:t>
            </w:r>
          </w:p>
        </w:tc>
        <w:tc>
          <w:tcPr>
            <w:tcW w:w="1170" w:type="dxa"/>
          </w:tcPr>
          <w:p w14:paraId="4DD863F5" w14:textId="77777777" w:rsidR="00A26B5D" w:rsidRDefault="00A26B5D" w:rsidP="00A26B5D">
            <w:pPr>
              <w:pStyle w:val="prop-body"/>
            </w:pPr>
            <w:r>
              <w:t>yes</w:t>
            </w:r>
          </w:p>
        </w:tc>
        <w:tc>
          <w:tcPr>
            <w:tcW w:w="1530" w:type="dxa"/>
          </w:tcPr>
          <w:p w14:paraId="017F9290" w14:textId="77777777" w:rsidR="00A26B5D" w:rsidRDefault="00A26B5D" w:rsidP="00A26B5D">
            <w:pPr>
              <w:pStyle w:val="prop-body"/>
            </w:pPr>
            <w:r>
              <w:t>no</w:t>
            </w:r>
          </w:p>
        </w:tc>
        <w:tc>
          <w:tcPr>
            <w:tcW w:w="1440" w:type="dxa"/>
          </w:tcPr>
          <w:p w14:paraId="162648A6" w14:textId="77777777" w:rsidR="00A26B5D" w:rsidRDefault="00A26B5D" w:rsidP="00A26B5D">
            <w:pPr>
              <w:pStyle w:val="prop-body"/>
            </w:pPr>
            <w:r>
              <w:t>yes</w:t>
            </w:r>
          </w:p>
        </w:tc>
        <w:tc>
          <w:tcPr>
            <w:tcW w:w="1710" w:type="dxa"/>
          </w:tcPr>
          <w:p w14:paraId="55BDD3D5" w14:textId="77777777" w:rsidR="00A26B5D" w:rsidRDefault="00A26B5D" w:rsidP="00A26B5D">
            <w:pPr>
              <w:pStyle w:val="prop-body"/>
            </w:pPr>
            <w:r>
              <w:t>Students will be analyzed based on the progress analysis.</w:t>
            </w:r>
          </w:p>
        </w:tc>
      </w:tr>
      <w:tr w:rsidR="00A26B5D" w14:paraId="0E0FD7F9" w14:textId="77777777" w:rsidTr="00A26B5D">
        <w:tc>
          <w:tcPr>
            <w:tcW w:w="1502" w:type="dxa"/>
          </w:tcPr>
          <w:p w14:paraId="05ABA7FF" w14:textId="77777777" w:rsidR="00A26B5D" w:rsidRDefault="00A26B5D" w:rsidP="00A26B5D">
            <w:pPr>
              <w:pStyle w:val="prop-body"/>
            </w:pPr>
            <w:proofErr w:type="spellStart"/>
            <w:r>
              <w:t>AITor</w:t>
            </w:r>
            <w:proofErr w:type="spellEnd"/>
          </w:p>
        </w:tc>
        <w:tc>
          <w:tcPr>
            <w:tcW w:w="1103" w:type="dxa"/>
          </w:tcPr>
          <w:p w14:paraId="2558A5E6" w14:textId="77777777" w:rsidR="00A26B5D" w:rsidRDefault="00A26B5D" w:rsidP="00A26B5D">
            <w:pPr>
              <w:pStyle w:val="prop-body"/>
            </w:pPr>
            <w:r>
              <w:t>yes</w:t>
            </w:r>
          </w:p>
        </w:tc>
        <w:tc>
          <w:tcPr>
            <w:tcW w:w="1170" w:type="dxa"/>
          </w:tcPr>
          <w:p w14:paraId="54E12E3D" w14:textId="77777777" w:rsidR="00A26B5D" w:rsidRDefault="00A26B5D" w:rsidP="00A26B5D">
            <w:pPr>
              <w:pStyle w:val="prop-body"/>
            </w:pPr>
            <w:r>
              <w:t>yes</w:t>
            </w:r>
          </w:p>
        </w:tc>
        <w:tc>
          <w:tcPr>
            <w:tcW w:w="1530" w:type="dxa"/>
          </w:tcPr>
          <w:p w14:paraId="5DB7B127" w14:textId="77777777" w:rsidR="00A26B5D" w:rsidRDefault="00A26B5D" w:rsidP="00A26B5D">
            <w:pPr>
              <w:pStyle w:val="prop-body"/>
            </w:pPr>
            <w:r>
              <w:t>yes</w:t>
            </w:r>
          </w:p>
        </w:tc>
        <w:tc>
          <w:tcPr>
            <w:tcW w:w="1440" w:type="dxa"/>
          </w:tcPr>
          <w:p w14:paraId="6B13FA95" w14:textId="77777777" w:rsidR="00A26B5D" w:rsidRDefault="00A26B5D" w:rsidP="00A26B5D">
            <w:pPr>
              <w:pStyle w:val="prop-body"/>
            </w:pPr>
            <w:r>
              <w:t>yes</w:t>
            </w:r>
          </w:p>
        </w:tc>
        <w:tc>
          <w:tcPr>
            <w:tcW w:w="1710" w:type="dxa"/>
          </w:tcPr>
          <w:p w14:paraId="78812907" w14:textId="77777777" w:rsidR="00A26B5D" w:rsidRDefault="00A26B5D" w:rsidP="00A26B5D">
            <w:pPr>
              <w:pStyle w:val="prop-body"/>
              <w:jc w:val="left"/>
            </w:pPr>
            <w:r>
              <w:t xml:space="preserve">A dashboard in both individual and overall manner for time series forecasting based on results and progress analysis of the students. </w:t>
            </w:r>
          </w:p>
        </w:tc>
      </w:tr>
    </w:tbl>
    <w:p w14:paraId="39F7E25E" w14:textId="3C360663" w:rsidR="00126987" w:rsidRDefault="00126987" w:rsidP="006C3529">
      <w:pPr>
        <w:spacing w:line="360" w:lineRule="auto"/>
        <w:jc w:val="both"/>
      </w:pPr>
    </w:p>
    <w:p w14:paraId="344B5A34" w14:textId="48363371" w:rsidR="00400D84" w:rsidRDefault="00E1261F" w:rsidP="009A33C1">
      <w:pPr>
        <w:spacing w:line="360" w:lineRule="auto"/>
        <w:jc w:val="both"/>
      </w:pPr>
      <w:r>
        <w:lastRenderedPageBreak/>
        <w:t xml:space="preserve">Moreover, </w:t>
      </w:r>
      <w:r w:rsidR="00043DB1">
        <w:t xml:space="preserve">considering the existing real-world applications such as </w:t>
      </w:r>
      <w:r w:rsidR="00265D75">
        <w:t xml:space="preserve">Blackboard, </w:t>
      </w:r>
      <w:proofErr w:type="spellStart"/>
      <w:r w:rsidR="00265D75">
        <w:t>Jotform</w:t>
      </w:r>
      <w:proofErr w:type="spellEnd"/>
      <w:r w:rsidR="00AB0543">
        <w:t xml:space="preserve"> </w:t>
      </w:r>
      <w:r w:rsidR="00C757BD">
        <w:t>are also have</w:t>
      </w:r>
      <w:r w:rsidR="003872A9">
        <w:t xml:space="preserve"> some features like</w:t>
      </w:r>
      <w:r w:rsidR="00C757BD">
        <w:t xml:space="preserve"> </w:t>
      </w:r>
      <w:r w:rsidR="00863E2A">
        <w:t>result analysis as well as progress analysis</w:t>
      </w:r>
      <w:r w:rsidR="004E5C13">
        <w:t>.</w:t>
      </w:r>
      <w:r w:rsidR="003872A9">
        <w:t xml:space="preserve"> But they are more focusing on the </w:t>
      </w:r>
      <w:r w:rsidR="001D6738">
        <w:t xml:space="preserve">content delivering to the students. The following table contains the comparison between </w:t>
      </w:r>
      <w:r w:rsidR="00691941">
        <w:t>those existing application with the proposed solution.</w:t>
      </w:r>
    </w:p>
    <w:p w14:paraId="733F1CCE" w14:textId="4EF055E0" w:rsidR="00400D84" w:rsidRDefault="00400D84" w:rsidP="00400D84">
      <w:pPr>
        <w:pStyle w:val="Caption"/>
        <w:keepNext/>
        <w:jc w:val="center"/>
      </w:pPr>
      <w:bookmarkStart w:id="26" w:name="_Toc95505861"/>
      <w:r>
        <w:t xml:space="preserve">Table </w:t>
      </w:r>
      <w:r w:rsidR="00000000">
        <w:fldChar w:fldCharType="begin"/>
      </w:r>
      <w:r w:rsidR="00000000">
        <w:instrText xml:space="preserve"> STYLEREF 1 \s </w:instrText>
      </w:r>
      <w:r w:rsidR="00000000">
        <w:fldChar w:fldCharType="separate"/>
      </w:r>
      <w:r w:rsidR="000B6C19">
        <w:rPr>
          <w:noProof/>
        </w:rPr>
        <w:t>1</w:t>
      </w:r>
      <w:r w:rsidR="00000000">
        <w:rPr>
          <w:noProof/>
        </w:rPr>
        <w:fldChar w:fldCharType="end"/>
      </w:r>
      <w:r w:rsidR="000B6C19">
        <w:noBreakHyphen/>
      </w:r>
      <w:r w:rsidR="00000000">
        <w:fldChar w:fldCharType="begin"/>
      </w:r>
      <w:r w:rsidR="00000000">
        <w:instrText xml:space="preserve"> SEQ Table \* ARABIC \s 1 </w:instrText>
      </w:r>
      <w:r w:rsidR="00000000">
        <w:fldChar w:fldCharType="separate"/>
      </w:r>
      <w:r w:rsidR="000B6C19">
        <w:rPr>
          <w:noProof/>
        </w:rPr>
        <w:t>2</w:t>
      </w:r>
      <w:r w:rsidR="00000000">
        <w:rPr>
          <w:noProof/>
        </w:rPr>
        <w:fldChar w:fldCharType="end"/>
      </w:r>
      <w:r>
        <w:t xml:space="preserve">: </w:t>
      </w:r>
      <w:r w:rsidRPr="003760EB">
        <w:t xml:space="preserve">Comparison between </w:t>
      </w:r>
      <w:r>
        <w:t>existing applications</w:t>
      </w:r>
      <w:r w:rsidRPr="003760EB">
        <w:t xml:space="preserve"> and proposed solution</w:t>
      </w:r>
      <w:bookmarkEnd w:id="26"/>
    </w:p>
    <w:tbl>
      <w:tblPr>
        <w:tblStyle w:val="TableGrid"/>
        <w:tblW w:w="0" w:type="auto"/>
        <w:tblLook w:val="04A0" w:firstRow="1" w:lastRow="0" w:firstColumn="1" w:lastColumn="0" w:noHBand="0" w:noVBand="1"/>
      </w:tblPr>
      <w:tblGrid>
        <w:gridCol w:w="1642"/>
        <w:gridCol w:w="1642"/>
        <w:gridCol w:w="1642"/>
        <w:gridCol w:w="1642"/>
        <w:gridCol w:w="1642"/>
      </w:tblGrid>
      <w:tr w:rsidR="00B863E8" w14:paraId="0A347955" w14:textId="77777777" w:rsidTr="00400D84">
        <w:tc>
          <w:tcPr>
            <w:tcW w:w="1642" w:type="dxa"/>
            <w:vMerge w:val="restart"/>
          </w:tcPr>
          <w:p w14:paraId="153582D0" w14:textId="7AE01D7B" w:rsidR="00B863E8" w:rsidRDefault="00B863E8" w:rsidP="00B863E8">
            <w:pPr>
              <w:spacing w:line="360" w:lineRule="auto"/>
              <w:jc w:val="center"/>
            </w:pPr>
            <w:r>
              <w:t>Platform / Tool</w:t>
            </w:r>
          </w:p>
        </w:tc>
        <w:tc>
          <w:tcPr>
            <w:tcW w:w="3284" w:type="dxa"/>
            <w:gridSpan w:val="2"/>
          </w:tcPr>
          <w:p w14:paraId="2503D010" w14:textId="2CED972A" w:rsidR="00B863E8" w:rsidRDefault="00257B04" w:rsidP="009A33C1">
            <w:pPr>
              <w:spacing w:line="360" w:lineRule="auto"/>
              <w:jc w:val="both"/>
            </w:pPr>
            <w:r>
              <w:t>Time-based learner analyzer</w:t>
            </w:r>
          </w:p>
        </w:tc>
        <w:tc>
          <w:tcPr>
            <w:tcW w:w="3284" w:type="dxa"/>
            <w:gridSpan w:val="2"/>
          </w:tcPr>
          <w:p w14:paraId="40C96BAC" w14:textId="6FB42BFA" w:rsidR="00B863E8" w:rsidRDefault="00257B04" w:rsidP="009A33C1">
            <w:pPr>
              <w:spacing w:line="360" w:lineRule="auto"/>
              <w:jc w:val="both"/>
            </w:pPr>
            <w:r>
              <w:t>Forecast Dashboard</w:t>
            </w:r>
          </w:p>
        </w:tc>
      </w:tr>
      <w:tr w:rsidR="00B863E8" w14:paraId="2609DAFF" w14:textId="77777777" w:rsidTr="00400D84">
        <w:tc>
          <w:tcPr>
            <w:tcW w:w="1642" w:type="dxa"/>
            <w:vMerge/>
          </w:tcPr>
          <w:p w14:paraId="1A1F6F2C" w14:textId="77777777" w:rsidR="00B863E8" w:rsidRDefault="00B863E8" w:rsidP="009A33C1">
            <w:pPr>
              <w:spacing w:line="360" w:lineRule="auto"/>
              <w:jc w:val="both"/>
            </w:pPr>
          </w:p>
        </w:tc>
        <w:tc>
          <w:tcPr>
            <w:tcW w:w="1642" w:type="dxa"/>
          </w:tcPr>
          <w:p w14:paraId="42F8B4CA" w14:textId="4AE02755" w:rsidR="00B863E8" w:rsidRDefault="00C66BE9" w:rsidP="009A33C1">
            <w:pPr>
              <w:spacing w:line="360" w:lineRule="auto"/>
              <w:jc w:val="both"/>
            </w:pPr>
            <w:r>
              <w:t>Result Analysis</w:t>
            </w:r>
          </w:p>
        </w:tc>
        <w:tc>
          <w:tcPr>
            <w:tcW w:w="1642" w:type="dxa"/>
          </w:tcPr>
          <w:p w14:paraId="5A3C8000" w14:textId="4C2108AE" w:rsidR="00B863E8" w:rsidRDefault="00400D84" w:rsidP="009A33C1">
            <w:pPr>
              <w:spacing w:line="360" w:lineRule="auto"/>
              <w:jc w:val="both"/>
            </w:pPr>
            <w:r>
              <w:t>Progress Analysis</w:t>
            </w:r>
          </w:p>
        </w:tc>
        <w:tc>
          <w:tcPr>
            <w:tcW w:w="1642" w:type="dxa"/>
          </w:tcPr>
          <w:p w14:paraId="5E0758F0" w14:textId="561FBC1D" w:rsidR="00B863E8" w:rsidRDefault="00C66BE9" w:rsidP="009A33C1">
            <w:pPr>
              <w:spacing w:line="360" w:lineRule="auto"/>
              <w:jc w:val="both"/>
            </w:pPr>
            <w:r>
              <w:t>Individual</w:t>
            </w:r>
          </w:p>
        </w:tc>
        <w:tc>
          <w:tcPr>
            <w:tcW w:w="1642" w:type="dxa"/>
          </w:tcPr>
          <w:p w14:paraId="5AEBE054" w14:textId="0E2D5D4B" w:rsidR="00B863E8" w:rsidRDefault="00C66BE9" w:rsidP="009A33C1">
            <w:pPr>
              <w:spacing w:line="360" w:lineRule="auto"/>
              <w:jc w:val="both"/>
            </w:pPr>
            <w:r>
              <w:t>Overall</w:t>
            </w:r>
          </w:p>
        </w:tc>
      </w:tr>
      <w:tr w:rsidR="00B863E8" w14:paraId="64DBE710" w14:textId="77777777" w:rsidTr="00400D84">
        <w:tc>
          <w:tcPr>
            <w:tcW w:w="1642" w:type="dxa"/>
          </w:tcPr>
          <w:p w14:paraId="6323325D" w14:textId="454719C4" w:rsidR="00B863E8" w:rsidRDefault="00257B04" w:rsidP="009A33C1">
            <w:pPr>
              <w:spacing w:line="360" w:lineRule="auto"/>
              <w:jc w:val="both"/>
            </w:pPr>
            <w:r>
              <w:t>Blackboard</w:t>
            </w:r>
          </w:p>
        </w:tc>
        <w:tc>
          <w:tcPr>
            <w:tcW w:w="1642" w:type="dxa"/>
          </w:tcPr>
          <w:p w14:paraId="58500FCC" w14:textId="15B67A82" w:rsidR="00B863E8" w:rsidRDefault="00C66BE9" w:rsidP="009A33C1">
            <w:pPr>
              <w:spacing w:line="360" w:lineRule="auto"/>
              <w:jc w:val="both"/>
            </w:pPr>
            <w:r>
              <w:t>Available</w:t>
            </w:r>
          </w:p>
        </w:tc>
        <w:tc>
          <w:tcPr>
            <w:tcW w:w="1642" w:type="dxa"/>
          </w:tcPr>
          <w:p w14:paraId="127AE22C" w14:textId="79DCE358" w:rsidR="00B863E8" w:rsidRDefault="00C66BE9" w:rsidP="009A33C1">
            <w:pPr>
              <w:spacing w:line="360" w:lineRule="auto"/>
              <w:jc w:val="both"/>
            </w:pPr>
            <w:r>
              <w:t>Not Available</w:t>
            </w:r>
          </w:p>
        </w:tc>
        <w:tc>
          <w:tcPr>
            <w:tcW w:w="1642" w:type="dxa"/>
          </w:tcPr>
          <w:p w14:paraId="0F437C64" w14:textId="14FF4CC1" w:rsidR="00B863E8" w:rsidRDefault="00C66BE9" w:rsidP="009A33C1">
            <w:pPr>
              <w:spacing w:line="360" w:lineRule="auto"/>
              <w:jc w:val="both"/>
            </w:pPr>
            <w:r>
              <w:t>Not Available</w:t>
            </w:r>
          </w:p>
        </w:tc>
        <w:tc>
          <w:tcPr>
            <w:tcW w:w="1642" w:type="dxa"/>
          </w:tcPr>
          <w:p w14:paraId="2B07C9F8" w14:textId="4AE350BD" w:rsidR="00B863E8" w:rsidRDefault="00C66BE9" w:rsidP="009A33C1">
            <w:pPr>
              <w:spacing w:line="360" w:lineRule="auto"/>
              <w:jc w:val="both"/>
            </w:pPr>
            <w:r>
              <w:t>Available</w:t>
            </w:r>
          </w:p>
        </w:tc>
      </w:tr>
      <w:tr w:rsidR="00B863E8" w14:paraId="141CB1A5" w14:textId="77777777" w:rsidTr="00400D84">
        <w:tc>
          <w:tcPr>
            <w:tcW w:w="1642" w:type="dxa"/>
          </w:tcPr>
          <w:p w14:paraId="633C44F3" w14:textId="0E5F8E3E" w:rsidR="00B863E8" w:rsidRDefault="009F11D7" w:rsidP="009A33C1">
            <w:pPr>
              <w:spacing w:line="360" w:lineRule="auto"/>
              <w:jc w:val="both"/>
            </w:pPr>
            <w:proofErr w:type="spellStart"/>
            <w:r>
              <w:t>Jotform</w:t>
            </w:r>
            <w:proofErr w:type="spellEnd"/>
          </w:p>
        </w:tc>
        <w:tc>
          <w:tcPr>
            <w:tcW w:w="1642" w:type="dxa"/>
          </w:tcPr>
          <w:p w14:paraId="1A2E0CF3" w14:textId="2641CEAA" w:rsidR="00B863E8" w:rsidRDefault="00C66BE9" w:rsidP="009A33C1">
            <w:pPr>
              <w:spacing w:line="360" w:lineRule="auto"/>
              <w:jc w:val="both"/>
            </w:pPr>
            <w:r>
              <w:t>Not Available</w:t>
            </w:r>
          </w:p>
        </w:tc>
        <w:tc>
          <w:tcPr>
            <w:tcW w:w="1642" w:type="dxa"/>
          </w:tcPr>
          <w:p w14:paraId="73B3849D" w14:textId="4F05DF26" w:rsidR="00B863E8" w:rsidRDefault="00C66BE9" w:rsidP="009A33C1">
            <w:pPr>
              <w:spacing w:line="360" w:lineRule="auto"/>
              <w:jc w:val="both"/>
            </w:pPr>
            <w:r>
              <w:t>Available</w:t>
            </w:r>
          </w:p>
        </w:tc>
        <w:tc>
          <w:tcPr>
            <w:tcW w:w="1642" w:type="dxa"/>
          </w:tcPr>
          <w:p w14:paraId="48F38008" w14:textId="5F821F44" w:rsidR="00B863E8" w:rsidRDefault="00C66BE9" w:rsidP="009A33C1">
            <w:pPr>
              <w:spacing w:line="360" w:lineRule="auto"/>
              <w:jc w:val="both"/>
            </w:pPr>
            <w:r>
              <w:t>Not Available</w:t>
            </w:r>
          </w:p>
        </w:tc>
        <w:tc>
          <w:tcPr>
            <w:tcW w:w="1642" w:type="dxa"/>
          </w:tcPr>
          <w:p w14:paraId="40839CA1" w14:textId="79CAAF8C" w:rsidR="00B863E8" w:rsidRDefault="00C66BE9" w:rsidP="009A33C1">
            <w:pPr>
              <w:spacing w:line="360" w:lineRule="auto"/>
              <w:jc w:val="both"/>
            </w:pPr>
            <w:r>
              <w:t>Not Available</w:t>
            </w:r>
          </w:p>
        </w:tc>
      </w:tr>
      <w:tr w:rsidR="00B863E8" w14:paraId="5CA4DDC5" w14:textId="77777777" w:rsidTr="00400D84">
        <w:tc>
          <w:tcPr>
            <w:tcW w:w="1642" w:type="dxa"/>
          </w:tcPr>
          <w:p w14:paraId="2BD7C2A9" w14:textId="3A305C40" w:rsidR="00B863E8" w:rsidRDefault="009F11D7" w:rsidP="009A33C1">
            <w:pPr>
              <w:spacing w:line="360" w:lineRule="auto"/>
              <w:jc w:val="both"/>
            </w:pPr>
            <w:proofErr w:type="spellStart"/>
            <w:r>
              <w:t>AiTor</w:t>
            </w:r>
            <w:proofErr w:type="spellEnd"/>
          </w:p>
        </w:tc>
        <w:tc>
          <w:tcPr>
            <w:tcW w:w="1642" w:type="dxa"/>
          </w:tcPr>
          <w:p w14:paraId="0F539E52" w14:textId="0069508F" w:rsidR="00B863E8" w:rsidRDefault="00C66BE9" w:rsidP="009A33C1">
            <w:pPr>
              <w:spacing w:line="360" w:lineRule="auto"/>
              <w:jc w:val="both"/>
            </w:pPr>
            <w:r>
              <w:t>Available</w:t>
            </w:r>
          </w:p>
        </w:tc>
        <w:tc>
          <w:tcPr>
            <w:tcW w:w="1642" w:type="dxa"/>
          </w:tcPr>
          <w:p w14:paraId="15ED69DD" w14:textId="6344328C" w:rsidR="00B863E8" w:rsidRDefault="00C66BE9" w:rsidP="009A33C1">
            <w:pPr>
              <w:spacing w:line="360" w:lineRule="auto"/>
              <w:jc w:val="both"/>
            </w:pPr>
            <w:r>
              <w:t>Available</w:t>
            </w:r>
          </w:p>
        </w:tc>
        <w:tc>
          <w:tcPr>
            <w:tcW w:w="1642" w:type="dxa"/>
          </w:tcPr>
          <w:p w14:paraId="5002EDFE" w14:textId="4A541255" w:rsidR="00B863E8" w:rsidRDefault="00C66BE9" w:rsidP="009A33C1">
            <w:pPr>
              <w:spacing w:line="360" w:lineRule="auto"/>
              <w:jc w:val="both"/>
            </w:pPr>
            <w:r>
              <w:t>Available</w:t>
            </w:r>
          </w:p>
        </w:tc>
        <w:tc>
          <w:tcPr>
            <w:tcW w:w="1642" w:type="dxa"/>
          </w:tcPr>
          <w:p w14:paraId="1B7117A5" w14:textId="16501734" w:rsidR="00B863E8" w:rsidRDefault="00C66BE9" w:rsidP="009A33C1">
            <w:pPr>
              <w:spacing w:line="360" w:lineRule="auto"/>
              <w:jc w:val="both"/>
            </w:pPr>
            <w:r>
              <w:t>Available</w:t>
            </w:r>
          </w:p>
        </w:tc>
      </w:tr>
    </w:tbl>
    <w:p w14:paraId="5EFC4165" w14:textId="77777777" w:rsidR="00400D84" w:rsidRDefault="004E5C13" w:rsidP="009A33C1">
      <w:pPr>
        <w:spacing w:line="360" w:lineRule="auto"/>
        <w:jc w:val="both"/>
      </w:pPr>
      <w:r>
        <w:t xml:space="preserve"> </w:t>
      </w:r>
    </w:p>
    <w:p w14:paraId="3F7ADBC8" w14:textId="0476DCAB" w:rsidR="00395B69" w:rsidRDefault="00395B69" w:rsidP="009A33C1">
      <w:pPr>
        <w:spacing w:line="360" w:lineRule="auto"/>
        <w:jc w:val="both"/>
      </w:pPr>
      <w:r>
        <w:br w:type="page"/>
      </w:r>
    </w:p>
    <w:p w14:paraId="6CA2C157" w14:textId="64C8C0C9" w:rsidR="008C42D6" w:rsidRDefault="00395B69" w:rsidP="00825B75">
      <w:pPr>
        <w:pStyle w:val="Heading2"/>
      </w:pPr>
      <w:bookmarkStart w:id="27" w:name="_Toc120828703"/>
      <w:r>
        <w:lastRenderedPageBreak/>
        <w:t>Research Problem</w:t>
      </w:r>
      <w:bookmarkEnd w:id="27"/>
    </w:p>
    <w:p w14:paraId="5FD11191" w14:textId="04676274" w:rsidR="00515234" w:rsidRDefault="00515234" w:rsidP="00515234"/>
    <w:p w14:paraId="7126F40D" w14:textId="77777777" w:rsidR="006811EC" w:rsidRDefault="00616B30" w:rsidP="009629CC">
      <w:pPr>
        <w:spacing w:line="360" w:lineRule="auto"/>
      </w:pPr>
      <w:r>
        <w:t xml:space="preserve">Further referring into the research gap </w:t>
      </w:r>
      <w:r w:rsidR="00894748">
        <w:t xml:space="preserve">that </w:t>
      </w:r>
      <w:r w:rsidR="00B0283D">
        <w:t xml:space="preserve">concluded in the above chapter, </w:t>
      </w:r>
      <w:r w:rsidR="0071131F">
        <w:t xml:space="preserve">two main </w:t>
      </w:r>
      <w:r w:rsidR="00A74776">
        <w:t xml:space="preserve">research problems has been identified. </w:t>
      </w:r>
    </w:p>
    <w:p w14:paraId="5DA95BEB" w14:textId="77777777" w:rsidR="00EE1D81" w:rsidRDefault="00462B03" w:rsidP="009629CC">
      <w:pPr>
        <w:pStyle w:val="ListParagraph"/>
        <w:numPr>
          <w:ilvl w:val="0"/>
          <w:numId w:val="9"/>
        </w:numPr>
        <w:spacing w:line="360" w:lineRule="auto"/>
      </w:pPr>
      <w:r w:rsidRPr="00462B03">
        <w:t>How to obtain more productivity by analyzing and forecasting the progress of the students? (Individual/Overall)</w:t>
      </w:r>
    </w:p>
    <w:p w14:paraId="100AE8A3" w14:textId="3AEE290B" w:rsidR="00462B03" w:rsidRDefault="00462B03" w:rsidP="009629CC">
      <w:pPr>
        <w:pStyle w:val="ListParagraph"/>
        <w:numPr>
          <w:ilvl w:val="0"/>
          <w:numId w:val="9"/>
        </w:numPr>
        <w:spacing w:line="360" w:lineRule="auto"/>
      </w:pPr>
      <w:r w:rsidRPr="00462B03">
        <w:t>What are the possible steps to reduce the struggle of the students when they are about to select their career orientation?</w:t>
      </w:r>
    </w:p>
    <w:p w14:paraId="2C3C9C8C" w14:textId="142DD586" w:rsidR="003506AC" w:rsidRDefault="000C3F1E" w:rsidP="009629CC">
      <w:pPr>
        <w:spacing w:line="360" w:lineRule="auto"/>
        <w:jc w:val="both"/>
      </w:pPr>
      <w:r>
        <w:t>Considering the</w:t>
      </w:r>
      <w:r w:rsidR="0098739E">
        <w:t xml:space="preserve"> first problem that</w:t>
      </w:r>
      <w:r>
        <w:t xml:space="preserve"> obtain more productivity </w:t>
      </w:r>
      <w:r w:rsidR="0098739E">
        <w:t xml:space="preserve">of the students, </w:t>
      </w:r>
      <w:r w:rsidR="00583C34">
        <w:t>first</w:t>
      </w:r>
      <w:r w:rsidR="00B03352">
        <w:t xml:space="preserve"> there should be a </w:t>
      </w:r>
      <w:r w:rsidR="003E17FB">
        <w:t>method</w:t>
      </w:r>
      <w:r w:rsidR="00B03352">
        <w:t xml:space="preserve"> </w:t>
      </w:r>
      <w:r w:rsidR="00FF21A3">
        <w:t xml:space="preserve">to identified that the </w:t>
      </w:r>
      <w:r w:rsidR="0071303D">
        <w:t xml:space="preserve">productivity levels of the students in </w:t>
      </w:r>
      <w:r w:rsidR="00583C34">
        <w:t>both</w:t>
      </w:r>
      <w:r w:rsidR="0071303D">
        <w:t xml:space="preserve"> individual and overall group manner. </w:t>
      </w:r>
      <w:r w:rsidR="00583C34">
        <w:t>That would help the tutors as well as lecturers to</w:t>
      </w:r>
      <w:r w:rsidR="00A70D80">
        <w:t xml:space="preserve"> reach out each student and</w:t>
      </w:r>
      <w:r w:rsidR="00F50859">
        <w:t xml:space="preserve"> help them to improve their productivity in each subject module. </w:t>
      </w:r>
      <w:r w:rsidR="00DE43DC">
        <w:t xml:space="preserve">For achieve this scenario, the proposed </w:t>
      </w:r>
      <w:r w:rsidR="00DC0359">
        <w:t xml:space="preserve">solution of this paper comes up with overall and individual </w:t>
      </w:r>
      <w:r w:rsidR="00503DC8">
        <w:t>forecasting result dashboard</w:t>
      </w:r>
      <w:r w:rsidR="005A684D">
        <w:t>s</w:t>
      </w:r>
      <w:r w:rsidR="00503DC8">
        <w:t xml:space="preserve">. </w:t>
      </w:r>
      <w:r w:rsidR="005A684D">
        <w:t xml:space="preserve">When having a forecasting dashboard, </w:t>
      </w:r>
      <w:r w:rsidR="009C7AFE">
        <w:t xml:space="preserve">not only the teachers or lecturers, </w:t>
      </w:r>
      <w:r w:rsidR="00EB3528">
        <w:t xml:space="preserve">but also the students/undergraduates will be highly </w:t>
      </w:r>
      <w:r w:rsidR="00131786">
        <w:t xml:space="preserve">benefitted. They </w:t>
      </w:r>
      <w:r w:rsidR="009629CC">
        <w:t>could</w:t>
      </w:r>
      <w:r w:rsidR="00131786">
        <w:t xml:space="preserve"> refer the </w:t>
      </w:r>
      <w:r w:rsidR="005270E8">
        <w:t xml:space="preserve">forecasting dashboard and level up their abilities and the skills. And they could </w:t>
      </w:r>
      <w:r w:rsidR="00F24903">
        <w:t>recognize the le</w:t>
      </w:r>
      <w:r w:rsidR="000A1A6E">
        <w:t xml:space="preserve">vel that they are in the batch or group. </w:t>
      </w:r>
      <w:r w:rsidR="00EB3528">
        <w:t xml:space="preserve"> </w:t>
      </w:r>
    </w:p>
    <w:p w14:paraId="375659DF" w14:textId="38E03F0A" w:rsidR="00832830" w:rsidRDefault="00503DC8" w:rsidP="009629CC">
      <w:pPr>
        <w:spacing w:line="360" w:lineRule="auto"/>
        <w:jc w:val="both"/>
      </w:pPr>
      <w:r>
        <w:t xml:space="preserve">In the </w:t>
      </w:r>
      <w:r w:rsidR="001B6F1B">
        <w:t>above-mentioned</w:t>
      </w:r>
      <w:r w:rsidR="00AA3C74">
        <w:t xml:space="preserve"> dashboard, the identified </w:t>
      </w:r>
      <w:r w:rsidR="00FA0A18">
        <w:t>weaknesses, personal skill levels, result progress</w:t>
      </w:r>
      <w:r w:rsidR="00CF59AE">
        <w:t xml:space="preserve"> will be visually presented</w:t>
      </w:r>
      <w:r w:rsidR="0028339E">
        <w:t>.</w:t>
      </w:r>
      <w:r w:rsidR="00DC0359">
        <w:t xml:space="preserve"> </w:t>
      </w:r>
      <w:r w:rsidR="00556AC9">
        <w:t>For the matter of displaying the</w:t>
      </w:r>
      <w:r w:rsidR="00D54BC3">
        <w:t>m</w:t>
      </w:r>
      <w:r w:rsidR="00DB1F0E">
        <w:t xml:space="preserve">, the individual analyze report for the student and the overall </w:t>
      </w:r>
      <w:r w:rsidR="001F09E4">
        <w:t>student group/batch ana</w:t>
      </w:r>
      <w:r w:rsidR="00996742">
        <w:t xml:space="preserve">lyzed report </w:t>
      </w:r>
      <w:r w:rsidR="002662F3">
        <w:t xml:space="preserve">will be </w:t>
      </w:r>
      <w:r w:rsidR="00AA3614">
        <w:t xml:space="preserve">using </w:t>
      </w:r>
      <w:r w:rsidR="00205FEF">
        <w:t xml:space="preserve">many </w:t>
      </w:r>
      <w:r w:rsidR="00AA3614">
        <w:t xml:space="preserve">kinds of charts </w:t>
      </w:r>
      <w:r w:rsidR="009629CC">
        <w:t>to</w:t>
      </w:r>
      <w:r w:rsidR="00205FEF">
        <w:t xml:space="preserve"> make the result is more </w:t>
      </w:r>
      <w:r w:rsidR="00773576">
        <w:t>visualized. The</w:t>
      </w:r>
      <w:r w:rsidR="00BA7AAE">
        <w:t xml:space="preserve"> identified second problem is </w:t>
      </w:r>
      <w:r w:rsidR="00AA071F">
        <w:t>what are the</w:t>
      </w:r>
      <w:r w:rsidR="00BA7AAE">
        <w:t xml:space="preserve"> </w:t>
      </w:r>
      <w:r w:rsidR="00AA071F" w:rsidRPr="00462B03">
        <w:t>possible steps to reduce the struggle of the students when they are about to select their career orientation</w:t>
      </w:r>
      <w:r w:rsidR="00AA071F">
        <w:t xml:space="preserve">. </w:t>
      </w:r>
      <w:r w:rsidR="009B4EB5">
        <w:t xml:space="preserve">As the first step </w:t>
      </w:r>
      <w:r w:rsidR="00807151">
        <w:t>o</w:t>
      </w:r>
      <w:r w:rsidR="009B4EB5">
        <w:t>f th</w:t>
      </w:r>
      <w:r w:rsidR="00807151">
        <w:t xml:space="preserve">is, the student’s results for </w:t>
      </w:r>
      <w:r w:rsidR="007F2E6F">
        <w:t xml:space="preserve">assessments, progress of the assessments throughout the term or a semester will be considered. And </w:t>
      </w:r>
      <w:r w:rsidR="00C147DB">
        <w:t>the</w:t>
      </w:r>
      <w:r w:rsidR="00F90E0C">
        <w:t xml:space="preserve"> </w:t>
      </w:r>
      <w:r w:rsidR="00C147DB">
        <w:t xml:space="preserve">identified </w:t>
      </w:r>
      <w:r w:rsidR="00F90E0C">
        <w:t xml:space="preserve">personal </w:t>
      </w:r>
      <w:r w:rsidR="00C147DB">
        <w:t>skills of the</w:t>
      </w:r>
      <w:r w:rsidR="00FB4C27">
        <w:t xml:space="preserve"> students will be</w:t>
      </w:r>
      <w:r w:rsidR="007206BB">
        <w:t xml:space="preserve"> </w:t>
      </w:r>
      <w:r w:rsidR="00F90E0C">
        <w:t xml:space="preserve">highly considered as well. </w:t>
      </w:r>
      <w:r w:rsidR="002A5B85">
        <w:t>After</w:t>
      </w:r>
      <w:r w:rsidR="00F449DB">
        <w:t xml:space="preserve"> consideration</w:t>
      </w:r>
      <w:r w:rsidR="002A5B85">
        <w:t xml:space="preserve"> </w:t>
      </w:r>
      <w:r w:rsidR="00F449DB">
        <w:t>both of those two major factors, a recommendation for the student’s career orientation</w:t>
      </w:r>
      <w:r w:rsidR="000162AB">
        <w:t xml:space="preserve">. And in the process of identifying the </w:t>
      </w:r>
      <w:r w:rsidR="00416956">
        <w:t xml:space="preserve">recommended career for the student, current trend of the world </w:t>
      </w:r>
      <w:r w:rsidR="00EA7D7C">
        <w:t>as well as</w:t>
      </w:r>
      <w:r w:rsidR="00597A56">
        <w:t xml:space="preserve"> </w:t>
      </w:r>
      <w:r w:rsidR="00131F6E">
        <w:t xml:space="preserve">the number of opportunities for the relevant career in the job market will be </w:t>
      </w:r>
      <w:r w:rsidR="00C90DE0">
        <w:t xml:space="preserve">examined. </w:t>
      </w:r>
      <w:r w:rsidR="00EA7D7C">
        <w:t xml:space="preserve"> </w:t>
      </w:r>
      <w:r w:rsidR="00F449DB">
        <w:t xml:space="preserve"> </w:t>
      </w:r>
      <w:r w:rsidR="00FB4C27">
        <w:t xml:space="preserve"> </w:t>
      </w:r>
    </w:p>
    <w:p w14:paraId="5CE2D08C" w14:textId="473652A3" w:rsidR="00515234" w:rsidRDefault="004747B5" w:rsidP="00825B75">
      <w:pPr>
        <w:pStyle w:val="Heading1"/>
      </w:pPr>
      <w:bookmarkStart w:id="28" w:name="_Toc120828704"/>
      <w:r>
        <w:lastRenderedPageBreak/>
        <w:t>O</w:t>
      </w:r>
      <w:r w:rsidR="00AD759A">
        <w:t>BJECTIVES</w:t>
      </w:r>
      <w:bookmarkEnd w:id="28"/>
    </w:p>
    <w:p w14:paraId="7D3E5662" w14:textId="7B0031D5" w:rsidR="004747B5" w:rsidRDefault="004747B5" w:rsidP="004747B5"/>
    <w:p w14:paraId="13BDFF84" w14:textId="113CCF8F" w:rsidR="004747B5" w:rsidRDefault="004747B5" w:rsidP="00825B75">
      <w:pPr>
        <w:pStyle w:val="Heading2"/>
      </w:pPr>
      <w:bookmarkStart w:id="29" w:name="_Toc120828705"/>
      <w:r>
        <w:t>Main Objective</w:t>
      </w:r>
      <w:bookmarkEnd w:id="29"/>
    </w:p>
    <w:p w14:paraId="0A91969F" w14:textId="77777777" w:rsidR="00210DB7" w:rsidRDefault="00210DB7"/>
    <w:p w14:paraId="5A701488" w14:textId="77777777" w:rsidR="00210DB7" w:rsidRDefault="00210DB7" w:rsidP="00210DB7">
      <w:pPr>
        <w:spacing w:line="360" w:lineRule="auto"/>
        <w:jc w:val="both"/>
      </w:pPr>
      <w:r>
        <w:t>The major purpose of this case study is to provide both students and tutors with a highly engaging technology-enhanced online education experience, in which students may receive more individualized education and tutors can get an upfront detailed analysis of their students.</w:t>
      </w:r>
    </w:p>
    <w:p w14:paraId="419AC8FA" w14:textId="77777777" w:rsidR="00F8421E" w:rsidRDefault="00210DB7" w:rsidP="00210DB7">
      <w:pPr>
        <w:spacing w:line="360" w:lineRule="auto"/>
        <w:jc w:val="both"/>
      </w:pPr>
      <w:r>
        <w:t xml:space="preserve">Given that </w:t>
      </w:r>
      <w:proofErr w:type="gramStart"/>
      <w:r>
        <w:t>the majority of</w:t>
      </w:r>
      <w:proofErr w:type="gramEnd"/>
      <w:r>
        <w:t xml:space="preserve"> educational institutes now give their course content online and based on the analysis performed in the preceding sections of this document, students have found it difficult to absorb the whole knowledge from the content delivered via the instructor. </w:t>
      </w:r>
    </w:p>
    <w:p w14:paraId="6EADDC32" w14:textId="65443105" w:rsidR="003F111C" w:rsidRDefault="003F111C" w:rsidP="00210DB7">
      <w:pPr>
        <w:spacing w:line="360" w:lineRule="auto"/>
        <w:jc w:val="both"/>
      </w:pPr>
      <w:r>
        <w:t xml:space="preserve">According to the online questionnaire that </w:t>
      </w:r>
      <w:r w:rsidR="00C07A93">
        <w:t xml:space="preserve">conducted among the students, </w:t>
      </w:r>
      <w:r w:rsidR="00C07A93" w:rsidRPr="00C07A93">
        <w:t>the main goal of this study is to develop a better platform that is tailored to each individual and has a proper course material recommendation method, from the student's perspective.</w:t>
      </w:r>
    </w:p>
    <w:p w14:paraId="63C6E3C2" w14:textId="1C97BACC" w:rsidR="006B36A3" w:rsidRPr="006B36A3" w:rsidRDefault="00276CC6" w:rsidP="00210DB7">
      <w:pPr>
        <w:spacing w:line="360" w:lineRule="auto"/>
        <w:jc w:val="both"/>
        <w:rPr>
          <w:rFonts w:cs="Times New Roman"/>
          <w:szCs w:val="24"/>
        </w:rPr>
      </w:pPr>
      <w:r>
        <w:t xml:space="preserve">On the other hand, </w:t>
      </w:r>
      <w:r w:rsidR="008E32F8" w:rsidRPr="00D11C2C">
        <w:rPr>
          <w:rFonts w:cs="Times New Roman"/>
          <w:szCs w:val="24"/>
        </w:rPr>
        <w:t>from the tutor’s perspective, the main objective is to provide a platform that provides a detailed analysis of students.</w:t>
      </w:r>
      <w:r w:rsidR="008E32F8">
        <w:rPr>
          <w:rFonts w:cs="Times New Roman"/>
          <w:szCs w:val="24"/>
        </w:rPr>
        <w:t xml:space="preserve"> The analysis </w:t>
      </w:r>
      <w:r w:rsidR="006B36A3">
        <w:rPr>
          <w:rFonts w:cs="Times New Roman"/>
          <w:szCs w:val="24"/>
        </w:rPr>
        <w:t>could be helpful for the institution purposes as well.</w:t>
      </w:r>
    </w:p>
    <w:p w14:paraId="4D8DB805" w14:textId="5DA9E22D" w:rsidR="004747B5" w:rsidRDefault="004747B5" w:rsidP="00210DB7">
      <w:pPr>
        <w:spacing w:line="360" w:lineRule="auto"/>
        <w:jc w:val="both"/>
        <w:rPr>
          <w:rFonts w:eastAsiaTheme="majorEastAsia" w:cstheme="majorBidi"/>
          <w:b/>
          <w:sz w:val="28"/>
          <w:szCs w:val="32"/>
        </w:rPr>
      </w:pPr>
    </w:p>
    <w:p w14:paraId="28B71DFD" w14:textId="2E70718F" w:rsidR="004747B5" w:rsidRDefault="008B6901" w:rsidP="00825B75">
      <w:pPr>
        <w:pStyle w:val="Heading2"/>
      </w:pPr>
      <w:bookmarkStart w:id="30" w:name="_Toc120828706"/>
      <w:r>
        <w:t>Specific Objective</w:t>
      </w:r>
      <w:bookmarkEnd w:id="30"/>
    </w:p>
    <w:p w14:paraId="604CB903" w14:textId="77777777" w:rsidR="00660DEF" w:rsidRDefault="00660DEF" w:rsidP="00660DEF"/>
    <w:p w14:paraId="4FF63A15" w14:textId="2AC1401C" w:rsidR="005F185C" w:rsidRDefault="00834575" w:rsidP="00825B75">
      <w:pPr>
        <w:pStyle w:val="Heading3"/>
      </w:pPr>
      <w:bookmarkStart w:id="31" w:name="_Toc120828707"/>
      <w:r>
        <w:t>Identification and prediction of best learning strategy</w:t>
      </w:r>
      <w:bookmarkEnd w:id="31"/>
    </w:p>
    <w:p w14:paraId="52C53EBF" w14:textId="77777777" w:rsidR="00825B75" w:rsidRPr="00825B75" w:rsidRDefault="00825B75" w:rsidP="00825B75"/>
    <w:p w14:paraId="3E91D06F" w14:textId="07762712" w:rsidR="00971689" w:rsidRDefault="00971689" w:rsidP="00F8696C">
      <w:pPr>
        <w:spacing w:line="360" w:lineRule="auto"/>
        <w:jc w:val="both"/>
      </w:pPr>
      <w:r w:rsidRPr="00971689">
        <w:t>This objective is to design the process by which the application will detect, predict, and analyze the student's best learning strategy(s). Authors must conduct research and determine the most popular and widely used learning tactics among pupils. This entails developing and testing a hypothesis about how to determine the best learning technique for each learner. In most circumstances, a single learner may employ a variety of learning techniques (video, audio, text). These prerequisites should also be addressed by this goal.</w:t>
      </w:r>
    </w:p>
    <w:p w14:paraId="286F28F0" w14:textId="740517A6" w:rsidR="005F185C" w:rsidRDefault="00971689" w:rsidP="00825B75">
      <w:pPr>
        <w:pStyle w:val="Heading3"/>
      </w:pPr>
      <w:bookmarkStart w:id="32" w:name="_Toc120828708"/>
      <w:r>
        <w:lastRenderedPageBreak/>
        <w:t>I</w:t>
      </w:r>
      <w:r w:rsidR="000119B9">
        <w:t>dentification and recommendation of learning materials</w:t>
      </w:r>
      <w:bookmarkEnd w:id="32"/>
    </w:p>
    <w:p w14:paraId="02693B96" w14:textId="77777777" w:rsidR="00825B75" w:rsidRPr="00825B75" w:rsidRDefault="00825B75" w:rsidP="00825B75"/>
    <w:p w14:paraId="4D5B4D53" w14:textId="341F1B82" w:rsidR="00971689" w:rsidRDefault="00923639" w:rsidP="00F8696C">
      <w:pPr>
        <w:spacing w:line="360" w:lineRule="auto"/>
        <w:jc w:val="both"/>
      </w:pPr>
      <w:r w:rsidRPr="00923639">
        <w:t xml:space="preserve">Once the best learning strategies have been determined, a method for appropriately identifying and recommending subject materials to the learner should be developed. The goal of this goal is to reduce the amount of time students spend browsing the internet for appropriate course content. It has been discovered that students occasionally struggle to select the most appropriate supporting learning environment. Students will be able to have a seamless experience in accessing the best filtered content in one platform if this goal is </w:t>
      </w:r>
      <w:r w:rsidR="003E5132" w:rsidRPr="003E5132">
        <w:t>achieved.</w:t>
      </w:r>
    </w:p>
    <w:p w14:paraId="502A457C" w14:textId="77777777" w:rsidR="00923639" w:rsidRDefault="00923639"/>
    <w:p w14:paraId="370AB405" w14:textId="1A1F9BC6" w:rsidR="003E5132" w:rsidRDefault="00E5218C" w:rsidP="00825B75">
      <w:pPr>
        <w:pStyle w:val="Heading3"/>
      </w:pPr>
      <w:bookmarkStart w:id="33" w:name="_Toc120828709"/>
      <w:r>
        <w:t xml:space="preserve">Performance analysis and </w:t>
      </w:r>
      <w:r w:rsidR="00F8696C">
        <w:t>personal skills identification</w:t>
      </w:r>
      <w:bookmarkEnd w:id="33"/>
    </w:p>
    <w:p w14:paraId="49A7A9D6" w14:textId="77777777" w:rsidR="00825B75" w:rsidRPr="00825B75" w:rsidRDefault="00825B75" w:rsidP="00825B75"/>
    <w:p w14:paraId="360DD402" w14:textId="30EB638A" w:rsidR="00F8696C" w:rsidRDefault="00282E6C" w:rsidP="000E2C69">
      <w:pPr>
        <w:spacing w:line="360" w:lineRule="auto"/>
        <w:jc w:val="both"/>
      </w:pPr>
      <w:r w:rsidRPr="00282E6C">
        <w:t xml:space="preserve">The involvement of students with the teacher was limited as the transition from traditional classroom teaching to online teaching occurred. In a traditional classroom setting, where both the student and the teacher are physically present, the teacher can keep a close eye on the student. As a result, the teacher </w:t>
      </w:r>
      <w:proofErr w:type="gramStart"/>
      <w:r w:rsidRPr="00282E6C">
        <w:t>is able to</w:t>
      </w:r>
      <w:proofErr w:type="gramEnd"/>
      <w:r w:rsidRPr="00282E6C">
        <w:t xml:space="preserve"> make valid assumptions and analyses about that specific pupil.</w:t>
      </w:r>
      <w:r w:rsidR="001078FF">
        <w:t xml:space="preserve"> </w:t>
      </w:r>
      <w:r w:rsidR="001078FF" w:rsidRPr="001078FF">
        <w:t xml:space="preserve">However, with the </w:t>
      </w:r>
      <w:r w:rsidR="00B95EBA" w:rsidRPr="00014677">
        <w:t xml:space="preserve">transformation </w:t>
      </w:r>
      <w:r w:rsidR="00B95EBA">
        <w:t>to</w:t>
      </w:r>
      <w:r w:rsidR="001078FF" w:rsidRPr="001078FF">
        <w:t xml:space="preserve"> online education, an increase in the number of students in a single session, and a lack of technology, it has become more difficult to identify each student individually and give extensive analysis of their productivity. The goal of this objective is to deliver a valid and accurate analysis based on proof-of-work and statistical analysis for each student as well as the entire classroom.</w:t>
      </w:r>
    </w:p>
    <w:p w14:paraId="288169F6" w14:textId="77777777" w:rsidR="00B95EBA" w:rsidRPr="00282E6C" w:rsidRDefault="00B95EBA" w:rsidP="000E2C69">
      <w:pPr>
        <w:spacing w:line="360" w:lineRule="auto"/>
        <w:jc w:val="both"/>
      </w:pPr>
    </w:p>
    <w:p w14:paraId="6B858BB1" w14:textId="402B5C58" w:rsidR="00DC2102" w:rsidRDefault="00B95EBA" w:rsidP="00825B75">
      <w:pPr>
        <w:pStyle w:val="Heading3"/>
      </w:pPr>
      <w:bookmarkStart w:id="34" w:name="_Toc120828710"/>
      <w:r>
        <w:t xml:space="preserve">Progress analysis </w:t>
      </w:r>
      <w:r w:rsidR="00207C4D">
        <w:t>forecasting and career recommendation</w:t>
      </w:r>
      <w:bookmarkEnd w:id="34"/>
    </w:p>
    <w:p w14:paraId="5A82817F" w14:textId="77777777" w:rsidR="00825B75" w:rsidRPr="00825B75" w:rsidRDefault="00825B75" w:rsidP="00825B75"/>
    <w:p w14:paraId="5B5B9DC1" w14:textId="77777777" w:rsidR="00D66481" w:rsidRDefault="005C0FD7" w:rsidP="001C45F3">
      <w:pPr>
        <w:spacing w:line="360" w:lineRule="auto"/>
        <w:jc w:val="both"/>
      </w:pPr>
      <w:r>
        <w:t xml:space="preserve">In refer to </w:t>
      </w:r>
      <w:r>
        <w:fldChar w:fldCharType="begin"/>
      </w:r>
      <w:r>
        <w:instrText xml:space="preserve"> ADDIN ZOTERO_ITEM CSL_CITATION {"citationID":"oOfdika0","properties":{"formattedCitation":"[9]","plainCitation":"[9]","noteIndex":0},"citationItems":[{"id":38,"uris":["http://zotero.org/users/local/ygixRqFk/items/PN6FNVDZ"],"uri":["http://zotero.org/users/local/ygixRqFk/items/PN6FNVDZ"],"itemData":{"id":38,"type":"paper-conference","abstract":"The present grading system used in schools does not provide a realistic projection of the students’ performance during public examinations such as the Lower Secondary Assessment (PMR). This is because the actual PMR grades obtained by the candidates are usually significantly better than the school trial examination grades using the guidelines provided by the Ministry of Education. A set of minimum marks for all grades, known as baseline data is used to forecast the student’s grade for the forthcoming public examination based on the student’s trial examination marks. To date, such method to determine the baseline data is done manually and is subjective as it depends on a teacher’s personal viewpoint. This paper presents an automated system that generates subject baseline data using empirical data comprising actual trial examination marks with their corresponding PMR grades for a cohort of candidates. We present our findings using data obtained at PMR level.","container-title":"2011 7th International Conference on Information Technology in Asia","DOI":"10.1109/CITA.2011.5998725","event":"2011 7th International Conference on IT in Asia (CITA)","event-place":"Sarawak, Malaysia","ISBN":"978-1-61284-128-1","language":"en","page":"1-6","publisher":"IEEE","publisher-place":"Sarawak, Malaysia","source":"DOI.org (Crossref)","title":"Generating grade baseline marks for forcasting students' performance in Lower Secondary Assessment (PMR)","URL":"http://ieeexplore.ieee.org/document/5998725/","author":[{"family":"Choo","given":"Lim Pek"},{"family":"Labadin","given":"Jane"}],"accessed":{"date-parts":[["2022",1,31]]},"issued":{"date-parts":[["2011",7]]}}}],"schema":"https://github.com/citation-style-language/schema/raw/master/csl-citation.json"} </w:instrText>
      </w:r>
      <w:r>
        <w:fldChar w:fldCharType="separate"/>
      </w:r>
      <w:r w:rsidRPr="00A37A3E">
        <w:rPr>
          <w:rFonts w:cs="Times New Roman"/>
        </w:rPr>
        <w:t>[9]</w:t>
      </w:r>
      <w:r>
        <w:fldChar w:fldCharType="end"/>
      </w:r>
      <w:r>
        <w:t>, a</w:t>
      </w:r>
      <w:r w:rsidRPr="00A37A3E">
        <w:t xml:space="preserve"> modified and adjusted grading system is required since the current standard grading system does not provide a realistic projection of the students' performance in the actual public examination. As a result, schools now decide on a set of minimal (baseline) marks, also known as baseline data, that will be used to calculate each grade for school-based examinations.</w:t>
      </w:r>
      <w:r w:rsidR="00437F69">
        <w:t xml:space="preserve"> </w:t>
      </w:r>
      <w:r w:rsidR="00187AAF">
        <w:t>Therefore,</w:t>
      </w:r>
      <w:r w:rsidR="00C6225C">
        <w:t xml:space="preserve"> the students, lectures as well as the institution</w:t>
      </w:r>
      <w:r w:rsidR="00D66481">
        <w:t xml:space="preserve"> will be highly benefitted</w:t>
      </w:r>
      <w:r w:rsidR="00437F69">
        <w:t xml:space="preserve"> </w:t>
      </w:r>
      <w:r w:rsidR="00187AAF">
        <w:t>through a</w:t>
      </w:r>
      <w:r w:rsidR="00437F69">
        <w:t xml:space="preserve"> </w:t>
      </w:r>
      <w:r w:rsidR="00187AAF">
        <w:t>proper progress analysis forecasting</w:t>
      </w:r>
      <w:r w:rsidR="00D66481">
        <w:t>.</w:t>
      </w:r>
    </w:p>
    <w:p w14:paraId="159701D7" w14:textId="77777777" w:rsidR="009B01E2" w:rsidRDefault="00BA73CC" w:rsidP="001C45F3">
      <w:pPr>
        <w:spacing w:line="360" w:lineRule="auto"/>
        <w:jc w:val="both"/>
      </w:pPr>
      <w:r>
        <w:lastRenderedPageBreak/>
        <w:t xml:space="preserve">According to </w:t>
      </w:r>
      <w:r w:rsidR="00907ADD">
        <w:fldChar w:fldCharType="begin"/>
      </w:r>
      <w:r w:rsidR="00907ADD">
        <w:instrText xml:space="preserve"> ADDIN ZOTERO_ITEM CSL_CITATION {"citationID":"47QxLxS1","properties":{"formattedCitation":"[7]","plainCitation":"[7]","noteIndex":0},"citationItems":[{"id":26,"uris":["http://zotero.org/users/local/ygixRqFk/items/8QGMF6QQ"],"uri":["http://zotero.org/users/local/ygixRqFk/items/8QGMF6QQ"],"itemData":{"id":26,"type":"article-journal","abstract":"Young people in high schools and colleges make critical decisions regarding what to study and which career path to pursue. For various reasons, many of them end up switching to other majors. Such changes are wasteful in time and resources and they produce emotional and economical stresses.","language":"en","page":"9","source":"Zotero","title":"Choosing career paths: The outputs of VTASI teams","author":[{"family":"Chang","given":"C M"}],"issued":{"date-parts":[["2012"]]}}}],"schema":"https://github.com/citation-style-language/schema/raw/master/csl-citation.json"} </w:instrText>
      </w:r>
      <w:r w:rsidR="00907ADD">
        <w:fldChar w:fldCharType="separate"/>
      </w:r>
      <w:r w:rsidR="00907ADD" w:rsidRPr="00907ADD">
        <w:rPr>
          <w:rFonts w:cs="Times New Roman"/>
        </w:rPr>
        <w:t>[7]</w:t>
      </w:r>
      <w:r w:rsidR="00907ADD">
        <w:fldChar w:fldCharType="end"/>
      </w:r>
      <w:r w:rsidR="00907ADD">
        <w:t xml:space="preserve">, </w:t>
      </w:r>
      <w:r w:rsidR="00D55962">
        <w:t xml:space="preserve"> </w:t>
      </w:r>
      <w:r w:rsidR="00D55962" w:rsidRPr="00D55962">
        <w:t>Statistics show that many young people alter their job paths, sometimes involuntarily and sometimes on their own volition. For example, 40% of STEM (science, technology, engineering, and mathematics) students and 60% of pre-medical students fail to complete their degrees or switch to other subjects.</w:t>
      </w:r>
      <w:r w:rsidR="00851CFC">
        <w:t xml:space="preserve"> </w:t>
      </w:r>
    </w:p>
    <w:p w14:paraId="5AEC5122" w14:textId="77777777" w:rsidR="00975D32" w:rsidRDefault="00803802" w:rsidP="001C45F3">
      <w:pPr>
        <w:spacing w:line="360" w:lineRule="auto"/>
        <w:jc w:val="both"/>
      </w:pPr>
      <w:r w:rsidRPr="00803802">
        <w:t xml:space="preserve">The realm of cooperation is a broad and ever-changing domain. Keeping up with industry trends is essential if you want to advance your career in a specific field. Students, particularly recent </w:t>
      </w:r>
      <w:r w:rsidR="00975D32" w:rsidRPr="00803802">
        <w:t>graduates,</w:t>
      </w:r>
      <w:r w:rsidRPr="00803802">
        <w:t xml:space="preserve"> or undergraduates are having difficulty determining the best path to advance their careers. If they haven't recognized their purpose, they may choose the wrong path and make poor career decisions. The goal of this purpose is to discover and deliver individualized career suggestions to each student, as the suggested system closely monitors the students' educational trends and has enough data to make justifiable assumptions.</w:t>
      </w:r>
    </w:p>
    <w:p w14:paraId="1485A4CB" w14:textId="36F17CDD" w:rsidR="0060790D" w:rsidRDefault="0060790D" w:rsidP="00207C4D">
      <w:pPr>
        <w:spacing w:line="360" w:lineRule="auto"/>
        <w:jc w:val="both"/>
      </w:pPr>
      <w:r>
        <w:br w:type="page"/>
      </w:r>
    </w:p>
    <w:p w14:paraId="107472C0" w14:textId="037B7F6D" w:rsidR="0060790D" w:rsidRDefault="0060790D" w:rsidP="00825B75">
      <w:pPr>
        <w:pStyle w:val="Heading1"/>
        <w:rPr>
          <w:rStyle w:val="markedcontent"/>
        </w:rPr>
      </w:pPr>
      <w:bookmarkStart w:id="35" w:name="_Toc120828711"/>
      <w:r w:rsidRPr="00825B75">
        <w:rPr>
          <w:rStyle w:val="markedcontent"/>
        </w:rPr>
        <w:lastRenderedPageBreak/>
        <w:t>M</w:t>
      </w:r>
      <w:r w:rsidR="007C163C" w:rsidRPr="00825B75">
        <w:rPr>
          <w:rStyle w:val="markedcontent"/>
        </w:rPr>
        <w:t>ETHODOLOGY</w:t>
      </w:r>
      <w:bookmarkEnd w:id="35"/>
    </w:p>
    <w:p w14:paraId="009775FF" w14:textId="39D36910" w:rsidR="0060790D" w:rsidRDefault="0060790D" w:rsidP="0060790D"/>
    <w:p w14:paraId="2F83B578" w14:textId="36A9CF0C" w:rsidR="00E8323E" w:rsidRDefault="00E8323E" w:rsidP="00825B75">
      <w:pPr>
        <w:pStyle w:val="Heading2"/>
      </w:pPr>
      <w:bookmarkStart w:id="36" w:name="_Toc120828712"/>
      <w:r>
        <w:t>Introduction and basic user flow</w:t>
      </w:r>
      <w:bookmarkEnd w:id="36"/>
    </w:p>
    <w:p w14:paraId="7E37419C" w14:textId="77777777" w:rsidR="00E8323E" w:rsidRDefault="00E8323E" w:rsidP="00E8323E"/>
    <w:p w14:paraId="2C3451A1" w14:textId="3C983772" w:rsidR="00AF72B4" w:rsidRDefault="00053F7B" w:rsidP="0015441C">
      <w:pPr>
        <w:spacing w:line="360" w:lineRule="auto"/>
        <w:jc w:val="both"/>
      </w:pPr>
      <w:r>
        <w:t>A</w:t>
      </w:r>
      <w:r w:rsidR="0002037C">
        <w:t xml:space="preserve"> fully functional</w:t>
      </w:r>
      <w:r>
        <w:t xml:space="preserve"> web application</w:t>
      </w:r>
      <w:r w:rsidR="005333B2">
        <w:t xml:space="preserve"> is proposed </w:t>
      </w:r>
      <w:r w:rsidR="0002037C">
        <w:t xml:space="preserve">by this paper. </w:t>
      </w:r>
      <w:r w:rsidR="00AF72B4">
        <w:t>The web application is more capable of</w:t>
      </w:r>
      <w:r w:rsidR="00A00917">
        <w:t xml:space="preserve"> four main functional components </w:t>
      </w:r>
      <w:r w:rsidR="00A47ECE">
        <w:t xml:space="preserve">which are achieving the </w:t>
      </w:r>
      <w:r w:rsidR="005C3C2B">
        <w:t>sub objectives that mentioned above.</w:t>
      </w:r>
      <w:r w:rsidR="003836BD">
        <w:t xml:space="preserve"> </w:t>
      </w:r>
    </w:p>
    <w:p w14:paraId="00261DCF" w14:textId="59ECAC61" w:rsidR="00CA799B" w:rsidRDefault="0093119E" w:rsidP="0015441C">
      <w:pPr>
        <w:pStyle w:val="ListParagraph"/>
        <w:numPr>
          <w:ilvl w:val="0"/>
          <w:numId w:val="11"/>
        </w:numPr>
        <w:spacing w:line="360" w:lineRule="auto"/>
        <w:jc w:val="both"/>
      </w:pPr>
      <w:r>
        <w:t>Identifyin</w:t>
      </w:r>
      <w:r w:rsidR="005C75E5">
        <w:t xml:space="preserve">g the best learning strategies of </w:t>
      </w:r>
      <w:r w:rsidR="0025430D">
        <w:t>the</w:t>
      </w:r>
      <w:r w:rsidR="005C75E5">
        <w:t xml:space="preserve"> student</w:t>
      </w:r>
    </w:p>
    <w:p w14:paraId="688054A1" w14:textId="77777777" w:rsidR="00E16810" w:rsidRDefault="00E16810" w:rsidP="0015441C">
      <w:pPr>
        <w:pStyle w:val="prop-body"/>
        <w:numPr>
          <w:ilvl w:val="0"/>
          <w:numId w:val="11"/>
        </w:numPr>
      </w:pPr>
      <w:r>
        <w:t>Recommending course related materials according to the identified learning strategies</w:t>
      </w:r>
    </w:p>
    <w:p w14:paraId="0A2804AE" w14:textId="0B6F0E2F" w:rsidR="005C75E5" w:rsidRDefault="002978B9" w:rsidP="0015441C">
      <w:pPr>
        <w:pStyle w:val="ListParagraph"/>
        <w:numPr>
          <w:ilvl w:val="0"/>
          <w:numId w:val="11"/>
        </w:numPr>
        <w:spacing w:line="360" w:lineRule="auto"/>
        <w:jc w:val="both"/>
      </w:pPr>
      <w:r>
        <w:t>Conducting the performance analysis and identify the personal skills</w:t>
      </w:r>
      <w:r w:rsidR="0025430D">
        <w:t xml:space="preserve"> of the student</w:t>
      </w:r>
    </w:p>
    <w:p w14:paraId="2991E25C" w14:textId="68A23431" w:rsidR="0015441C" w:rsidRDefault="001410B8" w:rsidP="00E8323E">
      <w:pPr>
        <w:pStyle w:val="ListParagraph"/>
        <w:numPr>
          <w:ilvl w:val="0"/>
          <w:numId w:val="11"/>
        </w:numPr>
        <w:spacing w:line="360" w:lineRule="auto"/>
        <w:jc w:val="both"/>
      </w:pPr>
      <w:r>
        <w:t>Conduct the time-series forecasting for the progress of the student</w:t>
      </w:r>
      <w:r w:rsidR="001D438A">
        <w:t xml:space="preserve">, presenting the </w:t>
      </w:r>
      <w:r w:rsidR="0015441C">
        <w:t>detailed report</w:t>
      </w:r>
      <w:r>
        <w:t xml:space="preserve"> and recommend</w:t>
      </w:r>
      <w:r w:rsidR="001D438A">
        <w:t xml:space="preserve"> the career orientations.</w:t>
      </w:r>
    </w:p>
    <w:p w14:paraId="11220229" w14:textId="77777777" w:rsidR="007F3B7D" w:rsidRDefault="00A86752" w:rsidP="001C45F3">
      <w:pPr>
        <w:spacing w:line="360" w:lineRule="auto"/>
      </w:pPr>
      <w:r>
        <w:t>The</w:t>
      </w:r>
      <w:r w:rsidR="00356541">
        <w:t xml:space="preserve"> fourth </w:t>
      </w:r>
      <w:r w:rsidR="00D62F8F">
        <w:t>main functional component</w:t>
      </w:r>
      <w:r w:rsidR="009A1349">
        <w:t xml:space="preserve"> that</w:t>
      </w:r>
      <w:r w:rsidR="00D62F8F">
        <w:t xml:space="preserve"> conducting the time series forecasting for the progress </w:t>
      </w:r>
      <w:r w:rsidR="009A1349">
        <w:t>of the student</w:t>
      </w:r>
      <w:r>
        <w:t xml:space="preserve"> will be </w:t>
      </w:r>
      <w:r w:rsidR="007F3B7D">
        <w:t>more extracted in this part of the paper.</w:t>
      </w:r>
    </w:p>
    <w:p w14:paraId="2A887868" w14:textId="78C02D2A" w:rsidR="00313509" w:rsidRDefault="004B670F" w:rsidP="00BC1275">
      <w:pPr>
        <w:spacing w:line="360" w:lineRule="auto"/>
        <w:jc w:val="both"/>
      </w:pPr>
      <w:r>
        <w:t>As per discussed</w:t>
      </w:r>
      <w:r w:rsidR="004D06E3">
        <w:t xml:space="preserve"> before</w:t>
      </w:r>
      <w:r>
        <w:t xml:space="preserve"> in the background and literature review,</w:t>
      </w:r>
      <w:r w:rsidR="00DF062E">
        <w:t xml:space="preserve"> </w:t>
      </w:r>
      <w:r w:rsidR="00945342">
        <w:t xml:space="preserve">it could </w:t>
      </w:r>
      <w:r w:rsidR="008A1C0B">
        <w:t>identify</w:t>
      </w:r>
      <w:r w:rsidR="00945342">
        <w:t xml:space="preserve"> that </w:t>
      </w:r>
      <w:r w:rsidR="008A1C0B">
        <w:t>most</w:t>
      </w:r>
      <w:r w:rsidR="00D83F4F">
        <w:t xml:space="preserve"> of the case studies </w:t>
      </w:r>
      <w:r w:rsidR="008A1C0B">
        <w:t>were c</w:t>
      </w:r>
      <w:r w:rsidR="00214B47">
        <w:t>onsidered only some of the features that we discussed on the research gap</w:t>
      </w:r>
      <w:r w:rsidR="00065F2A">
        <w:t xml:space="preserve"> section</w:t>
      </w:r>
      <w:r w:rsidR="00214B47">
        <w:t>.</w:t>
      </w:r>
      <w:r w:rsidR="003C62C5">
        <w:t xml:space="preserve"> Most of the </w:t>
      </w:r>
      <w:r w:rsidR="00493823">
        <w:t>cases,</w:t>
      </w:r>
      <w:r w:rsidR="0063193B">
        <w:t xml:space="preserve"> for the t</w:t>
      </w:r>
      <w:r w:rsidR="00065F2A">
        <w:t>ime</w:t>
      </w:r>
      <w:r w:rsidR="0063193B">
        <w:t>-</w:t>
      </w:r>
      <w:r w:rsidR="00065F2A">
        <w:t xml:space="preserve">series forecasting they did </w:t>
      </w:r>
      <w:r w:rsidR="00BB5BD4">
        <w:t>consider only</w:t>
      </w:r>
      <w:r w:rsidR="007D6DE6">
        <w:t xml:space="preserve"> in</w:t>
      </w:r>
      <w:r w:rsidR="00BB5BD4">
        <w:t xml:space="preserve"> the result analysis</w:t>
      </w:r>
      <w:r w:rsidR="003C62C5">
        <w:t>.</w:t>
      </w:r>
      <w:r w:rsidR="007D6DE6">
        <w:t xml:space="preserve"> But to get more accurate results </w:t>
      </w:r>
      <w:r w:rsidR="00357A2A">
        <w:t>regarding the student’s performance, the p</w:t>
      </w:r>
      <w:r w:rsidR="008B5FF5">
        <w:t xml:space="preserve">rogress analysis should also </w:t>
      </w:r>
      <w:r w:rsidR="00313509">
        <w:t>be considered</w:t>
      </w:r>
      <w:r w:rsidR="008B5FF5">
        <w:t xml:space="preserve"> in the forecasting.</w:t>
      </w:r>
    </w:p>
    <w:p w14:paraId="461307B4" w14:textId="77777777" w:rsidR="00476922" w:rsidRDefault="00313509" w:rsidP="00BC1275">
      <w:pPr>
        <w:spacing w:line="360" w:lineRule="auto"/>
        <w:jc w:val="both"/>
      </w:pPr>
      <w:r>
        <w:t xml:space="preserve">In the proposed application, </w:t>
      </w:r>
      <w:r w:rsidR="00260979">
        <w:t xml:space="preserve">both the result and the progress analysis will be considered. </w:t>
      </w:r>
      <w:r w:rsidR="006452E4">
        <w:t>There would be t</w:t>
      </w:r>
      <w:r w:rsidR="009E380F">
        <w:t>hree</w:t>
      </w:r>
      <w:r w:rsidR="006452E4">
        <w:t xml:space="preserve"> main phases</w:t>
      </w:r>
      <w:r w:rsidR="009E380F">
        <w:t xml:space="preserve"> in the p</w:t>
      </w:r>
      <w:r w:rsidR="00476922">
        <w:t>roposed solution</w:t>
      </w:r>
      <w:r w:rsidR="006452E4">
        <w:t xml:space="preserve"> to continue the process of</w:t>
      </w:r>
      <w:r w:rsidR="0052529B">
        <w:t xml:space="preserve"> </w:t>
      </w:r>
      <w:r w:rsidR="00476922">
        <w:t>conducting the time-series forecasting for the progress of the student, presenting the detailed report.</w:t>
      </w:r>
    </w:p>
    <w:p w14:paraId="6C54ACC8" w14:textId="77777777" w:rsidR="00476922" w:rsidRDefault="00476922" w:rsidP="00476922">
      <w:pPr>
        <w:pStyle w:val="ListParagraph"/>
        <w:numPr>
          <w:ilvl w:val="0"/>
          <w:numId w:val="13"/>
        </w:numPr>
        <w:spacing w:line="360" w:lineRule="auto"/>
        <w:jc w:val="both"/>
      </w:pPr>
      <w:r>
        <w:t>Assessment phase</w:t>
      </w:r>
    </w:p>
    <w:p w14:paraId="12F78FBF" w14:textId="28A40FC2" w:rsidR="00F74789" w:rsidRDefault="00F74789" w:rsidP="00476922">
      <w:pPr>
        <w:pStyle w:val="ListParagraph"/>
        <w:numPr>
          <w:ilvl w:val="0"/>
          <w:numId w:val="13"/>
        </w:numPr>
        <w:spacing w:line="360" w:lineRule="auto"/>
        <w:jc w:val="both"/>
      </w:pPr>
      <w:r>
        <w:t>Forecasting phase</w:t>
      </w:r>
    </w:p>
    <w:p w14:paraId="52248D7F" w14:textId="77777777" w:rsidR="00B865FB" w:rsidRDefault="00F74789" w:rsidP="00476922">
      <w:pPr>
        <w:pStyle w:val="ListParagraph"/>
        <w:numPr>
          <w:ilvl w:val="0"/>
          <w:numId w:val="13"/>
        </w:numPr>
        <w:spacing w:line="360" w:lineRule="auto"/>
        <w:jc w:val="both"/>
      </w:pPr>
      <w:r>
        <w:t>Presenting phase</w:t>
      </w:r>
    </w:p>
    <w:p w14:paraId="3409111A" w14:textId="538B0F73" w:rsidR="00CA18F1" w:rsidRDefault="00B865FB" w:rsidP="004817C9">
      <w:pPr>
        <w:spacing w:line="360" w:lineRule="auto"/>
        <w:jc w:val="both"/>
      </w:pPr>
      <w:r>
        <w:br w:type="page"/>
      </w:r>
      <w:r w:rsidR="00546621">
        <w:lastRenderedPageBreak/>
        <w:t xml:space="preserve">Along </w:t>
      </w:r>
      <w:r w:rsidR="006B08E2">
        <w:t xml:space="preserve">with these three phases of the </w:t>
      </w:r>
      <w:r w:rsidR="00CC1E71">
        <w:t xml:space="preserve">forecasting and presenting section, there will be </w:t>
      </w:r>
      <w:r w:rsidR="00AD6780">
        <w:t>another sub-module called ‘Career Recommendation Module’</w:t>
      </w:r>
      <w:r w:rsidR="0043188D">
        <w:t xml:space="preserve"> which recommends the </w:t>
      </w:r>
      <w:r w:rsidR="0043188D">
        <w:rPr>
          <w:noProof/>
        </w:rPr>
        <mc:AlternateContent>
          <mc:Choice Requires="wps">
            <w:drawing>
              <wp:anchor distT="0" distB="0" distL="114300" distR="114300" simplePos="0" relativeHeight="251658247" behindDoc="0" locked="0" layoutInCell="1" allowOverlap="1" wp14:anchorId="497DFDD8" wp14:editId="3B739715">
                <wp:simplePos x="0" y="0"/>
                <wp:positionH relativeFrom="column">
                  <wp:posOffset>0</wp:posOffset>
                </wp:positionH>
                <wp:positionV relativeFrom="paragraph">
                  <wp:posOffset>4774565</wp:posOffset>
                </wp:positionV>
                <wp:extent cx="5219700" cy="635"/>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5219700" cy="635"/>
                        </a:xfrm>
                        <a:prstGeom prst="rect">
                          <a:avLst/>
                        </a:prstGeom>
                        <a:solidFill>
                          <a:prstClr val="white"/>
                        </a:solidFill>
                        <a:ln>
                          <a:noFill/>
                        </a:ln>
                      </wps:spPr>
                      <wps:txbx>
                        <w:txbxContent>
                          <w:p w14:paraId="6BD64508" w14:textId="50C6F6D3" w:rsidR="0043188D" w:rsidRPr="00F51C70" w:rsidRDefault="0043188D" w:rsidP="0043188D">
                            <w:pPr>
                              <w:pStyle w:val="Caption"/>
                              <w:jc w:val="center"/>
                              <w:rPr>
                                <w:sz w:val="24"/>
                              </w:rPr>
                            </w:pPr>
                            <w:bookmarkStart w:id="37" w:name="_Toc95471413"/>
                            <w:bookmarkStart w:id="38" w:name="_Toc95471696"/>
                            <w:r>
                              <w:t xml:space="preserve">Figure </w:t>
                            </w:r>
                            <w:r w:rsidR="00000000">
                              <w:fldChar w:fldCharType="begin"/>
                            </w:r>
                            <w:r w:rsidR="00000000">
                              <w:instrText xml:space="preserve"> STYLEREF 1 \s </w:instrText>
                            </w:r>
                            <w:r w:rsidR="00000000">
                              <w:fldChar w:fldCharType="separate"/>
                            </w:r>
                            <w:r w:rsidR="000B2C93">
                              <w:rPr>
                                <w:noProof/>
                              </w:rPr>
                              <w:t>3</w:t>
                            </w:r>
                            <w:r w:rsidR="00000000">
                              <w:rPr>
                                <w:noProof/>
                              </w:rPr>
                              <w:fldChar w:fldCharType="end"/>
                            </w:r>
                            <w:r w:rsidR="00D54EEC">
                              <w:noBreakHyphen/>
                            </w:r>
                            <w:r w:rsidR="00000000">
                              <w:fldChar w:fldCharType="begin"/>
                            </w:r>
                            <w:r w:rsidR="00000000">
                              <w:instrText xml:space="preserve"> SEQ Figure \* ARABIC \s 1 </w:instrText>
                            </w:r>
                            <w:r w:rsidR="00000000">
                              <w:fldChar w:fldCharType="separate"/>
                            </w:r>
                            <w:r w:rsidR="000B2C93">
                              <w:rPr>
                                <w:noProof/>
                              </w:rPr>
                              <w:t>1</w:t>
                            </w:r>
                            <w:r w:rsidR="00000000">
                              <w:rPr>
                                <w:noProof/>
                              </w:rPr>
                              <w:fldChar w:fldCharType="end"/>
                            </w:r>
                            <w:r>
                              <w:t>: Phases and the modules of the proposed solution</w:t>
                            </w:r>
                            <w:bookmarkEnd w:id="37"/>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7DFDD8" id="Text Box 9" o:spid="_x0000_s1029" type="#_x0000_t202" style="position:absolute;left:0;text-align:left;margin-left:0;margin-top:375.95pt;width:411pt;height:.05pt;z-index:25165824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" stroked="f">
                <v:textbox style="mso-fit-shape-to-text:t" inset="0,0,0,0">
                  <w:txbxContent>
                    <w:p w14:paraId="6BD64508" w14:textId="50C6F6D3" w:rsidR="0043188D" w:rsidRPr="00F51C70" w:rsidRDefault="0043188D" w:rsidP="0043188D">
                      <w:pPr>
                        <w:pStyle w:val="Caption"/>
                        <w:jc w:val="center"/>
                        <w:rPr>
                          <w:sz w:val="24"/>
                        </w:rPr>
                      </w:pPr>
                      <w:bookmarkStart w:id="39" w:name="_Toc95471413"/>
                      <w:bookmarkStart w:id="40" w:name="_Toc95471696"/>
                      <w:r>
                        <w:t xml:space="preserve">Figure </w:t>
                      </w:r>
                      <w:r w:rsidR="00000000">
                        <w:fldChar w:fldCharType="begin"/>
                      </w:r>
                      <w:r w:rsidR="00000000">
                        <w:instrText xml:space="preserve"> STYLEREF 1 \s </w:instrText>
                      </w:r>
                      <w:r w:rsidR="00000000">
                        <w:fldChar w:fldCharType="separate"/>
                      </w:r>
                      <w:r w:rsidR="000B2C93">
                        <w:rPr>
                          <w:noProof/>
                        </w:rPr>
                        <w:t>3</w:t>
                      </w:r>
                      <w:r w:rsidR="00000000">
                        <w:rPr>
                          <w:noProof/>
                        </w:rPr>
                        <w:fldChar w:fldCharType="end"/>
                      </w:r>
                      <w:r w:rsidR="00D54EEC">
                        <w:noBreakHyphen/>
                      </w:r>
                      <w:r w:rsidR="00000000">
                        <w:fldChar w:fldCharType="begin"/>
                      </w:r>
                      <w:r w:rsidR="00000000">
                        <w:instrText xml:space="preserve"> SEQ Figure \* ARABIC \s 1 </w:instrText>
                      </w:r>
                      <w:r w:rsidR="00000000">
                        <w:fldChar w:fldCharType="separate"/>
                      </w:r>
                      <w:r w:rsidR="000B2C93">
                        <w:rPr>
                          <w:noProof/>
                        </w:rPr>
                        <w:t>1</w:t>
                      </w:r>
                      <w:r w:rsidR="00000000">
                        <w:rPr>
                          <w:noProof/>
                        </w:rPr>
                        <w:fldChar w:fldCharType="end"/>
                      </w:r>
                      <w:r>
                        <w:t>: Phases and the modules of the proposed solution</w:t>
                      </w:r>
                      <w:bookmarkEnd w:id="39"/>
                      <w:bookmarkEnd w:id="40"/>
                    </w:p>
                  </w:txbxContent>
                </v:textbox>
                <w10:wrap type="topAndBottom"/>
              </v:shape>
            </w:pict>
          </mc:Fallback>
        </mc:AlternateContent>
      </w:r>
      <w:r w:rsidR="0043188D">
        <w:rPr>
          <w:noProof/>
        </w:rPr>
        <w:drawing>
          <wp:anchor distT="0" distB="0" distL="114300" distR="114300" simplePos="0" relativeHeight="251658246" behindDoc="0" locked="0" layoutInCell="1" allowOverlap="1" wp14:anchorId="1BD2BEA6" wp14:editId="0F461007">
            <wp:simplePos x="0" y="0"/>
            <wp:positionH relativeFrom="margin">
              <wp:align>right</wp:align>
            </wp:positionH>
            <wp:positionV relativeFrom="page">
              <wp:posOffset>1860550</wp:posOffset>
            </wp:positionV>
            <wp:extent cx="5219700" cy="3757295"/>
            <wp:effectExtent l="0" t="0" r="0" b="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219700" cy="3757295"/>
                    </a:xfrm>
                    <a:prstGeom prst="rect">
                      <a:avLst/>
                    </a:prstGeom>
                  </pic:spPr>
                </pic:pic>
              </a:graphicData>
            </a:graphic>
          </wp:anchor>
        </w:drawing>
      </w:r>
      <w:r w:rsidR="0043188D">
        <w:t>career orientation of each student.</w:t>
      </w:r>
    </w:p>
    <w:p w14:paraId="262195FD" w14:textId="77777777" w:rsidR="00CA18F1" w:rsidRDefault="00CA18F1" w:rsidP="004817C9">
      <w:pPr>
        <w:spacing w:line="360" w:lineRule="auto"/>
        <w:jc w:val="both"/>
      </w:pPr>
    </w:p>
    <w:p w14:paraId="2CE7DD5D" w14:textId="080BCA75" w:rsidR="004817C9" w:rsidRDefault="00D77820" w:rsidP="004817C9">
      <w:pPr>
        <w:spacing w:line="360" w:lineRule="auto"/>
        <w:jc w:val="both"/>
      </w:pPr>
      <w:r>
        <w:t xml:space="preserve">The above figure 3-1 includes the diagram which displays the 3 phases and the career recommendation module. </w:t>
      </w:r>
    </w:p>
    <w:p w14:paraId="723D915D" w14:textId="0F9085CF" w:rsidR="00F55FF6" w:rsidRDefault="00F55FF6" w:rsidP="004817C9">
      <w:pPr>
        <w:spacing w:line="360" w:lineRule="auto"/>
        <w:jc w:val="both"/>
      </w:pPr>
      <w:r>
        <w:t>Besides,</w:t>
      </w:r>
      <w:r w:rsidR="009E0A3E">
        <w:t xml:space="preserve"> </w:t>
      </w:r>
      <w:r w:rsidR="00212413">
        <w:t xml:space="preserve">considering </w:t>
      </w:r>
      <w:r w:rsidR="00CB71EE">
        <w:t xml:space="preserve">the </w:t>
      </w:r>
      <w:r w:rsidR="009521C3">
        <w:t>‘Career recommendation mod</w:t>
      </w:r>
      <w:r w:rsidR="0001136A">
        <w:t>ule’, it is responsible for consider all the po</w:t>
      </w:r>
      <w:r w:rsidR="009D775A">
        <w:t>s</w:t>
      </w:r>
      <w:r w:rsidR="0001136A">
        <w:t>sib</w:t>
      </w:r>
      <w:r w:rsidR="009D775A">
        <w:t xml:space="preserve">le data that is </w:t>
      </w:r>
      <w:r w:rsidR="00E25899">
        <w:t xml:space="preserve">related to </w:t>
      </w:r>
      <w:r w:rsidR="005D74D1">
        <w:t>the career orientation</w:t>
      </w:r>
      <w:r w:rsidR="00343441">
        <w:t xml:space="preserve"> selecting.</w:t>
      </w:r>
      <w:r w:rsidR="0004177D">
        <w:t xml:space="preserve"> </w:t>
      </w:r>
      <w:r w:rsidR="00137F16">
        <w:t xml:space="preserve">In the module, there will two components which is personal skill analyzer and </w:t>
      </w:r>
      <w:r w:rsidR="00256478">
        <w:t xml:space="preserve">trends and job market analyzer. The personal skill analyzer will </w:t>
      </w:r>
      <w:r w:rsidR="008F30D7">
        <w:t>consider the student assessment marks as well as the identifies personal skill factors while the trends and job marke</w:t>
      </w:r>
      <w:r w:rsidR="00E84319">
        <w:t>t identifier consider the current world trends as well as the job opportunities in the job marke</w:t>
      </w:r>
      <w:r w:rsidR="0049623B">
        <w:t>t.</w:t>
      </w:r>
      <w:r w:rsidR="00E84319">
        <w:t xml:space="preserve"> </w:t>
      </w:r>
    </w:p>
    <w:p w14:paraId="7BB03A0A" w14:textId="77777777" w:rsidR="00DA4054" w:rsidRDefault="00DA4054">
      <w:pPr>
        <w:rPr>
          <w:rFonts w:eastAsiaTheme="majorEastAsia" w:cstheme="majorBidi"/>
          <w:b/>
          <w:szCs w:val="26"/>
        </w:rPr>
      </w:pPr>
      <w:r>
        <w:br w:type="page"/>
      </w:r>
    </w:p>
    <w:p w14:paraId="29C944E3" w14:textId="5F14CBB1" w:rsidR="00DA4054" w:rsidRDefault="00DA4054" w:rsidP="00825B75">
      <w:pPr>
        <w:pStyle w:val="Heading2"/>
      </w:pPr>
      <w:bookmarkStart w:id="41" w:name="_Toc120828713"/>
      <w:r>
        <w:lastRenderedPageBreak/>
        <w:t>S</w:t>
      </w:r>
      <w:r w:rsidR="00455A48">
        <w:t xml:space="preserve">ystem </w:t>
      </w:r>
      <w:r w:rsidR="00455A48" w:rsidRPr="00825B75">
        <w:t>Architecture</w:t>
      </w:r>
      <w:bookmarkEnd w:id="41"/>
    </w:p>
    <w:p w14:paraId="29272DCD" w14:textId="77777777" w:rsidR="00455A48" w:rsidRDefault="00455A48" w:rsidP="00455A48"/>
    <w:p w14:paraId="26EABE46" w14:textId="77777777" w:rsidR="00245F38" w:rsidRDefault="00245F38" w:rsidP="00455A48"/>
    <w:p w14:paraId="76399B1C" w14:textId="77777777" w:rsidR="00245F38" w:rsidRDefault="00455A48" w:rsidP="00245F38">
      <w:pPr>
        <w:keepNext/>
      </w:pPr>
      <w:r>
        <w:rPr>
          <w:noProof/>
        </w:rPr>
        <w:drawing>
          <wp:inline distT="0" distB="0" distL="0" distR="0" wp14:anchorId="281CFA97" wp14:editId="78FC5B87">
            <wp:extent cx="5378450" cy="3283528"/>
            <wp:effectExtent l="19050" t="19050" r="12700" b="12700"/>
            <wp:docPr id="11" name="Picture 1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00564" cy="3297028"/>
                    </a:xfrm>
                    <a:prstGeom prst="rect">
                      <a:avLst/>
                    </a:prstGeom>
                    <a:ln>
                      <a:solidFill>
                        <a:schemeClr val="tx1">
                          <a:alpha val="98000"/>
                        </a:schemeClr>
                      </a:solidFill>
                    </a:ln>
                  </pic:spPr>
                </pic:pic>
              </a:graphicData>
            </a:graphic>
          </wp:inline>
        </w:drawing>
      </w:r>
    </w:p>
    <w:p w14:paraId="610BC85E" w14:textId="6E855268" w:rsidR="00455A48" w:rsidRPr="00455A48" w:rsidRDefault="00245F38" w:rsidP="00245F38">
      <w:pPr>
        <w:pStyle w:val="Caption"/>
        <w:jc w:val="center"/>
      </w:pPr>
      <w:bookmarkStart w:id="42" w:name="_Toc95471697"/>
      <w:bookmarkStart w:id="43" w:name="_Hlk120946457"/>
      <w:r>
        <w:t xml:space="preserve">Figure </w:t>
      </w:r>
      <w:r w:rsidR="00000000">
        <w:fldChar w:fldCharType="begin"/>
      </w:r>
      <w:r w:rsidR="00000000">
        <w:instrText xml:space="preserve"> STYLEREF 1 \s </w:instrText>
      </w:r>
      <w:r w:rsidR="00000000">
        <w:fldChar w:fldCharType="separate"/>
      </w:r>
      <w:r w:rsidR="000B2C93">
        <w:rPr>
          <w:noProof/>
        </w:rPr>
        <w:t>3</w:t>
      </w:r>
      <w:r w:rsidR="00000000">
        <w:rPr>
          <w:noProof/>
        </w:rPr>
        <w:fldChar w:fldCharType="end"/>
      </w:r>
      <w:r w:rsidR="00D54EEC">
        <w:noBreakHyphen/>
      </w:r>
      <w:r w:rsidR="00000000">
        <w:fldChar w:fldCharType="begin"/>
      </w:r>
      <w:r w:rsidR="00000000">
        <w:instrText xml:space="preserve"> SEQ Figure \* ARABIC \s 1 </w:instrText>
      </w:r>
      <w:r w:rsidR="00000000">
        <w:fldChar w:fldCharType="separate"/>
      </w:r>
      <w:r w:rsidR="000B2C93">
        <w:rPr>
          <w:noProof/>
        </w:rPr>
        <w:t>2</w:t>
      </w:r>
      <w:r w:rsidR="00000000">
        <w:rPr>
          <w:noProof/>
        </w:rPr>
        <w:fldChar w:fldCharType="end"/>
      </w:r>
      <w:r>
        <w:t>: System Architecture</w:t>
      </w:r>
      <w:bookmarkEnd w:id="42"/>
    </w:p>
    <w:bookmarkEnd w:id="43"/>
    <w:p w14:paraId="2E4C7B9A" w14:textId="77777777" w:rsidR="0052295F" w:rsidRDefault="0052295F" w:rsidP="0043188D">
      <w:pPr>
        <w:jc w:val="both"/>
      </w:pPr>
    </w:p>
    <w:p w14:paraId="7194FA7E" w14:textId="77777777" w:rsidR="002325C4" w:rsidRDefault="00B96377" w:rsidP="005A57D8">
      <w:pPr>
        <w:spacing w:line="360" w:lineRule="auto"/>
        <w:jc w:val="both"/>
      </w:pPr>
      <w:r>
        <w:t>The figure 3-2 is brie</w:t>
      </w:r>
      <w:r w:rsidR="00A37ECB">
        <w:t xml:space="preserve">fing how the system architecture </w:t>
      </w:r>
      <w:r w:rsidR="00B024D0">
        <w:t xml:space="preserve">works. </w:t>
      </w:r>
      <w:r w:rsidR="00870D60">
        <w:t xml:space="preserve">The architecture contains three main components in the </w:t>
      </w:r>
      <w:r w:rsidR="001948BE">
        <w:t xml:space="preserve">forecasting and the </w:t>
      </w:r>
      <w:r w:rsidR="00211C27">
        <w:t>career recommendation</w:t>
      </w:r>
      <w:r w:rsidR="00D73354">
        <w:t xml:space="preserve">. </w:t>
      </w:r>
    </w:p>
    <w:p w14:paraId="47F42B85" w14:textId="77777777" w:rsidR="002325C4" w:rsidRDefault="002325C4" w:rsidP="005A57D8">
      <w:pPr>
        <w:pStyle w:val="ListParagraph"/>
        <w:numPr>
          <w:ilvl w:val="0"/>
          <w:numId w:val="14"/>
        </w:numPr>
        <w:spacing w:line="360" w:lineRule="auto"/>
        <w:jc w:val="both"/>
      </w:pPr>
      <w:r>
        <w:t>Time-based leaner analyzer</w:t>
      </w:r>
    </w:p>
    <w:p w14:paraId="6DFD956A" w14:textId="77777777" w:rsidR="002325C4" w:rsidRDefault="002325C4" w:rsidP="005A57D8">
      <w:pPr>
        <w:pStyle w:val="ListParagraph"/>
        <w:numPr>
          <w:ilvl w:val="0"/>
          <w:numId w:val="14"/>
        </w:numPr>
        <w:spacing w:line="360" w:lineRule="auto"/>
        <w:jc w:val="both"/>
      </w:pPr>
      <w:r>
        <w:t>Career Recommendation module</w:t>
      </w:r>
      <w:r w:rsidR="00E47AD6">
        <w:t xml:space="preserve"> </w:t>
      </w:r>
    </w:p>
    <w:p w14:paraId="1B4C7564" w14:textId="77777777" w:rsidR="0071568A" w:rsidRDefault="002325C4" w:rsidP="005A57D8">
      <w:pPr>
        <w:pStyle w:val="ListParagraph"/>
        <w:numPr>
          <w:ilvl w:val="0"/>
          <w:numId w:val="14"/>
        </w:numPr>
        <w:spacing w:line="360" w:lineRule="auto"/>
        <w:jc w:val="both"/>
      </w:pPr>
      <w:r>
        <w:t>Intelligent Forecasting module</w:t>
      </w:r>
    </w:p>
    <w:p w14:paraId="1FA03402" w14:textId="77777777" w:rsidR="00444E1E" w:rsidRDefault="0071568A" w:rsidP="005A57D8">
      <w:pPr>
        <w:spacing w:line="360" w:lineRule="auto"/>
        <w:jc w:val="both"/>
      </w:pPr>
      <w:r>
        <w:t xml:space="preserve">Both time-based leaner analyzer and the career recommendation modules will </w:t>
      </w:r>
      <w:proofErr w:type="gramStart"/>
      <w:r>
        <w:t>be connected with</w:t>
      </w:r>
      <w:proofErr w:type="gramEnd"/>
      <w:r>
        <w:t xml:space="preserve"> the</w:t>
      </w:r>
      <w:r w:rsidR="00E61FCA">
        <w:t xml:space="preserve"> previous components from the other objectives of the proposed system.</w:t>
      </w:r>
    </w:p>
    <w:p w14:paraId="456D3FE1" w14:textId="77777777" w:rsidR="00444E1E" w:rsidRDefault="00444E1E" w:rsidP="005A57D8">
      <w:pPr>
        <w:spacing w:line="360" w:lineRule="auto"/>
        <w:jc w:val="both"/>
      </w:pPr>
    </w:p>
    <w:p w14:paraId="5D8E2EAE" w14:textId="77777777" w:rsidR="00D41DC4" w:rsidRDefault="00D41DC4">
      <w:pPr>
        <w:rPr>
          <w:rFonts w:eastAsiaTheme="majorEastAsia" w:cstheme="majorBidi"/>
          <w:b/>
          <w:szCs w:val="26"/>
        </w:rPr>
      </w:pPr>
      <w:r>
        <w:br w:type="page"/>
      </w:r>
    </w:p>
    <w:p w14:paraId="54A0518B" w14:textId="3CE73CD8" w:rsidR="00A831F9" w:rsidRDefault="0049502E" w:rsidP="00825B75">
      <w:pPr>
        <w:pStyle w:val="Heading2"/>
      </w:pPr>
      <w:bookmarkStart w:id="44" w:name="_Toc120828714"/>
      <w:r>
        <w:lastRenderedPageBreak/>
        <w:t xml:space="preserve">Data </w:t>
      </w:r>
      <w:r w:rsidR="00E062E4" w:rsidRPr="00825B75">
        <w:t>Gathering</w:t>
      </w:r>
      <w:r w:rsidR="00E062E4">
        <w:t xml:space="preserve"> </w:t>
      </w:r>
      <w:r w:rsidR="005343BB">
        <w:t>and</w:t>
      </w:r>
      <w:r w:rsidR="00E062E4">
        <w:t xml:space="preserve"> </w:t>
      </w:r>
      <w:r w:rsidR="00A831F9">
        <w:t>Requirements</w:t>
      </w:r>
      <w:bookmarkEnd w:id="44"/>
    </w:p>
    <w:p w14:paraId="4FDB611C" w14:textId="77777777" w:rsidR="00D41DC4" w:rsidRDefault="00D41DC4" w:rsidP="005A57D8">
      <w:pPr>
        <w:spacing w:line="360" w:lineRule="auto"/>
        <w:jc w:val="both"/>
      </w:pPr>
    </w:p>
    <w:p w14:paraId="409A2BDC" w14:textId="4EC58F1B" w:rsidR="0049502E" w:rsidRDefault="0049502E" w:rsidP="00825B75">
      <w:pPr>
        <w:pStyle w:val="Heading3"/>
      </w:pPr>
      <w:bookmarkStart w:id="45" w:name="_Toc120828715"/>
      <w:r>
        <w:t xml:space="preserve">Data </w:t>
      </w:r>
      <w:r w:rsidR="00E062E4">
        <w:t>gathering</w:t>
      </w:r>
      <w:bookmarkEnd w:id="45"/>
    </w:p>
    <w:p w14:paraId="4146AA00" w14:textId="2CA83330" w:rsidR="0049502E" w:rsidRDefault="0049502E" w:rsidP="0049502E"/>
    <w:p w14:paraId="77605CC6" w14:textId="55DEA6F6" w:rsidR="007950DA" w:rsidRDefault="00B263F0" w:rsidP="0063221F">
      <w:pPr>
        <w:spacing w:line="360" w:lineRule="auto"/>
        <w:jc w:val="both"/>
      </w:pPr>
      <w:r>
        <w:t xml:space="preserve">There are many ways that we could </w:t>
      </w:r>
      <w:r w:rsidR="00BD3BCA">
        <w:t xml:space="preserve">utilize </w:t>
      </w:r>
      <w:r w:rsidR="00635465">
        <w:t xml:space="preserve">for data gathering processes when it comes to educational </w:t>
      </w:r>
      <w:r w:rsidR="005115A2">
        <w:t>purpose-based</w:t>
      </w:r>
      <w:r w:rsidR="00635465">
        <w:t xml:space="preserve"> </w:t>
      </w:r>
      <w:r w:rsidR="005115A2">
        <w:t xml:space="preserve">platform developing. But, considering the facts that the accuracy of the data as well as the </w:t>
      </w:r>
      <w:r w:rsidR="008C687B">
        <w:t>validity and the usability,</w:t>
      </w:r>
      <w:r w:rsidR="00CE3B8B">
        <w:t xml:space="preserve"> the gathered data should be</w:t>
      </w:r>
      <w:r w:rsidR="00B15D98">
        <w:t xml:space="preserve"> more specific in those factors. </w:t>
      </w:r>
      <w:r w:rsidR="008D481A">
        <w:t>However,</w:t>
      </w:r>
      <w:r w:rsidR="00D25B5F">
        <w:t xml:space="preserve"> </w:t>
      </w:r>
      <w:r w:rsidR="008D481A">
        <w:t xml:space="preserve">the process of data gathering </w:t>
      </w:r>
      <w:r w:rsidR="00D25B5F">
        <w:t>could</w:t>
      </w:r>
      <w:r w:rsidR="00AC5ED4">
        <w:t xml:space="preserve"> be</w:t>
      </w:r>
      <w:r w:rsidR="00D25B5F">
        <w:t xml:space="preserve"> divide</w:t>
      </w:r>
      <w:r w:rsidR="00AC5ED4">
        <w:t>d in to three main parts</w:t>
      </w:r>
      <w:r w:rsidR="00D25B5F">
        <w:t xml:space="preserve"> </w:t>
      </w:r>
      <w:r w:rsidR="00A87560">
        <w:t>based on the components we have divided the sub-objective</w:t>
      </w:r>
      <w:r w:rsidR="00895CCC">
        <w:t xml:space="preserve">. </w:t>
      </w:r>
    </w:p>
    <w:p w14:paraId="23F76421" w14:textId="334C7114" w:rsidR="00AC5ED4" w:rsidRDefault="00895CCC" w:rsidP="0063221F">
      <w:pPr>
        <w:pStyle w:val="ListParagraph"/>
        <w:numPr>
          <w:ilvl w:val="0"/>
          <w:numId w:val="19"/>
        </w:numPr>
        <w:spacing w:line="360" w:lineRule="auto"/>
        <w:jc w:val="both"/>
      </w:pPr>
      <w:r>
        <w:t xml:space="preserve">Time-based </w:t>
      </w:r>
      <w:r w:rsidR="00AC5ED4">
        <w:t>learner progress analyzer</w:t>
      </w:r>
    </w:p>
    <w:p w14:paraId="1E0610C1" w14:textId="77777777" w:rsidR="0018788D" w:rsidRDefault="00AC5ED4" w:rsidP="0063221F">
      <w:pPr>
        <w:pStyle w:val="ListParagraph"/>
        <w:spacing w:line="360" w:lineRule="auto"/>
        <w:jc w:val="both"/>
      </w:pPr>
      <w:r>
        <w:t xml:space="preserve">First, </w:t>
      </w:r>
      <w:r w:rsidR="00513305">
        <w:t>according to the</w:t>
      </w:r>
      <w:r w:rsidR="00BD456E">
        <w:t xml:space="preserve"> </w:t>
      </w:r>
      <w:r w:rsidR="00513305">
        <w:t>system architecture which</w:t>
      </w:r>
      <w:r w:rsidR="00BD456E">
        <w:t xml:space="preserve"> is presented under </w:t>
      </w:r>
      <w:r w:rsidR="00451423">
        <w:t xml:space="preserve">the </w:t>
      </w:r>
      <w:r w:rsidR="00BD456E">
        <w:t xml:space="preserve">figure 3-2, </w:t>
      </w:r>
      <w:r w:rsidR="00451423">
        <w:t>as inputs of the time-based learner progress analyzer output of the assessment modules will be consider</w:t>
      </w:r>
      <w:r w:rsidR="00FB1259">
        <w:t>ed. Thus, all the</w:t>
      </w:r>
      <w:r w:rsidR="006C7F60">
        <w:t xml:space="preserve"> results of the previously concluded assessments and the term assessments </w:t>
      </w:r>
      <w:r w:rsidR="0018788D">
        <w:t>will be the data that will be gathered on behalf of this component.</w:t>
      </w:r>
    </w:p>
    <w:p w14:paraId="6519693A" w14:textId="77777777" w:rsidR="00DC089F" w:rsidRDefault="00DC089F" w:rsidP="0063221F">
      <w:pPr>
        <w:pStyle w:val="ListParagraph"/>
        <w:spacing w:line="360" w:lineRule="auto"/>
        <w:jc w:val="both"/>
      </w:pPr>
    </w:p>
    <w:p w14:paraId="4B5B7AF1" w14:textId="77777777" w:rsidR="00DC089F" w:rsidRPr="00DC089F" w:rsidRDefault="00DC089F" w:rsidP="0063221F">
      <w:pPr>
        <w:pStyle w:val="ListParagraph"/>
        <w:numPr>
          <w:ilvl w:val="0"/>
          <w:numId w:val="19"/>
        </w:numPr>
        <w:spacing w:line="360" w:lineRule="auto"/>
        <w:jc w:val="both"/>
        <w:rPr>
          <w:rFonts w:eastAsiaTheme="minorEastAsia"/>
          <w:b/>
          <w:spacing w:val="15"/>
        </w:rPr>
      </w:pPr>
      <w:r>
        <w:t>Career recommendation module</w:t>
      </w:r>
    </w:p>
    <w:p w14:paraId="7D6998CC" w14:textId="313B83EF" w:rsidR="0080135A" w:rsidRDefault="00E50DB8" w:rsidP="0063221F">
      <w:pPr>
        <w:pStyle w:val="ListParagraph"/>
        <w:spacing w:line="360" w:lineRule="auto"/>
        <w:jc w:val="both"/>
      </w:pPr>
      <w:r>
        <w:t xml:space="preserve">According to the figure 3-2, there </w:t>
      </w:r>
      <w:r w:rsidR="005D686A">
        <w:t>are two main inputs for the career recommendation module. First, the output of the pers</w:t>
      </w:r>
      <w:r w:rsidR="008C5DF7">
        <w:t xml:space="preserve">onal skills identification module. There </w:t>
      </w:r>
      <w:r w:rsidR="00016065">
        <w:t>could</w:t>
      </w:r>
      <w:r w:rsidR="008C5DF7">
        <w:t xml:space="preserve"> be one or more outputs </w:t>
      </w:r>
      <w:r w:rsidR="00016065">
        <w:t xml:space="preserve">from that module. As the second input the </w:t>
      </w:r>
      <w:r w:rsidR="00175EA2">
        <w:t xml:space="preserve">current trends from the world regarding that subject area as well as the </w:t>
      </w:r>
      <w:r w:rsidR="00770640">
        <w:t xml:space="preserve">job opportunities in the job market will be considered. For the identification of current </w:t>
      </w:r>
      <w:r w:rsidR="00AB0A4B">
        <w:t>trends,</w:t>
      </w:r>
      <w:r w:rsidR="00770640">
        <w:t xml:space="preserve"> the </w:t>
      </w:r>
      <w:r w:rsidR="00857B84">
        <w:t xml:space="preserve">annual survey of the stack overflow as well as the </w:t>
      </w:r>
      <w:r w:rsidR="000A1A7A">
        <w:t xml:space="preserve">data sources provided by the google will be used. </w:t>
      </w:r>
      <w:r w:rsidR="00AB0A4B">
        <w:t xml:space="preserve">To </w:t>
      </w:r>
      <w:r w:rsidR="00246A1E">
        <w:t>identify</w:t>
      </w:r>
      <w:r w:rsidR="00AB0A4B">
        <w:t xml:space="preserve"> the job market</w:t>
      </w:r>
      <w:r w:rsidR="00246A1E">
        <w:t>,</w:t>
      </w:r>
      <w:r w:rsidR="00AB0A4B">
        <w:t xml:space="preserve"> the Linked</w:t>
      </w:r>
      <w:r w:rsidR="0080135A">
        <w:t>I</w:t>
      </w:r>
      <w:r w:rsidR="00AB0A4B">
        <w:t xml:space="preserve">n sources as well as the </w:t>
      </w:r>
      <w:proofErr w:type="spellStart"/>
      <w:r w:rsidR="0080135A">
        <w:t>api</w:t>
      </w:r>
      <w:proofErr w:type="spellEnd"/>
      <w:r w:rsidR="0080135A">
        <w:t xml:space="preserve"> provided by the Glassdoor online platform will be considered.</w:t>
      </w:r>
    </w:p>
    <w:p w14:paraId="0C52155C" w14:textId="77777777" w:rsidR="00246A1E" w:rsidRDefault="0080135A" w:rsidP="0063221F">
      <w:pPr>
        <w:pStyle w:val="ListParagraph"/>
        <w:spacing w:line="360" w:lineRule="auto"/>
        <w:jc w:val="both"/>
      </w:pPr>
      <w:r>
        <w:t xml:space="preserve"> </w:t>
      </w:r>
      <w:r w:rsidR="00AB0A4B">
        <w:t xml:space="preserve"> </w:t>
      </w:r>
      <w:r w:rsidR="00857B84">
        <w:t xml:space="preserve"> </w:t>
      </w:r>
      <w:r w:rsidR="00016065">
        <w:t xml:space="preserve"> </w:t>
      </w:r>
    </w:p>
    <w:p w14:paraId="34A0D72D" w14:textId="77777777" w:rsidR="00246A1E" w:rsidRPr="00246A1E" w:rsidRDefault="00246A1E" w:rsidP="0063221F">
      <w:pPr>
        <w:pStyle w:val="ListParagraph"/>
        <w:numPr>
          <w:ilvl w:val="0"/>
          <w:numId w:val="19"/>
        </w:numPr>
        <w:spacing w:line="360" w:lineRule="auto"/>
        <w:jc w:val="both"/>
        <w:rPr>
          <w:rFonts w:eastAsiaTheme="minorEastAsia"/>
          <w:b/>
          <w:spacing w:val="15"/>
        </w:rPr>
      </w:pPr>
      <w:r>
        <w:t>Intelligent forecasting module</w:t>
      </w:r>
    </w:p>
    <w:p w14:paraId="16C992C6" w14:textId="21524A7A" w:rsidR="0049502E" w:rsidRPr="0018788D" w:rsidRDefault="00E31F61" w:rsidP="0063221F">
      <w:pPr>
        <w:pStyle w:val="ListParagraph"/>
        <w:spacing w:line="360" w:lineRule="auto"/>
        <w:jc w:val="both"/>
        <w:rPr>
          <w:rFonts w:eastAsiaTheme="minorEastAsia"/>
          <w:b/>
          <w:spacing w:val="15"/>
        </w:rPr>
      </w:pPr>
      <w:r>
        <w:t xml:space="preserve">As the </w:t>
      </w:r>
      <w:r w:rsidR="000D4E48">
        <w:t xml:space="preserve">inputs of this module, the outputs of the </w:t>
      </w:r>
      <w:r w:rsidR="004F23C6">
        <w:t xml:space="preserve">above two modules will </w:t>
      </w:r>
      <w:r w:rsidR="00305A93">
        <w:t>be</w:t>
      </w:r>
      <w:r w:rsidR="004F23C6">
        <w:t xml:space="preserve"> used. </w:t>
      </w:r>
      <w:r w:rsidR="00305A93">
        <w:t xml:space="preserve">And this module will provide the main output for the </w:t>
      </w:r>
      <w:r w:rsidR="0063221F">
        <w:t>proposed solution.</w:t>
      </w:r>
      <w:r w:rsidR="0049502E">
        <w:br w:type="page"/>
      </w:r>
    </w:p>
    <w:p w14:paraId="18E1E4E4" w14:textId="4EF48CC7" w:rsidR="002E7179" w:rsidRDefault="00D41DC4" w:rsidP="00E062E4">
      <w:pPr>
        <w:pStyle w:val="Heading3"/>
      </w:pPr>
      <w:bookmarkStart w:id="46" w:name="_Toc120828716"/>
      <w:r>
        <w:lastRenderedPageBreak/>
        <w:t>Requirements</w:t>
      </w:r>
      <w:bookmarkEnd w:id="46"/>
    </w:p>
    <w:p w14:paraId="63ED114F" w14:textId="77777777" w:rsidR="006F5055" w:rsidRDefault="006F5055" w:rsidP="002E7179"/>
    <w:p w14:paraId="3FDCD92A" w14:textId="6564D2E8" w:rsidR="00310B0B" w:rsidRDefault="002E7179" w:rsidP="00D203CB">
      <w:pPr>
        <w:spacing w:line="360" w:lineRule="auto"/>
        <w:jc w:val="both"/>
      </w:pPr>
      <w:r>
        <w:t xml:space="preserve">When </w:t>
      </w:r>
      <w:r w:rsidR="009F4FA1">
        <w:t xml:space="preserve">dealing with the students and the lecturers </w:t>
      </w:r>
      <w:r w:rsidR="00417288">
        <w:t>there should not be any issues or</w:t>
      </w:r>
      <w:r w:rsidR="004A5AE1">
        <w:t xml:space="preserve"> delays. Therefore,</w:t>
      </w:r>
      <w:r w:rsidR="006721A1">
        <w:t xml:space="preserve"> the requirements for proper policies and procedures</w:t>
      </w:r>
      <w:r w:rsidR="001A6E25">
        <w:t xml:space="preserve"> when providing the services is a</w:t>
      </w:r>
      <w:r w:rsidR="0095681E">
        <w:t xml:space="preserve"> must. Moreov</w:t>
      </w:r>
      <w:r w:rsidR="00671A05">
        <w:t xml:space="preserve">er, </w:t>
      </w:r>
      <w:r w:rsidR="00B82216">
        <w:t>to achieve the completion of the objective</w:t>
      </w:r>
      <w:r w:rsidR="00FF43D7">
        <w:t xml:space="preserve"> the c</w:t>
      </w:r>
      <w:r w:rsidR="00D203CB">
        <w:t>onduct</w:t>
      </w:r>
      <w:r w:rsidR="00FF43D7">
        <w:t>ing</w:t>
      </w:r>
      <w:r w:rsidR="00D203CB">
        <w:t xml:space="preserve"> the time-series forecasting for the progress of the student, presenting the detailed report and recommend the career orientations</w:t>
      </w:r>
      <w:r w:rsidR="00E563F4">
        <w:t>,</w:t>
      </w:r>
      <w:r w:rsidR="00FF43D7">
        <w:t xml:space="preserve"> identification of</w:t>
      </w:r>
      <w:r w:rsidR="00E563F4">
        <w:t xml:space="preserve"> the requirements is more important. </w:t>
      </w:r>
      <w:r w:rsidR="00312B9E">
        <w:t>In the requirements there are two main parts which is functional and non-functional requirements.</w:t>
      </w:r>
    </w:p>
    <w:p w14:paraId="5C7011D7" w14:textId="27FC6C09" w:rsidR="00312B9E" w:rsidRDefault="00312B9E" w:rsidP="00312B9E">
      <w:pPr>
        <w:pStyle w:val="ListParagraph"/>
        <w:numPr>
          <w:ilvl w:val="0"/>
          <w:numId w:val="16"/>
        </w:numPr>
        <w:spacing w:line="360" w:lineRule="auto"/>
        <w:jc w:val="both"/>
      </w:pPr>
      <w:r>
        <w:t>Functional Requirements</w:t>
      </w:r>
    </w:p>
    <w:p w14:paraId="5F36FCA9" w14:textId="7C5B8A6D" w:rsidR="00312B9E" w:rsidRDefault="00C72981" w:rsidP="00474463">
      <w:pPr>
        <w:pStyle w:val="ListParagraph"/>
        <w:spacing w:line="360" w:lineRule="auto"/>
        <w:jc w:val="both"/>
      </w:pPr>
      <w:proofErr w:type="gramStart"/>
      <w:r>
        <w:t xml:space="preserve">Considering the all the requirements in the </w:t>
      </w:r>
      <w:r w:rsidR="007B29E2">
        <w:t>proposed solution, there</w:t>
      </w:r>
      <w:proofErr w:type="gramEnd"/>
      <w:r w:rsidR="007B29E2">
        <w:t xml:space="preserve"> are </w:t>
      </w:r>
      <w:r w:rsidR="00426D60">
        <w:t>four functional components that we can identified. They are,</w:t>
      </w:r>
    </w:p>
    <w:p w14:paraId="052CD8C6" w14:textId="77777777" w:rsidR="00F33BAC" w:rsidRPr="00F33BAC" w:rsidRDefault="00F33BAC" w:rsidP="00F33BAC">
      <w:pPr>
        <w:pStyle w:val="ListParagraph"/>
        <w:numPr>
          <w:ilvl w:val="0"/>
          <w:numId w:val="17"/>
        </w:numPr>
        <w:spacing w:line="360" w:lineRule="auto"/>
        <w:jc w:val="both"/>
      </w:pPr>
      <w:r w:rsidRPr="00F33BAC">
        <w:t>Identify the progressed points of the students.</w:t>
      </w:r>
    </w:p>
    <w:p w14:paraId="42C742C2" w14:textId="77777777" w:rsidR="00F33BAC" w:rsidRPr="00F33BAC" w:rsidRDefault="00F33BAC" w:rsidP="00F33BAC">
      <w:pPr>
        <w:pStyle w:val="ListParagraph"/>
        <w:numPr>
          <w:ilvl w:val="0"/>
          <w:numId w:val="17"/>
        </w:numPr>
        <w:spacing w:line="360" w:lineRule="auto"/>
        <w:jc w:val="both"/>
      </w:pPr>
      <w:r w:rsidRPr="00F33BAC">
        <w:t>Conduct a time series forecasting for the student performance.</w:t>
      </w:r>
    </w:p>
    <w:p w14:paraId="70371C8A" w14:textId="77777777" w:rsidR="00F33BAC" w:rsidRPr="00F33BAC" w:rsidRDefault="00F33BAC" w:rsidP="00F33BAC">
      <w:pPr>
        <w:pStyle w:val="ListParagraph"/>
        <w:numPr>
          <w:ilvl w:val="0"/>
          <w:numId w:val="17"/>
        </w:numPr>
        <w:spacing w:line="360" w:lineRule="auto"/>
        <w:jc w:val="both"/>
      </w:pPr>
      <w:r w:rsidRPr="00F33BAC">
        <w:t>Generate a fully functional dashboard for present the analyzed data.</w:t>
      </w:r>
    </w:p>
    <w:p w14:paraId="36A7004C" w14:textId="72091FDE" w:rsidR="00310B0B" w:rsidRPr="00F33BAC" w:rsidRDefault="00F33BAC" w:rsidP="005A272A">
      <w:pPr>
        <w:pStyle w:val="ListParagraph"/>
        <w:numPr>
          <w:ilvl w:val="0"/>
          <w:numId w:val="17"/>
        </w:numPr>
        <w:spacing w:line="360" w:lineRule="auto"/>
        <w:jc w:val="both"/>
      </w:pPr>
      <w:r w:rsidRPr="00F33BAC">
        <w:t>Recommend a career orientation based on the performance and other factors.</w:t>
      </w:r>
    </w:p>
    <w:p w14:paraId="7B8C63BD" w14:textId="68737AFF" w:rsidR="00426D60" w:rsidRDefault="00F33BAC" w:rsidP="00F33BAC">
      <w:pPr>
        <w:pStyle w:val="ListParagraph"/>
        <w:numPr>
          <w:ilvl w:val="0"/>
          <w:numId w:val="16"/>
        </w:numPr>
        <w:spacing w:line="360" w:lineRule="auto"/>
        <w:jc w:val="both"/>
      </w:pPr>
      <w:r>
        <w:t>Non-functional Requi</w:t>
      </w:r>
      <w:r w:rsidR="002C6996">
        <w:t>rements</w:t>
      </w:r>
    </w:p>
    <w:p w14:paraId="5CC57D1A" w14:textId="18B29396" w:rsidR="002C6996" w:rsidRDefault="002C6996" w:rsidP="002C6996">
      <w:pPr>
        <w:pStyle w:val="ListParagraph"/>
        <w:spacing w:line="360" w:lineRule="auto"/>
        <w:jc w:val="both"/>
      </w:pPr>
      <w:r>
        <w:t xml:space="preserve">Looking </w:t>
      </w:r>
      <w:r w:rsidR="005A272A">
        <w:t>into</w:t>
      </w:r>
      <w:r>
        <w:t xml:space="preserve"> the </w:t>
      </w:r>
      <w:r w:rsidR="0011588A">
        <w:t>proposed system architecture of the system</w:t>
      </w:r>
      <w:r w:rsidR="009A1231">
        <w:t xml:space="preserve"> and the data gathering phases</w:t>
      </w:r>
      <w:r w:rsidR="0011588A">
        <w:t>, we could see there are more inputs and output</w:t>
      </w:r>
      <w:r w:rsidR="00BB3359">
        <w:t>s</w:t>
      </w:r>
      <w:r w:rsidR="0011588A">
        <w:t xml:space="preserve"> </w:t>
      </w:r>
      <w:r w:rsidR="009A1231">
        <w:t xml:space="preserve">from the </w:t>
      </w:r>
      <w:r w:rsidR="008C4415">
        <w:t>third-party</w:t>
      </w:r>
      <w:r w:rsidR="009A1231">
        <w:t xml:space="preserve"> applications </w:t>
      </w:r>
      <w:r w:rsidR="00BB3359">
        <w:t xml:space="preserve">we are based on. Therefore, </w:t>
      </w:r>
      <w:r w:rsidR="000B358C">
        <w:t xml:space="preserve">proper data handling </w:t>
      </w:r>
      <w:r w:rsidR="00603741">
        <w:t xml:space="preserve">protocols must use in the implementations. And </w:t>
      </w:r>
      <w:r w:rsidR="00285E9C">
        <w:t>since</w:t>
      </w:r>
      <w:r w:rsidR="00603741">
        <w:t xml:space="preserve"> there is a proposed recommendation</w:t>
      </w:r>
      <w:r w:rsidR="00285E9C">
        <w:t xml:space="preserve"> system the </w:t>
      </w:r>
      <w:r w:rsidR="00310B0B">
        <w:t xml:space="preserve">accuracy is also a noticeable factor. </w:t>
      </w:r>
      <w:r w:rsidR="00FC085D">
        <w:t>Thus, we could identify,</w:t>
      </w:r>
    </w:p>
    <w:p w14:paraId="69DE5D4F" w14:textId="562B5786" w:rsidR="00FC085D" w:rsidRDefault="00FC085D" w:rsidP="00FC085D">
      <w:pPr>
        <w:pStyle w:val="ListParagraph"/>
        <w:numPr>
          <w:ilvl w:val="0"/>
          <w:numId w:val="18"/>
        </w:numPr>
        <w:spacing w:line="360" w:lineRule="auto"/>
        <w:jc w:val="both"/>
      </w:pPr>
      <w:r>
        <w:t>Accuracy</w:t>
      </w:r>
    </w:p>
    <w:p w14:paraId="6CB5A211" w14:textId="67959606" w:rsidR="00FC085D" w:rsidRDefault="005A272A" w:rsidP="00FC085D">
      <w:pPr>
        <w:pStyle w:val="ListParagraph"/>
        <w:numPr>
          <w:ilvl w:val="0"/>
          <w:numId w:val="18"/>
        </w:numPr>
        <w:spacing w:line="360" w:lineRule="auto"/>
        <w:jc w:val="both"/>
      </w:pPr>
      <w:r>
        <w:t>Availability</w:t>
      </w:r>
    </w:p>
    <w:p w14:paraId="2D49179A" w14:textId="442898BE" w:rsidR="005A272A" w:rsidRDefault="005A272A" w:rsidP="00FC085D">
      <w:pPr>
        <w:pStyle w:val="ListParagraph"/>
        <w:numPr>
          <w:ilvl w:val="0"/>
          <w:numId w:val="18"/>
        </w:numPr>
        <w:spacing w:line="360" w:lineRule="auto"/>
        <w:jc w:val="both"/>
      </w:pPr>
      <w:r>
        <w:t xml:space="preserve">Usability </w:t>
      </w:r>
    </w:p>
    <w:p w14:paraId="0DF0061B" w14:textId="587B3134" w:rsidR="00250876" w:rsidRDefault="008C4415" w:rsidP="00250876">
      <w:pPr>
        <w:spacing w:line="360" w:lineRule="auto"/>
        <w:ind w:left="720"/>
        <w:jc w:val="both"/>
      </w:pPr>
      <w:r>
        <w:t>as the non-functional requirements of the proposed solution.</w:t>
      </w:r>
    </w:p>
    <w:p w14:paraId="5D8438FE" w14:textId="77777777" w:rsidR="00250876" w:rsidRDefault="00250876">
      <w:pPr>
        <w:rPr>
          <w:rFonts w:eastAsiaTheme="majorEastAsia" w:cstheme="majorBidi"/>
          <w:b/>
          <w:szCs w:val="26"/>
        </w:rPr>
      </w:pPr>
      <w:r>
        <w:br w:type="page"/>
      </w:r>
    </w:p>
    <w:p w14:paraId="7DD579DE" w14:textId="7F725EBC" w:rsidR="00250876" w:rsidRDefault="00190AD3" w:rsidP="00E062E4">
      <w:pPr>
        <w:pStyle w:val="Heading2"/>
      </w:pPr>
      <w:bookmarkStart w:id="47" w:name="_Toc120828717"/>
      <w:r>
        <w:lastRenderedPageBreak/>
        <w:t>Feasibil</w:t>
      </w:r>
      <w:r w:rsidR="009202FA">
        <w:t>ity</w:t>
      </w:r>
      <w:r w:rsidR="00CD13EC">
        <w:t xml:space="preserve"> Study</w:t>
      </w:r>
      <w:bookmarkEnd w:id="47"/>
    </w:p>
    <w:p w14:paraId="386F53EA" w14:textId="77777777" w:rsidR="00190AD3" w:rsidRDefault="00190AD3" w:rsidP="00190AD3"/>
    <w:p w14:paraId="43166F17" w14:textId="0CEF5CAC" w:rsidR="001E3464" w:rsidRDefault="00876018" w:rsidP="00774EF8">
      <w:pPr>
        <w:spacing w:line="360" w:lineRule="auto"/>
        <w:jc w:val="both"/>
      </w:pPr>
      <w:r>
        <w:t xml:space="preserve">When discussing about the </w:t>
      </w:r>
      <w:r w:rsidR="000170AA">
        <w:t xml:space="preserve">feasibility of the proposed solution, we </w:t>
      </w:r>
      <w:proofErr w:type="gramStart"/>
      <w:r w:rsidR="000170AA">
        <w:t>have to</w:t>
      </w:r>
      <w:proofErr w:type="gramEnd"/>
      <w:r w:rsidR="000170AA">
        <w:t xml:space="preserve"> discuss about the three main </w:t>
      </w:r>
      <w:r w:rsidR="001E3464">
        <w:t>feasibilities.</w:t>
      </w:r>
    </w:p>
    <w:p w14:paraId="282093C6" w14:textId="77777777" w:rsidR="001E3464" w:rsidRPr="004B6158" w:rsidRDefault="001E3464" w:rsidP="00774EF8">
      <w:pPr>
        <w:pStyle w:val="ListParagraph"/>
        <w:numPr>
          <w:ilvl w:val="0"/>
          <w:numId w:val="16"/>
        </w:numPr>
        <w:spacing w:line="360" w:lineRule="auto"/>
        <w:jc w:val="both"/>
        <w:rPr>
          <w:rFonts w:eastAsiaTheme="majorEastAsia" w:cstheme="majorBidi"/>
          <w:b/>
          <w:szCs w:val="26"/>
        </w:rPr>
      </w:pPr>
      <w:r>
        <w:t>Schedule feasibility</w:t>
      </w:r>
    </w:p>
    <w:p w14:paraId="01A9657E" w14:textId="794F70F3" w:rsidR="004B6158" w:rsidRDefault="00D70827" w:rsidP="00774EF8">
      <w:pPr>
        <w:pStyle w:val="ListParagraph"/>
        <w:spacing w:line="360" w:lineRule="auto"/>
        <w:jc w:val="both"/>
      </w:pPr>
      <w:r>
        <w:t>The proposed project should be completed within the specified time frame of one year, with each phase producing credible outputs while staying on schedule.</w:t>
      </w:r>
      <w:r w:rsidR="004F1263">
        <w:t xml:space="preserve"> </w:t>
      </w:r>
      <w:r>
        <w:t>Also, submit the final output product by the scheduled deadline.</w:t>
      </w:r>
    </w:p>
    <w:p w14:paraId="5BC9533E" w14:textId="77777777" w:rsidR="004B6158" w:rsidRPr="001E3464" w:rsidRDefault="004B6158" w:rsidP="00774EF8">
      <w:pPr>
        <w:pStyle w:val="ListParagraph"/>
        <w:spacing w:line="360" w:lineRule="auto"/>
        <w:jc w:val="both"/>
        <w:rPr>
          <w:rFonts w:eastAsiaTheme="majorEastAsia" w:cstheme="majorBidi"/>
          <w:b/>
          <w:szCs w:val="26"/>
        </w:rPr>
      </w:pPr>
    </w:p>
    <w:p w14:paraId="64AD81A5" w14:textId="77DD8576" w:rsidR="001E3464" w:rsidRPr="004F1263" w:rsidRDefault="001E3464" w:rsidP="00774EF8">
      <w:pPr>
        <w:pStyle w:val="ListParagraph"/>
        <w:numPr>
          <w:ilvl w:val="0"/>
          <w:numId w:val="16"/>
        </w:numPr>
        <w:spacing w:line="360" w:lineRule="auto"/>
        <w:jc w:val="both"/>
        <w:rPr>
          <w:rFonts w:eastAsiaTheme="majorEastAsia" w:cstheme="majorBidi"/>
          <w:b/>
          <w:szCs w:val="26"/>
        </w:rPr>
      </w:pPr>
      <w:r>
        <w:t xml:space="preserve">Economy </w:t>
      </w:r>
      <w:r w:rsidR="00FE144C">
        <w:t>f</w:t>
      </w:r>
      <w:r>
        <w:t>easibility</w:t>
      </w:r>
    </w:p>
    <w:p w14:paraId="464B18F3" w14:textId="05E5FD08" w:rsidR="004F1263" w:rsidRDefault="005F0913" w:rsidP="00774EF8">
      <w:pPr>
        <w:pStyle w:val="ListParagraph"/>
        <w:spacing w:line="360" w:lineRule="auto"/>
        <w:jc w:val="both"/>
      </w:pPr>
      <w:r w:rsidRPr="005F0913">
        <w:t>Even if the proposed project's end outcome, the proposed project works flawlessly as planned, producing preferred correct outputs without any faults or misses, it cannot be identified as a success if it costs a lot of money.</w:t>
      </w:r>
      <w:r w:rsidR="007A6560">
        <w:t xml:space="preserve"> The services which will be used should be less expensive and more reliable. So, the resources and needed services cornered into a limitation of cost.</w:t>
      </w:r>
    </w:p>
    <w:p w14:paraId="586EBD88" w14:textId="77777777" w:rsidR="004F1263" w:rsidRPr="001E3464" w:rsidRDefault="004F1263" w:rsidP="00774EF8">
      <w:pPr>
        <w:pStyle w:val="ListParagraph"/>
        <w:spacing w:line="360" w:lineRule="auto"/>
        <w:jc w:val="both"/>
        <w:rPr>
          <w:rFonts w:eastAsiaTheme="majorEastAsia" w:cstheme="majorBidi"/>
          <w:b/>
          <w:szCs w:val="26"/>
        </w:rPr>
      </w:pPr>
    </w:p>
    <w:p w14:paraId="5CA7D0FF" w14:textId="77777777" w:rsidR="003A1DAF" w:rsidRPr="003A1DAF" w:rsidRDefault="001E3464" w:rsidP="00774EF8">
      <w:pPr>
        <w:pStyle w:val="ListParagraph"/>
        <w:numPr>
          <w:ilvl w:val="0"/>
          <w:numId w:val="16"/>
        </w:numPr>
        <w:spacing w:line="360" w:lineRule="auto"/>
        <w:jc w:val="both"/>
        <w:rPr>
          <w:rFonts w:eastAsiaTheme="majorEastAsia" w:cstheme="majorBidi"/>
          <w:b/>
          <w:szCs w:val="26"/>
        </w:rPr>
      </w:pPr>
      <w:r>
        <w:t xml:space="preserve">Technical </w:t>
      </w:r>
      <w:r w:rsidR="00FE144C">
        <w:t>f</w:t>
      </w:r>
      <w:r>
        <w:t>easibility</w:t>
      </w:r>
    </w:p>
    <w:p w14:paraId="03AE454C" w14:textId="4D4299CF" w:rsidR="00190AD3" w:rsidRPr="00FE144C" w:rsidRDefault="003A1DAF" w:rsidP="00774EF8">
      <w:pPr>
        <w:pStyle w:val="ListParagraph"/>
        <w:spacing w:line="360" w:lineRule="auto"/>
        <w:jc w:val="both"/>
        <w:rPr>
          <w:rFonts w:eastAsiaTheme="majorEastAsia" w:cstheme="majorBidi"/>
          <w:b/>
          <w:szCs w:val="26"/>
        </w:rPr>
      </w:pPr>
      <w:r w:rsidRPr="003A1DAF">
        <w:t xml:space="preserve">The project members should have some expert level understanding of fundamental </w:t>
      </w:r>
      <w:r>
        <w:t>cloud services</w:t>
      </w:r>
      <w:r w:rsidRPr="003A1DAF">
        <w:t xml:space="preserve">, current laws and equations, and hands-on experience with basic </w:t>
      </w:r>
      <w:r>
        <w:t xml:space="preserve">cloud architectures such as </w:t>
      </w:r>
      <w:r w:rsidR="00774EF8">
        <w:t>microservices</w:t>
      </w:r>
      <w:r w:rsidRPr="003A1DAF">
        <w:t xml:space="preserve"> </w:t>
      </w:r>
      <w:proofErr w:type="gramStart"/>
      <w:r w:rsidRPr="003A1DAF">
        <w:t>in order to</w:t>
      </w:r>
      <w:proofErr w:type="gramEnd"/>
      <w:r w:rsidRPr="003A1DAF">
        <w:t xml:space="preserve"> properly accomplish the proposed project.</w:t>
      </w:r>
      <w:r w:rsidR="00190AD3">
        <w:br w:type="page"/>
      </w:r>
    </w:p>
    <w:p w14:paraId="2BAA4D7A" w14:textId="40177EAF" w:rsidR="00190AD3" w:rsidRDefault="0063221F" w:rsidP="00E062E4">
      <w:pPr>
        <w:pStyle w:val="Heading2"/>
      </w:pPr>
      <w:bookmarkStart w:id="48" w:name="_Toc120828718"/>
      <w:r>
        <w:lastRenderedPageBreak/>
        <w:t xml:space="preserve">Methods and </w:t>
      </w:r>
      <w:r w:rsidR="00190AD3">
        <w:t>Technologies</w:t>
      </w:r>
      <w:bookmarkEnd w:id="48"/>
    </w:p>
    <w:p w14:paraId="017CCBFD" w14:textId="77777777" w:rsidR="00190AD3" w:rsidRPr="00190AD3" w:rsidRDefault="00190AD3" w:rsidP="00190AD3"/>
    <w:p w14:paraId="5EA89F21" w14:textId="5A645BA6" w:rsidR="002E7179" w:rsidRDefault="00DF3F11" w:rsidP="008D019D">
      <w:pPr>
        <w:spacing w:line="360" w:lineRule="auto"/>
        <w:jc w:val="both"/>
      </w:pPr>
      <w:r>
        <w:t>When c</w:t>
      </w:r>
      <w:r w:rsidR="00250F85">
        <w:t xml:space="preserve">onsidering the methods </w:t>
      </w:r>
      <w:r w:rsidR="004D5F20">
        <w:t xml:space="preserve">that </w:t>
      </w:r>
      <w:r w:rsidR="00232B8F">
        <w:t xml:space="preserve">could </w:t>
      </w:r>
      <w:r w:rsidR="005D4ABF">
        <w:t>be used in the implementation and the designing processes</w:t>
      </w:r>
      <w:r>
        <w:t xml:space="preserve">, there </w:t>
      </w:r>
      <w:r w:rsidR="003021FF">
        <w:t xml:space="preserve">are some factors that should be highly considerable when choosing the methods and the technologies. As we discussed under the requirements the accuracy of the final output should be highly considered since this proposed application supposed to use in the educational sector. </w:t>
      </w:r>
    </w:p>
    <w:p w14:paraId="57383EAC" w14:textId="2630B733" w:rsidR="00A84414" w:rsidRDefault="00A71041" w:rsidP="008D019D">
      <w:pPr>
        <w:spacing w:line="360" w:lineRule="auto"/>
        <w:jc w:val="both"/>
      </w:pPr>
      <w:r>
        <w:t xml:space="preserve">Furthermore, talking about the availability of the solution that this paper is proposing, the </w:t>
      </w:r>
      <w:r w:rsidR="00651212">
        <w:t xml:space="preserve">dashboard that contains the student’s performance and the progress analysis results should be accessed by various people at the same time. </w:t>
      </w:r>
      <w:proofErr w:type="gramStart"/>
      <w:r w:rsidR="00651212">
        <w:t xml:space="preserve">And </w:t>
      </w:r>
      <w:r w:rsidR="001A0009">
        <w:t>also</w:t>
      </w:r>
      <w:proofErr w:type="gramEnd"/>
      <w:r w:rsidR="001A0009">
        <w:t>,</w:t>
      </w:r>
      <w:r w:rsidR="00651212">
        <w:t xml:space="preserve"> the security of the data is somewhat sensitive</w:t>
      </w:r>
      <w:r w:rsidR="00A84414">
        <w:t xml:space="preserve">. For that reason, the security factor also should be considered when it comes to resulted data handling. </w:t>
      </w:r>
      <w:r w:rsidR="008D019D">
        <w:t xml:space="preserve">In case of these considerable factors, an existing visualized dashboard technologies such as the Microsoft Power Bi, </w:t>
      </w:r>
      <w:proofErr w:type="spellStart"/>
      <w:r w:rsidR="008D019D">
        <w:t>Sas</w:t>
      </w:r>
      <w:proofErr w:type="spellEnd"/>
      <w:r w:rsidR="008D019D">
        <w:t xml:space="preserve"> Via dashboards will be considered.  </w:t>
      </w:r>
    </w:p>
    <w:p w14:paraId="571CD009" w14:textId="594F5311" w:rsidR="00A71041" w:rsidRPr="002E7179" w:rsidRDefault="008D019D" w:rsidP="008D019D">
      <w:pPr>
        <w:spacing w:line="360" w:lineRule="auto"/>
        <w:jc w:val="both"/>
      </w:pPr>
      <w:r>
        <w:t xml:space="preserve">However, since a software solution also will be developed with this applied research, the software developing life cycle will be followed throughout the implementations.  </w:t>
      </w:r>
    </w:p>
    <w:p w14:paraId="7E725EE1" w14:textId="6935F451" w:rsidR="0060790D" w:rsidRPr="00013E45" w:rsidRDefault="0060790D" w:rsidP="00013E45">
      <w:pPr>
        <w:rPr>
          <w:rFonts w:eastAsiaTheme="minorEastAsia"/>
          <w:b/>
          <w:spacing w:val="15"/>
        </w:rPr>
      </w:pPr>
      <w:r>
        <w:br w:type="page"/>
      </w:r>
    </w:p>
    <w:p w14:paraId="1EC0B102" w14:textId="6281004C" w:rsidR="00FC4CDF" w:rsidRDefault="00FC4CDF" w:rsidP="006C2813">
      <w:pPr>
        <w:pStyle w:val="Heading1"/>
      </w:pPr>
      <w:bookmarkStart w:id="49" w:name="_Toc120828719"/>
      <w:r w:rsidRPr="00E45B54">
        <w:lastRenderedPageBreak/>
        <w:t>IMPLEMENTATION AND TESTING</w:t>
      </w:r>
      <w:bookmarkEnd w:id="49"/>
    </w:p>
    <w:p w14:paraId="7F28D08E" w14:textId="77777777" w:rsidR="006C2813" w:rsidRPr="006C2813" w:rsidRDefault="006C2813" w:rsidP="006C2813"/>
    <w:p w14:paraId="113D51D2" w14:textId="692A9613" w:rsidR="00EC5E4E" w:rsidRDefault="00EC5E4E" w:rsidP="00EC5E4E">
      <w:pPr>
        <w:pStyle w:val="Heading2"/>
      </w:pPr>
      <w:bookmarkStart w:id="50" w:name="_Toc120828720"/>
      <w:r>
        <w:t>Design</w:t>
      </w:r>
      <w:r w:rsidR="001A350C">
        <w:t xml:space="preserve"> Phase</w:t>
      </w:r>
    </w:p>
    <w:p w14:paraId="36F73B54" w14:textId="739DD55D" w:rsidR="001A350C" w:rsidRDefault="000B2C93" w:rsidP="001A350C">
      <w:r>
        <w:rPr>
          <w:noProof/>
        </w:rPr>
        <w:drawing>
          <wp:anchor distT="0" distB="0" distL="114300" distR="114300" simplePos="0" relativeHeight="251659274" behindDoc="0" locked="0" layoutInCell="1" allowOverlap="1" wp14:anchorId="00D67BAF" wp14:editId="3655347A">
            <wp:simplePos x="0" y="0"/>
            <wp:positionH relativeFrom="column">
              <wp:posOffset>-231322</wp:posOffset>
            </wp:positionH>
            <wp:positionV relativeFrom="page">
              <wp:posOffset>1914798</wp:posOffset>
            </wp:positionV>
            <wp:extent cx="5758815" cy="3722370"/>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58815" cy="3722370"/>
                    </a:xfrm>
                    <a:prstGeom prst="rect">
                      <a:avLst/>
                    </a:prstGeom>
                  </pic:spPr>
                </pic:pic>
              </a:graphicData>
            </a:graphic>
          </wp:anchor>
        </w:drawing>
      </w:r>
    </w:p>
    <w:p w14:paraId="2D0950F2" w14:textId="42A2E5EF" w:rsidR="001A350C" w:rsidRDefault="001A350C" w:rsidP="001A350C">
      <w:pPr>
        <w:keepNext/>
      </w:pPr>
    </w:p>
    <w:p w14:paraId="1C412D4D" w14:textId="31D280A4" w:rsidR="001A350C" w:rsidRPr="00455A48" w:rsidRDefault="001A350C" w:rsidP="001A350C">
      <w:pPr>
        <w:pStyle w:val="Caption"/>
        <w:jc w:val="center"/>
      </w:pPr>
      <w:r>
        <w:t xml:space="preserve">Figure </w:t>
      </w:r>
      <w:r>
        <w:t>4</w:t>
      </w:r>
      <w:r>
        <w:noBreakHyphen/>
      </w:r>
      <w:r>
        <w:t>1</w:t>
      </w:r>
      <w:r>
        <w:t xml:space="preserve">: </w:t>
      </w:r>
      <w:r>
        <w:t>User Interface 01</w:t>
      </w:r>
    </w:p>
    <w:p w14:paraId="7FFE52F6" w14:textId="77777777" w:rsidR="000B2C93" w:rsidRDefault="000B2C93" w:rsidP="000B2C93">
      <w:pPr>
        <w:keepNext/>
      </w:pPr>
      <w:r>
        <w:rPr>
          <w:noProof/>
        </w:rPr>
        <w:lastRenderedPageBreak/>
        <w:drawing>
          <wp:inline distT="0" distB="0" distL="0" distR="0" wp14:anchorId="0E365979" wp14:editId="595D2A9B">
            <wp:extent cx="5219700" cy="3374390"/>
            <wp:effectExtent l="0" t="0" r="0" b="0"/>
            <wp:docPr id="15" name="Picture 1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19700" cy="3374390"/>
                    </a:xfrm>
                    <a:prstGeom prst="rect">
                      <a:avLst/>
                    </a:prstGeom>
                  </pic:spPr>
                </pic:pic>
              </a:graphicData>
            </a:graphic>
          </wp:inline>
        </w:drawing>
      </w:r>
    </w:p>
    <w:p w14:paraId="2F7BC419" w14:textId="366C8797" w:rsidR="000B2C93" w:rsidRDefault="000B2C93" w:rsidP="000B2C93">
      <w:pPr>
        <w:pStyle w:val="Caption"/>
        <w:jc w:val="center"/>
      </w:pPr>
      <w:r w:rsidRPr="001B4E37">
        <w:t>Figure 4</w:t>
      </w:r>
      <w:r>
        <w:t>-2</w:t>
      </w:r>
      <w:r w:rsidRPr="001B4E37">
        <w:t>: User Interface 0</w:t>
      </w:r>
      <w:r>
        <w:t>2</w:t>
      </w:r>
    </w:p>
    <w:p w14:paraId="2B0CB513" w14:textId="77777777" w:rsidR="000B2C93" w:rsidRDefault="000B2C93"/>
    <w:p w14:paraId="6462076D" w14:textId="77777777" w:rsidR="000B2C93" w:rsidRDefault="000B2C93" w:rsidP="000B2C93">
      <w:pPr>
        <w:keepNext/>
      </w:pPr>
      <w:r>
        <w:rPr>
          <w:noProof/>
        </w:rPr>
        <w:drawing>
          <wp:inline distT="0" distB="0" distL="0" distR="0" wp14:anchorId="0840BD8A" wp14:editId="2538ECBE">
            <wp:extent cx="5219700" cy="337439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19700" cy="3374390"/>
                    </a:xfrm>
                    <a:prstGeom prst="rect">
                      <a:avLst/>
                    </a:prstGeom>
                  </pic:spPr>
                </pic:pic>
              </a:graphicData>
            </a:graphic>
          </wp:inline>
        </w:drawing>
      </w:r>
    </w:p>
    <w:p w14:paraId="1FC3D809" w14:textId="5A6BEEBE" w:rsidR="000B2C93" w:rsidRDefault="000B2C93" w:rsidP="000B2C93">
      <w:pPr>
        <w:pStyle w:val="Caption"/>
        <w:jc w:val="center"/>
      </w:pPr>
      <w:r w:rsidRPr="001F04F1">
        <w:t>Figure 4-2: User Interface 02</w:t>
      </w:r>
    </w:p>
    <w:p w14:paraId="6B639F5D" w14:textId="2447750C" w:rsidR="000B2C93" w:rsidRDefault="001A350C">
      <w:r>
        <w:br w:type="page"/>
      </w:r>
    </w:p>
    <w:p w14:paraId="7BF57EBD" w14:textId="07CC20F4" w:rsidR="000B2C93" w:rsidRPr="000B2C93" w:rsidRDefault="000B2C93"/>
    <w:p w14:paraId="61535944" w14:textId="1EC43E47" w:rsidR="00FC4CDF" w:rsidRDefault="00FC4CDF" w:rsidP="006C2813">
      <w:pPr>
        <w:pStyle w:val="Heading2"/>
        <w:rPr>
          <w:b w:val="0"/>
        </w:rPr>
      </w:pPr>
      <w:r w:rsidRPr="006C2813">
        <w:t>Implementation</w:t>
      </w:r>
      <w:r w:rsidRPr="00A1465C">
        <w:t xml:space="preserve"> of the Model</w:t>
      </w:r>
      <w:bookmarkEnd w:id="50"/>
    </w:p>
    <w:p w14:paraId="559460BD" w14:textId="77777777" w:rsidR="00FC4CDF" w:rsidRDefault="00FC4CDF" w:rsidP="006C2813">
      <w:pPr>
        <w:pStyle w:val="Heading2"/>
        <w:rPr>
          <w:b w:val="0"/>
        </w:rPr>
      </w:pPr>
      <w:bookmarkStart w:id="51" w:name="_Toc120828721"/>
      <w:r w:rsidRPr="006C2813">
        <w:t>Testing</w:t>
      </w:r>
      <w:bookmarkEnd w:id="51"/>
    </w:p>
    <w:p w14:paraId="38502719" w14:textId="77777777" w:rsidR="00FC4CDF" w:rsidRDefault="00FC4CDF" w:rsidP="00FC4CDF"/>
    <w:p w14:paraId="75F8CE42" w14:textId="77777777" w:rsidR="00FC4CDF" w:rsidRPr="00C43A2E" w:rsidRDefault="00FC4CDF" w:rsidP="00FC4CDF">
      <w:pPr>
        <w:spacing w:line="360" w:lineRule="auto"/>
        <w:rPr>
          <w:rFonts w:asciiTheme="majorBidi" w:hAnsiTheme="majorBidi" w:cstheme="majorBidi"/>
          <w:szCs w:val="24"/>
        </w:rPr>
      </w:pPr>
      <w:r w:rsidRPr="00C43A2E">
        <w:rPr>
          <w:rFonts w:asciiTheme="majorBidi" w:hAnsiTheme="majorBidi" w:cstheme="majorBidi"/>
          <w:szCs w:val="24"/>
        </w:rPr>
        <w:t>As the final stage of entire development of the “</w:t>
      </w:r>
      <w:proofErr w:type="spellStart"/>
      <w:r w:rsidRPr="00C43A2E">
        <w:rPr>
          <w:rFonts w:asciiTheme="majorBidi" w:hAnsiTheme="majorBidi" w:cstheme="majorBidi"/>
          <w:szCs w:val="24"/>
        </w:rPr>
        <w:t>AITor</w:t>
      </w:r>
      <w:proofErr w:type="spellEnd"/>
      <w:r w:rsidRPr="00C43A2E">
        <w:rPr>
          <w:rFonts w:asciiTheme="majorBidi" w:hAnsiTheme="majorBidi" w:cstheme="majorBidi"/>
          <w:szCs w:val="24"/>
        </w:rPr>
        <w:t xml:space="preserve">” platform set of testes were carried out </w:t>
      </w:r>
      <w:proofErr w:type="gramStart"/>
      <w:r w:rsidRPr="00C43A2E">
        <w:rPr>
          <w:rFonts w:asciiTheme="majorBidi" w:hAnsiTheme="majorBidi" w:cstheme="majorBidi"/>
          <w:szCs w:val="24"/>
        </w:rPr>
        <w:t>in order to</w:t>
      </w:r>
      <w:proofErr w:type="gramEnd"/>
      <w:r w:rsidRPr="00C43A2E">
        <w:rPr>
          <w:rFonts w:asciiTheme="majorBidi" w:hAnsiTheme="majorBidi" w:cstheme="majorBidi"/>
          <w:szCs w:val="24"/>
        </w:rPr>
        <w:t xml:space="preserve"> uncover hidden bugs, to ensure the quality of the product which enables to achieve high customer satisfaction on live operation. By following </w:t>
      </w:r>
      <w:proofErr w:type="spellStart"/>
      <w:r w:rsidRPr="00C43A2E">
        <w:rPr>
          <w:rFonts w:asciiTheme="majorBidi" w:hAnsiTheme="majorBidi" w:cstheme="majorBidi"/>
          <w:szCs w:val="24"/>
        </w:rPr>
        <w:t>standered</w:t>
      </w:r>
      <w:proofErr w:type="spellEnd"/>
      <w:r w:rsidRPr="00C43A2E">
        <w:rPr>
          <w:rFonts w:asciiTheme="majorBidi" w:hAnsiTheme="majorBidi" w:cstheme="majorBidi"/>
          <w:szCs w:val="24"/>
        </w:rPr>
        <w:t xml:space="preserve"> software development methods, following set of categories of tests were carried out.</w:t>
      </w:r>
    </w:p>
    <w:p w14:paraId="650DB48F" w14:textId="77777777" w:rsidR="00FC4CDF" w:rsidRPr="00C43A2E" w:rsidRDefault="00FC4CDF" w:rsidP="00FC4CDF">
      <w:pPr>
        <w:pStyle w:val="ListParagraph"/>
        <w:numPr>
          <w:ilvl w:val="0"/>
          <w:numId w:val="26"/>
        </w:numPr>
        <w:spacing w:line="360" w:lineRule="auto"/>
        <w:rPr>
          <w:rFonts w:asciiTheme="majorBidi" w:hAnsiTheme="majorBidi" w:cstheme="majorBidi"/>
          <w:szCs w:val="24"/>
        </w:rPr>
      </w:pPr>
      <w:r w:rsidRPr="00C43A2E">
        <w:rPr>
          <w:rFonts w:asciiTheme="majorBidi" w:hAnsiTheme="majorBidi" w:cstheme="majorBidi"/>
          <w:szCs w:val="24"/>
        </w:rPr>
        <w:t>Unit Testing</w:t>
      </w:r>
    </w:p>
    <w:p w14:paraId="59D4B215" w14:textId="77777777" w:rsidR="00FC4CDF" w:rsidRPr="00C43A2E" w:rsidRDefault="00FC4CDF" w:rsidP="00FC4CDF">
      <w:pPr>
        <w:pStyle w:val="ListParagraph"/>
        <w:numPr>
          <w:ilvl w:val="0"/>
          <w:numId w:val="26"/>
        </w:numPr>
        <w:spacing w:line="360" w:lineRule="auto"/>
        <w:rPr>
          <w:rFonts w:asciiTheme="majorBidi" w:hAnsiTheme="majorBidi" w:cstheme="majorBidi"/>
          <w:szCs w:val="24"/>
        </w:rPr>
      </w:pPr>
      <w:r w:rsidRPr="00C43A2E">
        <w:rPr>
          <w:rFonts w:asciiTheme="majorBidi" w:hAnsiTheme="majorBidi" w:cstheme="majorBidi"/>
          <w:szCs w:val="24"/>
        </w:rPr>
        <w:t>Integration Testing</w:t>
      </w:r>
    </w:p>
    <w:p w14:paraId="4FC0AB31" w14:textId="77777777" w:rsidR="00FC4CDF" w:rsidRPr="00C43A2E" w:rsidRDefault="00FC4CDF" w:rsidP="00FC4CDF">
      <w:pPr>
        <w:pStyle w:val="ListParagraph"/>
        <w:numPr>
          <w:ilvl w:val="0"/>
          <w:numId w:val="26"/>
        </w:numPr>
        <w:spacing w:line="360" w:lineRule="auto"/>
        <w:rPr>
          <w:rFonts w:asciiTheme="majorBidi" w:hAnsiTheme="majorBidi" w:cstheme="majorBidi"/>
          <w:szCs w:val="24"/>
        </w:rPr>
      </w:pPr>
      <w:r w:rsidRPr="00C43A2E">
        <w:rPr>
          <w:rFonts w:asciiTheme="majorBidi" w:hAnsiTheme="majorBidi" w:cstheme="majorBidi"/>
          <w:szCs w:val="24"/>
        </w:rPr>
        <w:t>System Testing</w:t>
      </w:r>
    </w:p>
    <w:p w14:paraId="2D744F4B" w14:textId="77777777" w:rsidR="00FC4CDF" w:rsidRPr="00C43A2E" w:rsidRDefault="00FC4CDF" w:rsidP="00FC4CDF">
      <w:pPr>
        <w:pStyle w:val="ListParagraph"/>
        <w:numPr>
          <w:ilvl w:val="0"/>
          <w:numId w:val="26"/>
        </w:numPr>
        <w:spacing w:line="360" w:lineRule="auto"/>
        <w:rPr>
          <w:rFonts w:asciiTheme="majorBidi" w:hAnsiTheme="majorBidi" w:cstheme="majorBidi"/>
          <w:szCs w:val="24"/>
        </w:rPr>
      </w:pPr>
      <w:r w:rsidRPr="00C43A2E">
        <w:rPr>
          <w:rFonts w:asciiTheme="majorBidi" w:hAnsiTheme="majorBidi" w:cstheme="majorBidi"/>
          <w:szCs w:val="24"/>
        </w:rPr>
        <w:t>Regression Testing</w:t>
      </w:r>
    </w:p>
    <w:p w14:paraId="6212B793" w14:textId="77777777" w:rsidR="00FC4CDF" w:rsidRPr="00C43A2E" w:rsidRDefault="00FC4CDF" w:rsidP="00FC4CDF">
      <w:pPr>
        <w:spacing w:line="360" w:lineRule="auto"/>
        <w:rPr>
          <w:rFonts w:asciiTheme="majorBidi" w:hAnsiTheme="majorBidi" w:cstheme="majorBidi"/>
          <w:szCs w:val="24"/>
        </w:rPr>
      </w:pPr>
      <w:r w:rsidRPr="00C43A2E">
        <w:rPr>
          <w:rFonts w:asciiTheme="majorBidi" w:hAnsiTheme="majorBidi" w:cstheme="majorBidi"/>
          <w:szCs w:val="24"/>
        </w:rPr>
        <w:t>Also, it was taken necessary steps to fix the identified bugs throughout the testing process and was able to ensure that the final product is working as per the requirements.</w:t>
      </w:r>
    </w:p>
    <w:p w14:paraId="03197F9D" w14:textId="77777777" w:rsidR="00FC4CDF" w:rsidRDefault="00FC4CDF" w:rsidP="006C2813">
      <w:pPr>
        <w:pStyle w:val="Heading3"/>
        <w:rPr>
          <w:b w:val="0"/>
        </w:rPr>
      </w:pPr>
      <w:bookmarkStart w:id="52" w:name="_Toc120828722"/>
      <w:r w:rsidRPr="006C2813">
        <w:t>Test</w:t>
      </w:r>
      <w:r w:rsidRPr="000C7A5B">
        <w:t xml:space="preserve"> Cases</w:t>
      </w:r>
      <w:bookmarkEnd w:id="52"/>
    </w:p>
    <w:p w14:paraId="04414B28" w14:textId="77777777" w:rsidR="00FC4CDF" w:rsidRDefault="00FC4CDF" w:rsidP="00FC4CDF"/>
    <w:p w14:paraId="57ECFBF3" w14:textId="77777777" w:rsidR="00FC4CDF" w:rsidRDefault="00FC4CDF" w:rsidP="00FC4CDF">
      <w:pPr>
        <w:spacing w:line="360" w:lineRule="auto"/>
        <w:rPr>
          <w:rFonts w:asciiTheme="majorBidi" w:hAnsiTheme="majorBidi" w:cstheme="majorBidi"/>
          <w:szCs w:val="24"/>
        </w:rPr>
      </w:pPr>
      <w:r w:rsidRPr="000F6ECF">
        <w:rPr>
          <w:rFonts w:asciiTheme="majorBidi" w:hAnsiTheme="majorBidi" w:cstheme="majorBidi"/>
          <w:szCs w:val="24"/>
        </w:rPr>
        <w:t>Following</w:t>
      </w:r>
      <w:r>
        <w:rPr>
          <w:rFonts w:asciiTheme="majorBidi" w:hAnsiTheme="majorBidi" w:cstheme="majorBidi"/>
          <w:szCs w:val="24"/>
        </w:rPr>
        <w:t>s</w:t>
      </w:r>
      <w:r w:rsidRPr="000F6ECF">
        <w:rPr>
          <w:rFonts w:asciiTheme="majorBidi" w:hAnsiTheme="majorBidi" w:cstheme="majorBidi"/>
          <w:szCs w:val="24"/>
        </w:rPr>
        <w:t xml:space="preserve"> are set of test cases which were conducted for learning material recommendation and learning content identification component, under the system testing step of the testing process.</w:t>
      </w:r>
    </w:p>
    <w:p w14:paraId="398A6F83" w14:textId="77777777" w:rsidR="00FC4CDF" w:rsidRPr="00CD6318" w:rsidRDefault="00FC4CDF" w:rsidP="00FC4CDF">
      <w:pPr>
        <w:pStyle w:val="Caption"/>
        <w:keepNext/>
        <w:jc w:val="center"/>
        <w:rPr>
          <w:rFonts w:cs="Times New Roman"/>
          <w:sz w:val="24"/>
          <w:szCs w:val="24"/>
        </w:rPr>
      </w:pPr>
      <w:bookmarkStart w:id="53" w:name="_Toc120819564"/>
      <w:r w:rsidRPr="00CD6318">
        <w:rPr>
          <w:rFonts w:cs="Times New Roman"/>
          <w:sz w:val="24"/>
          <w:szCs w:val="24"/>
        </w:rPr>
        <w:t>Table 4.</w:t>
      </w:r>
      <w:r w:rsidRPr="00CD6318">
        <w:rPr>
          <w:rFonts w:cs="Times New Roman"/>
          <w:sz w:val="24"/>
          <w:szCs w:val="24"/>
        </w:rPr>
        <w:fldChar w:fldCharType="begin"/>
      </w:r>
      <w:r w:rsidRPr="00CD6318">
        <w:rPr>
          <w:rFonts w:cs="Times New Roman"/>
          <w:sz w:val="24"/>
          <w:szCs w:val="24"/>
        </w:rPr>
        <w:instrText xml:space="preserve"> SEQ Table \* ARABIC </w:instrText>
      </w:r>
      <w:r w:rsidRPr="00CD6318">
        <w:rPr>
          <w:rFonts w:cs="Times New Roman"/>
          <w:sz w:val="24"/>
          <w:szCs w:val="24"/>
        </w:rPr>
        <w:fldChar w:fldCharType="separate"/>
      </w:r>
      <w:r>
        <w:rPr>
          <w:rFonts w:cs="Times New Roman"/>
          <w:noProof/>
          <w:sz w:val="24"/>
          <w:szCs w:val="24"/>
        </w:rPr>
        <w:t>1</w:t>
      </w:r>
      <w:r w:rsidRPr="00CD6318">
        <w:rPr>
          <w:rFonts w:cs="Times New Roman"/>
          <w:sz w:val="24"/>
          <w:szCs w:val="24"/>
        </w:rPr>
        <w:fldChar w:fldCharType="end"/>
      </w:r>
      <w:r w:rsidRPr="00CD6318">
        <w:rPr>
          <w:rFonts w:cs="Times New Roman"/>
          <w:sz w:val="24"/>
          <w:szCs w:val="24"/>
        </w:rPr>
        <w:t xml:space="preserve"> Test Case - Add new module</w:t>
      </w:r>
      <w:bookmarkEnd w:id="53"/>
    </w:p>
    <w:tbl>
      <w:tblPr>
        <w:tblStyle w:val="TableGrid"/>
        <w:tblW w:w="0" w:type="auto"/>
        <w:tblLook w:val="04A0" w:firstRow="1" w:lastRow="0" w:firstColumn="1" w:lastColumn="0" w:noHBand="0" w:noVBand="1"/>
      </w:tblPr>
      <w:tblGrid>
        <w:gridCol w:w="2875"/>
        <w:gridCol w:w="5335"/>
      </w:tblGrid>
      <w:tr w:rsidR="00FC4CDF" w14:paraId="5177EFB8" w14:textId="77777777" w:rsidTr="000A2C18">
        <w:tc>
          <w:tcPr>
            <w:tcW w:w="2972" w:type="dxa"/>
          </w:tcPr>
          <w:p w14:paraId="0EE4C1C5" w14:textId="77777777" w:rsidR="00FC4CDF" w:rsidRPr="001A151B" w:rsidRDefault="00FC4CDF" w:rsidP="000A2C18">
            <w:pPr>
              <w:spacing w:line="360" w:lineRule="auto"/>
              <w:rPr>
                <w:rFonts w:asciiTheme="majorBidi" w:hAnsiTheme="majorBidi" w:cstheme="majorBidi"/>
                <w:b/>
                <w:bCs/>
                <w:szCs w:val="24"/>
              </w:rPr>
            </w:pPr>
            <w:r w:rsidRPr="001A151B">
              <w:rPr>
                <w:rFonts w:asciiTheme="majorBidi" w:hAnsiTheme="majorBidi" w:cstheme="majorBidi"/>
                <w:b/>
                <w:bCs/>
                <w:szCs w:val="24"/>
              </w:rPr>
              <w:t>ID</w:t>
            </w:r>
          </w:p>
        </w:tc>
        <w:tc>
          <w:tcPr>
            <w:tcW w:w="5572" w:type="dxa"/>
          </w:tcPr>
          <w:p w14:paraId="78EA597C" w14:textId="77777777" w:rsidR="00FC4CDF" w:rsidRPr="001A151B" w:rsidRDefault="00FC4CDF" w:rsidP="000A2C18">
            <w:pPr>
              <w:spacing w:line="360" w:lineRule="auto"/>
              <w:rPr>
                <w:rFonts w:asciiTheme="majorBidi" w:hAnsiTheme="majorBidi" w:cstheme="majorBidi"/>
                <w:b/>
                <w:bCs/>
                <w:szCs w:val="24"/>
              </w:rPr>
            </w:pPr>
            <w:r w:rsidRPr="001A151B">
              <w:rPr>
                <w:rFonts w:asciiTheme="majorBidi" w:hAnsiTheme="majorBidi" w:cstheme="majorBidi"/>
                <w:b/>
                <w:bCs/>
                <w:szCs w:val="24"/>
              </w:rPr>
              <w:t>001</w:t>
            </w:r>
          </w:p>
        </w:tc>
      </w:tr>
      <w:tr w:rsidR="00FC4CDF" w14:paraId="2009ADA8" w14:textId="77777777" w:rsidTr="000A2C18">
        <w:tc>
          <w:tcPr>
            <w:tcW w:w="2972" w:type="dxa"/>
          </w:tcPr>
          <w:p w14:paraId="0134417C"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Test Case Name</w:t>
            </w:r>
          </w:p>
        </w:tc>
        <w:tc>
          <w:tcPr>
            <w:tcW w:w="5572" w:type="dxa"/>
          </w:tcPr>
          <w:p w14:paraId="4CC0EB24"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Add new module</w:t>
            </w:r>
          </w:p>
        </w:tc>
      </w:tr>
      <w:tr w:rsidR="00FC4CDF" w14:paraId="431CFD0B" w14:textId="77777777" w:rsidTr="000A2C18">
        <w:tc>
          <w:tcPr>
            <w:tcW w:w="2972" w:type="dxa"/>
          </w:tcPr>
          <w:p w14:paraId="2E57C25A"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Test Scenario</w:t>
            </w:r>
          </w:p>
        </w:tc>
        <w:tc>
          <w:tcPr>
            <w:tcW w:w="5572" w:type="dxa"/>
          </w:tcPr>
          <w:p w14:paraId="77C7B2A3"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Add new module to the LMS by the Teacher</w:t>
            </w:r>
          </w:p>
        </w:tc>
      </w:tr>
      <w:tr w:rsidR="00FC4CDF" w14:paraId="16936B36" w14:textId="77777777" w:rsidTr="000A2C18">
        <w:tc>
          <w:tcPr>
            <w:tcW w:w="2972" w:type="dxa"/>
          </w:tcPr>
          <w:p w14:paraId="4A246324"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Primary Actor/s</w:t>
            </w:r>
          </w:p>
        </w:tc>
        <w:tc>
          <w:tcPr>
            <w:tcW w:w="5572" w:type="dxa"/>
          </w:tcPr>
          <w:p w14:paraId="70FC353D"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Teacher/Tutor</w:t>
            </w:r>
          </w:p>
        </w:tc>
      </w:tr>
      <w:tr w:rsidR="00FC4CDF" w14:paraId="456CB81F" w14:textId="77777777" w:rsidTr="000A2C18">
        <w:tc>
          <w:tcPr>
            <w:tcW w:w="2972" w:type="dxa"/>
          </w:tcPr>
          <w:p w14:paraId="3084A872"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Preconditions</w:t>
            </w:r>
          </w:p>
        </w:tc>
        <w:tc>
          <w:tcPr>
            <w:tcW w:w="5572" w:type="dxa"/>
          </w:tcPr>
          <w:p w14:paraId="6C3EEF3C"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 xml:space="preserve">Tutor must be logged in to the teacher dashboard of the </w:t>
            </w:r>
            <w:proofErr w:type="spellStart"/>
            <w:r>
              <w:rPr>
                <w:rFonts w:asciiTheme="majorBidi" w:hAnsiTheme="majorBidi" w:cstheme="majorBidi"/>
                <w:szCs w:val="24"/>
              </w:rPr>
              <w:t>AITor</w:t>
            </w:r>
            <w:proofErr w:type="spellEnd"/>
          </w:p>
        </w:tc>
      </w:tr>
      <w:tr w:rsidR="00FC4CDF" w14:paraId="20FCB123" w14:textId="77777777" w:rsidTr="000A2C18">
        <w:tc>
          <w:tcPr>
            <w:tcW w:w="2972" w:type="dxa"/>
          </w:tcPr>
          <w:p w14:paraId="76E069AE"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Input Data</w:t>
            </w:r>
          </w:p>
        </w:tc>
        <w:tc>
          <w:tcPr>
            <w:tcW w:w="5572" w:type="dxa"/>
          </w:tcPr>
          <w:p w14:paraId="1A43320C" w14:textId="77777777" w:rsidR="00FC4CDF" w:rsidRDefault="00FC4CDF" w:rsidP="00FC4CDF">
            <w:pPr>
              <w:pStyle w:val="ListParagraph"/>
              <w:numPr>
                <w:ilvl w:val="0"/>
                <w:numId w:val="27"/>
              </w:numPr>
              <w:spacing w:line="360" w:lineRule="auto"/>
              <w:rPr>
                <w:rFonts w:asciiTheme="majorBidi" w:hAnsiTheme="majorBidi" w:cstheme="majorBidi"/>
                <w:szCs w:val="24"/>
              </w:rPr>
            </w:pPr>
            <w:r>
              <w:rPr>
                <w:rFonts w:asciiTheme="majorBidi" w:hAnsiTheme="majorBidi" w:cstheme="majorBidi"/>
                <w:szCs w:val="24"/>
              </w:rPr>
              <w:t>Module basic information</w:t>
            </w:r>
          </w:p>
          <w:p w14:paraId="1EE3B753" w14:textId="77777777" w:rsidR="00FC4CDF" w:rsidRPr="00500C1A" w:rsidRDefault="00FC4CDF" w:rsidP="00FC4CDF">
            <w:pPr>
              <w:pStyle w:val="ListParagraph"/>
              <w:numPr>
                <w:ilvl w:val="0"/>
                <w:numId w:val="27"/>
              </w:numPr>
              <w:spacing w:line="360" w:lineRule="auto"/>
              <w:rPr>
                <w:rFonts w:asciiTheme="majorBidi" w:hAnsiTheme="majorBidi" w:cstheme="majorBidi"/>
                <w:szCs w:val="24"/>
              </w:rPr>
            </w:pPr>
            <w:r>
              <w:rPr>
                <w:rFonts w:asciiTheme="majorBidi" w:hAnsiTheme="majorBidi" w:cstheme="majorBidi"/>
                <w:szCs w:val="24"/>
              </w:rPr>
              <w:t>Module outline of the module</w:t>
            </w:r>
          </w:p>
        </w:tc>
      </w:tr>
      <w:tr w:rsidR="00FC4CDF" w14:paraId="1C0BBC1F" w14:textId="77777777" w:rsidTr="000A2C18">
        <w:tc>
          <w:tcPr>
            <w:tcW w:w="2972" w:type="dxa"/>
          </w:tcPr>
          <w:p w14:paraId="19245838"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lastRenderedPageBreak/>
              <w:t>Test Steps</w:t>
            </w:r>
          </w:p>
        </w:tc>
        <w:tc>
          <w:tcPr>
            <w:tcW w:w="5572" w:type="dxa"/>
          </w:tcPr>
          <w:p w14:paraId="22592148" w14:textId="77777777" w:rsidR="00FC4CDF" w:rsidRDefault="00FC4CDF" w:rsidP="00FC4CDF">
            <w:pPr>
              <w:pStyle w:val="ListParagraph"/>
              <w:numPr>
                <w:ilvl w:val="0"/>
                <w:numId w:val="28"/>
              </w:numPr>
              <w:spacing w:line="360" w:lineRule="auto"/>
              <w:rPr>
                <w:rFonts w:asciiTheme="majorBidi" w:hAnsiTheme="majorBidi" w:cstheme="majorBidi"/>
                <w:szCs w:val="24"/>
              </w:rPr>
            </w:pPr>
            <w:r>
              <w:rPr>
                <w:rFonts w:asciiTheme="majorBidi" w:hAnsiTheme="majorBidi" w:cstheme="majorBidi"/>
                <w:szCs w:val="24"/>
              </w:rPr>
              <w:t>Navigate to the “Add Module” page of the teacher dashboard.</w:t>
            </w:r>
          </w:p>
          <w:p w14:paraId="505E7ED4" w14:textId="77777777" w:rsidR="00FC4CDF" w:rsidRDefault="00FC4CDF" w:rsidP="00FC4CDF">
            <w:pPr>
              <w:pStyle w:val="ListParagraph"/>
              <w:numPr>
                <w:ilvl w:val="0"/>
                <w:numId w:val="28"/>
              </w:numPr>
              <w:spacing w:line="360" w:lineRule="auto"/>
              <w:rPr>
                <w:rFonts w:asciiTheme="majorBidi" w:hAnsiTheme="majorBidi" w:cstheme="majorBidi"/>
                <w:szCs w:val="24"/>
              </w:rPr>
            </w:pPr>
            <w:r>
              <w:rPr>
                <w:rFonts w:asciiTheme="majorBidi" w:hAnsiTheme="majorBidi" w:cstheme="majorBidi"/>
                <w:szCs w:val="24"/>
              </w:rPr>
              <w:t>Fill all the required fields of the add module form.</w:t>
            </w:r>
          </w:p>
          <w:p w14:paraId="54346348" w14:textId="77777777" w:rsidR="00FC4CDF" w:rsidRDefault="00FC4CDF" w:rsidP="00FC4CDF">
            <w:pPr>
              <w:pStyle w:val="ListParagraph"/>
              <w:numPr>
                <w:ilvl w:val="0"/>
                <w:numId w:val="28"/>
              </w:numPr>
              <w:spacing w:line="360" w:lineRule="auto"/>
              <w:rPr>
                <w:rFonts w:asciiTheme="majorBidi" w:hAnsiTheme="majorBidi" w:cstheme="majorBidi"/>
                <w:szCs w:val="24"/>
              </w:rPr>
            </w:pPr>
            <w:r>
              <w:rPr>
                <w:rFonts w:asciiTheme="majorBidi" w:hAnsiTheme="majorBidi" w:cstheme="majorBidi"/>
                <w:szCs w:val="24"/>
              </w:rPr>
              <w:t>Upload the module outline of the module using “Upload Module Outline” Button on the form.</w:t>
            </w:r>
          </w:p>
          <w:p w14:paraId="78D199F1" w14:textId="77777777" w:rsidR="00FC4CDF" w:rsidRPr="00832321" w:rsidRDefault="00FC4CDF" w:rsidP="00FC4CDF">
            <w:pPr>
              <w:pStyle w:val="ListParagraph"/>
              <w:numPr>
                <w:ilvl w:val="0"/>
                <w:numId w:val="28"/>
              </w:numPr>
              <w:spacing w:line="360" w:lineRule="auto"/>
              <w:rPr>
                <w:rFonts w:asciiTheme="majorBidi" w:hAnsiTheme="majorBidi" w:cstheme="majorBidi"/>
                <w:szCs w:val="24"/>
              </w:rPr>
            </w:pPr>
            <w:r>
              <w:rPr>
                <w:rFonts w:asciiTheme="majorBidi" w:hAnsiTheme="majorBidi" w:cstheme="majorBidi"/>
                <w:szCs w:val="24"/>
              </w:rPr>
              <w:t>Click submit button.</w:t>
            </w:r>
          </w:p>
        </w:tc>
      </w:tr>
      <w:tr w:rsidR="00FC4CDF" w14:paraId="47F60E77" w14:textId="77777777" w:rsidTr="000A2C18">
        <w:tc>
          <w:tcPr>
            <w:tcW w:w="2972" w:type="dxa"/>
          </w:tcPr>
          <w:p w14:paraId="093CB7A0"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Expected Output</w:t>
            </w:r>
          </w:p>
        </w:tc>
        <w:tc>
          <w:tcPr>
            <w:tcW w:w="5572" w:type="dxa"/>
          </w:tcPr>
          <w:p w14:paraId="795D17BD" w14:textId="77777777" w:rsidR="00FC4CDF" w:rsidRDefault="00FC4CDF" w:rsidP="00FC4CDF">
            <w:pPr>
              <w:pStyle w:val="ListParagraph"/>
              <w:numPr>
                <w:ilvl w:val="0"/>
                <w:numId w:val="29"/>
              </w:numPr>
              <w:spacing w:line="360" w:lineRule="auto"/>
              <w:rPr>
                <w:rFonts w:asciiTheme="majorBidi" w:hAnsiTheme="majorBidi" w:cstheme="majorBidi"/>
                <w:szCs w:val="24"/>
              </w:rPr>
            </w:pPr>
            <w:r>
              <w:rPr>
                <w:rFonts w:asciiTheme="majorBidi" w:hAnsiTheme="majorBidi" w:cstheme="majorBidi"/>
                <w:szCs w:val="24"/>
              </w:rPr>
              <w:t>New module should be appeared on the modules section of the teacher dashboard.</w:t>
            </w:r>
          </w:p>
          <w:p w14:paraId="0364AAB8" w14:textId="77777777" w:rsidR="00FC4CDF" w:rsidRPr="00191187" w:rsidRDefault="00FC4CDF" w:rsidP="00FC4CDF">
            <w:pPr>
              <w:pStyle w:val="ListParagraph"/>
              <w:numPr>
                <w:ilvl w:val="0"/>
                <w:numId w:val="29"/>
              </w:numPr>
              <w:spacing w:line="360" w:lineRule="auto"/>
              <w:rPr>
                <w:rFonts w:asciiTheme="majorBidi" w:hAnsiTheme="majorBidi" w:cstheme="majorBidi"/>
                <w:szCs w:val="24"/>
              </w:rPr>
            </w:pPr>
            <w:r>
              <w:rPr>
                <w:rFonts w:asciiTheme="majorBidi" w:hAnsiTheme="majorBidi" w:cstheme="majorBidi"/>
                <w:szCs w:val="24"/>
              </w:rPr>
              <w:t>New module should be appeared on the modules section of the student dashboard.</w:t>
            </w:r>
          </w:p>
        </w:tc>
      </w:tr>
      <w:tr w:rsidR="00FC4CDF" w14:paraId="604F13E6" w14:textId="77777777" w:rsidTr="000A2C18">
        <w:tc>
          <w:tcPr>
            <w:tcW w:w="2972" w:type="dxa"/>
          </w:tcPr>
          <w:p w14:paraId="4595B8DB"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Actual Output</w:t>
            </w:r>
          </w:p>
        </w:tc>
        <w:tc>
          <w:tcPr>
            <w:tcW w:w="5572" w:type="dxa"/>
          </w:tcPr>
          <w:p w14:paraId="1BE18A4B" w14:textId="77777777" w:rsidR="00FC4CDF" w:rsidRDefault="00FC4CDF" w:rsidP="00FC4CDF">
            <w:pPr>
              <w:pStyle w:val="ListParagraph"/>
              <w:numPr>
                <w:ilvl w:val="0"/>
                <w:numId w:val="30"/>
              </w:numPr>
              <w:spacing w:line="360" w:lineRule="auto"/>
              <w:rPr>
                <w:rFonts w:asciiTheme="majorBidi" w:hAnsiTheme="majorBidi" w:cstheme="majorBidi"/>
                <w:szCs w:val="24"/>
              </w:rPr>
            </w:pPr>
            <w:r>
              <w:rPr>
                <w:rFonts w:asciiTheme="majorBidi" w:hAnsiTheme="majorBidi" w:cstheme="majorBidi"/>
                <w:szCs w:val="24"/>
              </w:rPr>
              <w:t>Shows added module on the teacher dashboard.</w:t>
            </w:r>
          </w:p>
          <w:p w14:paraId="368325D4" w14:textId="77777777" w:rsidR="00FC4CDF" w:rsidRPr="00411CD7" w:rsidRDefault="00FC4CDF" w:rsidP="00FC4CDF">
            <w:pPr>
              <w:pStyle w:val="ListParagraph"/>
              <w:numPr>
                <w:ilvl w:val="0"/>
                <w:numId w:val="30"/>
              </w:numPr>
              <w:spacing w:line="360" w:lineRule="auto"/>
              <w:rPr>
                <w:rFonts w:asciiTheme="majorBidi" w:hAnsiTheme="majorBidi" w:cstheme="majorBidi"/>
                <w:szCs w:val="24"/>
              </w:rPr>
            </w:pPr>
            <w:r>
              <w:rPr>
                <w:rFonts w:asciiTheme="majorBidi" w:hAnsiTheme="majorBidi" w:cstheme="majorBidi"/>
                <w:szCs w:val="24"/>
              </w:rPr>
              <w:t>Shows added module on the student dashboard.</w:t>
            </w:r>
          </w:p>
        </w:tc>
      </w:tr>
      <w:tr w:rsidR="00FC4CDF" w14:paraId="03B58DD5" w14:textId="77777777" w:rsidTr="000A2C18">
        <w:tc>
          <w:tcPr>
            <w:tcW w:w="2972" w:type="dxa"/>
          </w:tcPr>
          <w:p w14:paraId="54BB4F3F"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Status (Pass/Fail)</w:t>
            </w:r>
          </w:p>
        </w:tc>
        <w:tc>
          <w:tcPr>
            <w:tcW w:w="5572" w:type="dxa"/>
          </w:tcPr>
          <w:p w14:paraId="30DC04EC"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Pass</w:t>
            </w:r>
          </w:p>
        </w:tc>
      </w:tr>
    </w:tbl>
    <w:p w14:paraId="670ECB6A" w14:textId="77777777" w:rsidR="00FC4CDF" w:rsidRDefault="00FC4CDF" w:rsidP="00FC4CDF">
      <w:pPr>
        <w:rPr>
          <w:rFonts w:asciiTheme="majorBidi" w:hAnsiTheme="majorBidi" w:cstheme="majorBidi"/>
          <w:szCs w:val="24"/>
        </w:rPr>
      </w:pPr>
    </w:p>
    <w:p w14:paraId="3D9E93B3" w14:textId="77777777" w:rsidR="00FC4CDF" w:rsidRPr="002C7CB6" w:rsidRDefault="00FC4CDF" w:rsidP="00FC4CDF">
      <w:pPr>
        <w:pStyle w:val="Caption"/>
        <w:keepNext/>
        <w:jc w:val="center"/>
        <w:rPr>
          <w:rFonts w:cs="Times New Roman"/>
          <w:sz w:val="24"/>
          <w:szCs w:val="24"/>
        </w:rPr>
      </w:pPr>
      <w:bookmarkStart w:id="54" w:name="_Toc120819565"/>
      <w:r w:rsidRPr="002C7CB6">
        <w:rPr>
          <w:rFonts w:cs="Times New Roman"/>
          <w:sz w:val="24"/>
          <w:szCs w:val="24"/>
        </w:rPr>
        <w:t>Table 4.</w:t>
      </w:r>
      <w:r w:rsidRPr="002C7CB6">
        <w:rPr>
          <w:rFonts w:cs="Times New Roman"/>
          <w:sz w:val="24"/>
          <w:szCs w:val="24"/>
        </w:rPr>
        <w:fldChar w:fldCharType="begin"/>
      </w:r>
      <w:r w:rsidRPr="002C7CB6">
        <w:rPr>
          <w:rFonts w:cs="Times New Roman"/>
          <w:sz w:val="24"/>
          <w:szCs w:val="24"/>
        </w:rPr>
        <w:instrText xml:space="preserve"> SEQ Table \* ARABIC </w:instrText>
      </w:r>
      <w:r w:rsidRPr="002C7CB6">
        <w:rPr>
          <w:rFonts w:cs="Times New Roman"/>
          <w:sz w:val="24"/>
          <w:szCs w:val="24"/>
        </w:rPr>
        <w:fldChar w:fldCharType="separate"/>
      </w:r>
      <w:r>
        <w:rPr>
          <w:rFonts w:cs="Times New Roman"/>
          <w:noProof/>
          <w:sz w:val="24"/>
          <w:szCs w:val="24"/>
        </w:rPr>
        <w:t>2</w:t>
      </w:r>
      <w:r w:rsidRPr="002C7CB6">
        <w:rPr>
          <w:rFonts w:cs="Times New Roman"/>
          <w:sz w:val="24"/>
          <w:szCs w:val="24"/>
        </w:rPr>
        <w:fldChar w:fldCharType="end"/>
      </w:r>
      <w:r w:rsidRPr="002C7CB6">
        <w:rPr>
          <w:rFonts w:cs="Times New Roman"/>
          <w:sz w:val="24"/>
          <w:szCs w:val="24"/>
        </w:rPr>
        <w:t xml:space="preserve"> : Test Case - Identify learning content using module outline.</w:t>
      </w:r>
      <w:bookmarkEnd w:id="54"/>
    </w:p>
    <w:tbl>
      <w:tblPr>
        <w:tblStyle w:val="TableGrid"/>
        <w:tblW w:w="0" w:type="auto"/>
        <w:tblLook w:val="04A0" w:firstRow="1" w:lastRow="0" w:firstColumn="1" w:lastColumn="0" w:noHBand="0" w:noVBand="1"/>
      </w:tblPr>
      <w:tblGrid>
        <w:gridCol w:w="2877"/>
        <w:gridCol w:w="5333"/>
      </w:tblGrid>
      <w:tr w:rsidR="00FC4CDF" w14:paraId="60DFFE3C" w14:textId="77777777" w:rsidTr="000A2C18">
        <w:tc>
          <w:tcPr>
            <w:tcW w:w="2972" w:type="dxa"/>
          </w:tcPr>
          <w:p w14:paraId="07950CFA" w14:textId="77777777" w:rsidR="00FC4CDF" w:rsidRPr="001A151B" w:rsidRDefault="00FC4CDF" w:rsidP="000A2C18">
            <w:pPr>
              <w:spacing w:line="360" w:lineRule="auto"/>
              <w:rPr>
                <w:rFonts w:asciiTheme="majorBidi" w:hAnsiTheme="majorBidi" w:cstheme="majorBidi"/>
                <w:b/>
                <w:bCs/>
                <w:szCs w:val="24"/>
              </w:rPr>
            </w:pPr>
            <w:r w:rsidRPr="001A151B">
              <w:rPr>
                <w:rFonts w:asciiTheme="majorBidi" w:hAnsiTheme="majorBidi" w:cstheme="majorBidi"/>
                <w:b/>
                <w:bCs/>
                <w:szCs w:val="24"/>
              </w:rPr>
              <w:t>ID</w:t>
            </w:r>
          </w:p>
        </w:tc>
        <w:tc>
          <w:tcPr>
            <w:tcW w:w="5572" w:type="dxa"/>
          </w:tcPr>
          <w:p w14:paraId="7C1F8937" w14:textId="77777777" w:rsidR="00FC4CDF" w:rsidRPr="001A151B" w:rsidRDefault="00FC4CDF" w:rsidP="000A2C18">
            <w:pPr>
              <w:spacing w:line="360" w:lineRule="auto"/>
              <w:rPr>
                <w:rFonts w:asciiTheme="majorBidi" w:hAnsiTheme="majorBidi" w:cstheme="majorBidi"/>
                <w:b/>
                <w:bCs/>
                <w:szCs w:val="24"/>
              </w:rPr>
            </w:pPr>
            <w:r w:rsidRPr="001A151B">
              <w:rPr>
                <w:rFonts w:asciiTheme="majorBidi" w:hAnsiTheme="majorBidi" w:cstheme="majorBidi"/>
                <w:b/>
                <w:bCs/>
                <w:szCs w:val="24"/>
              </w:rPr>
              <w:t>00</w:t>
            </w:r>
            <w:r>
              <w:rPr>
                <w:rFonts w:asciiTheme="majorBidi" w:hAnsiTheme="majorBidi" w:cstheme="majorBidi"/>
                <w:b/>
                <w:bCs/>
                <w:szCs w:val="24"/>
              </w:rPr>
              <w:t>2</w:t>
            </w:r>
          </w:p>
        </w:tc>
      </w:tr>
      <w:tr w:rsidR="00FC4CDF" w14:paraId="2560C007" w14:textId="77777777" w:rsidTr="000A2C18">
        <w:tc>
          <w:tcPr>
            <w:tcW w:w="2972" w:type="dxa"/>
          </w:tcPr>
          <w:p w14:paraId="0C293C5C"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Test Case Name</w:t>
            </w:r>
          </w:p>
        </w:tc>
        <w:tc>
          <w:tcPr>
            <w:tcW w:w="5572" w:type="dxa"/>
          </w:tcPr>
          <w:p w14:paraId="24FD52DD"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Identify learning content using module outline.</w:t>
            </w:r>
          </w:p>
        </w:tc>
      </w:tr>
      <w:tr w:rsidR="00FC4CDF" w14:paraId="4CC1408C" w14:textId="77777777" w:rsidTr="000A2C18">
        <w:tc>
          <w:tcPr>
            <w:tcW w:w="2972" w:type="dxa"/>
          </w:tcPr>
          <w:p w14:paraId="0BB39AEC"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Test Scenario</w:t>
            </w:r>
          </w:p>
        </w:tc>
        <w:tc>
          <w:tcPr>
            <w:tcW w:w="5572" w:type="dxa"/>
          </w:tcPr>
          <w:p w14:paraId="044B0310"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 xml:space="preserve">System should be able to identify the learning areas of the </w:t>
            </w:r>
            <w:proofErr w:type="gramStart"/>
            <w:r>
              <w:rPr>
                <w:rFonts w:asciiTheme="majorBidi" w:hAnsiTheme="majorBidi" w:cstheme="majorBidi"/>
                <w:szCs w:val="24"/>
              </w:rPr>
              <w:t>module by module</w:t>
            </w:r>
            <w:proofErr w:type="gramEnd"/>
            <w:r>
              <w:rPr>
                <w:rFonts w:asciiTheme="majorBidi" w:hAnsiTheme="majorBidi" w:cstheme="majorBidi"/>
                <w:szCs w:val="24"/>
              </w:rPr>
              <w:t xml:space="preserve"> outline document.</w:t>
            </w:r>
          </w:p>
        </w:tc>
      </w:tr>
      <w:tr w:rsidR="00FC4CDF" w14:paraId="545AF90B" w14:textId="77777777" w:rsidTr="000A2C18">
        <w:tc>
          <w:tcPr>
            <w:tcW w:w="2972" w:type="dxa"/>
          </w:tcPr>
          <w:p w14:paraId="2CD61C7E"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Primary Actor/s</w:t>
            </w:r>
          </w:p>
        </w:tc>
        <w:tc>
          <w:tcPr>
            <w:tcW w:w="5572" w:type="dxa"/>
          </w:tcPr>
          <w:p w14:paraId="2D0FDB40"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Teacher/Tutor</w:t>
            </w:r>
          </w:p>
        </w:tc>
      </w:tr>
      <w:tr w:rsidR="00FC4CDF" w14:paraId="1AC15D18" w14:textId="77777777" w:rsidTr="000A2C18">
        <w:tc>
          <w:tcPr>
            <w:tcW w:w="2972" w:type="dxa"/>
          </w:tcPr>
          <w:p w14:paraId="4111102F"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Preconditions</w:t>
            </w:r>
          </w:p>
        </w:tc>
        <w:tc>
          <w:tcPr>
            <w:tcW w:w="5572" w:type="dxa"/>
          </w:tcPr>
          <w:p w14:paraId="46A6B836" w14:textId="77777777" w:rsidR="00FC4CDF" w:rsidRDefault="00FC4CDF" w:rsidP="00FC4CDF">
            <w:pPr>
              <w:pStyle w:val="ListParagraph"/>
              <w:numPr>
                <w:ilvl w:val="0"/>
                <w:numId w:val="31"/>
              </w:numPr>
              <w:spacing w:line="360" w:lineRule="auto"/>
              <w:rPr>
                <w:rFonts w:asciiTheme="majorBidi" w:hAnsiTheme="majorBidi" w:cstheme="majorBidi"/>
                <w:szCs w:val="24"/>
              </w:rPr>
            </w:pPr>
            <w:r w:rsidRPr="00066752">
              <w:rPr>
                <w:rFonts w:asciiTheme="majorBidi" w:hAnsiTheme="majorBidi" w:cstheme="majorBidi"/>
                <w:szCs w:val="24"/>
              </w:rPr>
              <w:t xml:space="preserve">Tutor must be logged in to the teacher dashboard of the </w:t>
            </w:r>
            <w:proofErr w:type="spellStart"/>
            <w:r w:rsidRPr="00066752">
              <w:rPr>
                <w:rFonts w:asciiTheme="majorBidi" w:hAnsiTheme="majorBidi" w:cstheme="majorBidi"/>
                <w:szCs w:val="24"/>
              </w:rPr>
              <w:t>AITor</w:t>
            </w:r>
            <w:proofErr w:type="spellEnd"/>
          </w:p>
          <w:p w14:paraId="04F5C0FE" w14:textId="77777777" w:rsidR="00FC4CDF" w:rsidRDefault="00FC4CDF" w:rsidP="00FC4CDF">
            <w:pPr>
              <w:pStyle w:val="ListParagraph"/>
              <w:numPr>
                <w:ilvl w:val="0"/>
                <w:numId w:val="31"/>
              </w:numPr>
              <w:spacing w:line="360" w:lineRule="auto"/>
              <w:rPr>
                <w:rFonts w:asciiTheme="majorBidi" w:hAnsiTheme="majorBidi" w:cstheme="majorBidi"/>
                <w:szCs w:val="24"/>
              </w:rPr>
            </w:pPr>
            <w:r>
              <w:rPr>
                <w:rFonts w:asciiTheme="majorBidi" w:hAnsiTheme="majorBidi" w:cstheme="majorBidi"/>
                <w:szCs w:val="24"/>
              </w:rPr>
              <w:t>Module outline document should be in “pdf” format.</w:t>
            </w:r>
          </w:p>
          <w:p w14:paraId="62F98DCA" w14:textId="77777777" w:rsidR="00FC4CDF" w:rsidRPr="00FF2DB9" w:rsidRDefault="00FC4CDF" w:rsidP="00FC4CDF">
            <w:pPr>
              <w:pStyle w:val="ListParagraph"/>
              <w:numPr>
                <w:ilvl w:val="0"/>
                <w:numId w:val="31"/>
              </w:numPr>
              <w:spacing w:after="160" w:line="360" w:lineRule="auto"/>
              <w:rPr>
                <w:rFonts w:asciiTheme="majorBidi" w:hAnsiTheme="majorBidi" w:cstheme="majorBidi"/>
                <w:szCs w:val="24"/>
              </w:rPr>
            </w:pPr>
            <w:r>
              <w:rPr>
                <w:rFonts w:asciiTheme="majorBidi" w:hAnsiTheme="majorBidi" w:cstheme="majorBidi"/>
                <w:szCs w:val="24"/>
              </w:rPr>
              <w:lastRenderedPageBreak/>
              <w:t xml:space="preserve">Module outline document should be in written in given format of the </w:t>
            </w:r>
            <w:proofErr w:type="spellStart"/>
            <w:r>
              <w:rPr>
                <w:rFonts w:asciiTheme="majorBidi" w:hAnsiTheme="majorBidi" w:cstheme="majorBidi"/>
                <w:szCs w:val="24"/>
              </w:rPr>
              <w:t>AITor</w:t>
            </w:r>
            <w:proofErr w:type="spellEnd"/>
            <w:r>
              <w:rPr>
                <w:rFonts w:asciiTheme="majorBidi" w:hAnsiTheme="majorBidi" w:cstheme="majorBidi"/>
                <w:szCs w:val="24"/>
              </w:rPr>
              <w:t xml:space="preserve"> user manual.</w:t>
            </w:r>
          </w:p>
        </w:tc>
      </w:tr>
      <w:tr w:rsidR="00FC4CDF" w14:paraId="223BD9E5" w14:textId="77777777" w:rsidTr="000A2C18">
        <w:tc>
          <w:tcPr>
            <w:tcW w:w="2972" w:type="dxa"/>
          </w:tcPr>
          <w:p w14:paraId="071D2BFA"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lastRenderedPageBreak/>
              <w:t>Input Data</w:t>
            </w:r>
          </w:p>
        </w:tc>
        <w:tc>
          <w:tcPr>
            <w:tcW w:w="5572" w:type="dxa"/>
          </w:tcPr>
          <w:p w14:paraId="052CC986"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Module Outline Document</w:t>
            </w:r>
          </w:p>
        </w:tc>
      </w:tr>
      <w:tr w:rsidR="00FC4CDF" w14:paraId="15D2B6C9" w14:textId="77777777" w:rsidTr="000A2C18">
        <w:tc>
          <w:tcPr>
            <w:tcW w:w="2972" w:type="dxa"/>
          </w:tcPr>
          <w:p w14:paraId="6D22F337"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Test Steps</w:t>
            </w:r>
          </w:p>
        </w:tc>
        <w:tc>
          <w:tcPr>
            <w:tcW w:w="5572" w:type="dxa"/>
          </w:tcPr>
          <w:p w14:paraId="70D97AB1" w14:textId="77777777" w:rsidR="00FC4CDF" w:rsidRDefault="00FC4CDF" w:rsidP="00FC4CDF">
            <w:pPr>
              <w:pStyle w:val="ListParagraph"/>
              <w:numPr>
                <w:ilvl w:val="0"/>
                <w:numId w:val="32"/>
              </w:numPr>
              <w:spacing w:after="160" w:line="360" w:lineRule="auto"/>
              <w:rPr>
                <w:rFonts w:asciiTheme="majorBidi" w:hAnsiTheme="majorBidi" w:cstheme="majorBidi"/>
                <w:szCs w:val="24"/>
              </w:rPr>
            </w:pPr>
            <w:r>
              <w:rPr>
                <w:rFonts w:asciiTheme="majorBidi" w:hAnsiTheme="majorBidi" w:cstheme="majorBidi"/>
                <w:szCs w:val="24"/>
              </w:rPr>
              <w:t>Navigate to the “Add Module” page of the teacher dashboard.</w:t>
            </w:r>
          </w:p>
          <w:p w14:paraId="6244BFED" w14:textId="77777777" w:rsidR="00FC4CDF" w:rsidRDefault="00FC4CDF" w:rsidP="00FC4CDF">
            <w:pPr>
              <w:pStyle w:val="ListParagraph"/>
              <w:numPr>
                <w:ilvl w:val="0"/>
                <w:numId w:val="32"/>
              </w:numPr>
              <w:spacing w:after="160" w:line="360" w:lineRule="auto"/>
              <w:rPr>
                <w:rFonts w:asciiTheme="majorBidi" w:hAnsiTheme="majorBidi" w:cstheme="majorBidi"/>
                <w:szCs w:val="24"/>
              </w:rPr>
            </w:pPr>
            <w:r>
              <w:rPr>
                <w:rFonts w:asciiTheme="majorBidi" w:hAnsiTheme="majorBidi" w:cstheme="majorBidi"/>
                <w:szCs w:val="24"/>
              </w:rPr>
              <w:t>Fill all the required fields of the add module form.</w:t>
            </w:r>
          </w:p>
          <w:p w14:paraId="0283C908" w14:textId="77777777" w:rsidR="00FC4CDF" w:rsidRDefault="00FC4CDF" w:rsidP="00FC4CDF">
            <w:pPr>
              <w:pStyle w:val="ListParagraph"/>
              <w:numPr>
                <w:ilvl w:val="0"/>
                <w:numId w:val="32"/>
              </w:numPr>
              <w:spacing w:after="160" w:line="360" w:lineRule="auto"/>
              <w:rPr>
                <w:rFonts w:asciiTheme="majorBidi" w:hAnsiTheme="majorBidi" w:cstheme="majorBidi"/>
                <w:szCs w:val="24"/>
              </w:rPr>
            </w:pPr>
            <w:r>
              <w:rPr>
                <w:rFonts w:asciiTheme="majorBidi" w:hAnsiTheme="majorBidi" w:cstheme="majorBidi"/>
                <w:szCs w:val="24"/>
              </w:rPr>
              <w:t>Upload the module outline of the module using “Upload Module Outline” Button on the form.</w:t>
            </w:r>
          </w:p>
          <w:p w14:paraId="14C3FAE5" w14:textId="77777777" w:rsidR="00FC4CDF" w:rsidRDefault="00FC4CDF" w:rsidP="00FC4CDF">
            <w:pPr>
              <w:pStyle w:val="ListParagraph"/>
              <w:numPr>
                <w:ilvl w:val="0"/>
                <w:numId w:val="32"/>
              </w:numPr>
              <w:spacing w:after="160" w:line="360" w:lineRule="auto"/>
              <w:rPr>
                <w:rFonts w:asciiTheme="majorBidi" w:hAnsiTheme="majorBidi" w:cstheme="majorBidi"/>
                <w:szCs w:val="24"/>
              </w:rPr>
            </w:pPr>
            <w:r>
              <w:rPr>
                <w:rFonts w:asciiTheme="majorBidi" w:hAnsiTheme="majorBidi" w:cstheme="majorBidi"/>
                <w:szCs w:val="24"/>
              </w:rPr>
              <w:t>Wait for upload progress bar to complete.</w:t>
            </w:r>
          </w:p>
          <w:p w14:paraId="3D7CE581" w14:textId="77777777" w:rsidR="00FC4CDF" w:rsidRDefault="00FC4CDF" w:rsidP="00FC4CDF">
            <w:pPr>
              <w:pStyle w:val="ListParagraph"/>
              <w:numPr>
                <w:ilvl w:val="0"/>
                <w:numId w:val="32"/>
              </w:numPr>
              <w:spacing w:after="160" w:line="360" w:lineRule="auto"/>
              <w:rPr>
                <w:rFonts w:asciiTheme="majorBidi" w:hAnsiTheme="majorBidi" w:cstheme="majorBidi"/>
                <w:szCs w:val="24"/>
              </w:rPr>
            </w:pPr>
            <w:r>
              <w:rPr>
                <w:rFonts w:asciiTheme="majorBidi" w:hAnsiTheme="majorBidi" w:cstheme="majorBidi"/>
                <w:szCs w:val="24"/>
              </w:rPr>
              <w:t>Click on “View Identified Content” Button.</w:t>
            </w:r>
          </w:p>
          <w:p w14:paraId="7B7D6D30" w14:textId="77777777" w:rsidR="00FC4CDF" w:rsidRPr="00784939" w:rsidRDefault="00FC4CDF" w:rsidP="00FC4CDF">
            <w:pPr>
              <w:pStyle w:val="ListParagraph"/>
              <w:numPr>
                <w:ilvl w:val="0"/>
                <w:numId w:val="32"/>
              </w:numPr>
              <w:spacing w:after="160" w:line="360" w:lineRule="auto"/>
              <w:rPr>
                <w:rFonts w:asciiTheme="majorBidi" w:hAnsiTheme="majorBidi" w:cstheme="majorBidi"/>
                <w:szCs w:val="24"/>
              </w:rPr>
            </w:pPr>
            <w:r>
              <w:rPr>
                <w:rFonts w:asciiTheme="majorBidi" w:hAnsiTheme="majorBidi" w:cstheme="majorBidi"/>
                <w:szCs w:val="24"/>
              </w:rPr>
              <w:t>Compare with main learning areas of the module outline document with the identified learning areas.</w:t>
            </w:r>
          </w:p>
        </w:tc>
      </w:tr>
      <w:tr w:rsidR="00FC4CDF" w14:paraId="19551EDB" w14:textId="77777777" w:rsidTr="000A2C18">
        <w:tc>
          <w:tcPr>
            <w:tcW w:w="2972" w:type="dxa"/>
          </w:tcPr>
          <w:p w14:paraId="4FBB09AC"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Expected Output</w:t>
            </w:r>
          </w:p>
        </w:tc>
        <w:tc>
          <w:tcPr>
            <w:tcW w:w="5572" w:type="dxa"/>
          </w:tcPr>
          <w:p w14:paraId="556EDE5B"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Identified learning areas should be same as in the main learning areas of the module outline document.</w:t>
            </w:r>
          </w:p>
        </w:tc>
      </w:tr>
      <w:tr w:rsidR="00FC4CDF" w14:paraId="3193AF38" w14:textId="77777777" w:rsidTr="000A2C18">
        <w:tc>
          <w:tcPr>
            <w:tcW w:w="2972" w:type="dxa"/>
          </w:tcPr>
          <w:p w14:paraId="718D6A35"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Actual Output</w:t>
            </w:r>
          </w:p>
        </w:tc>
        <w:tc>
          <w:tcPr>
            <w:tcW w:w="5572" w:type="dxa"/>
          </w:tcPr>
          <w:p w14:paraId="59306B5D"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Identified learning areas are same as in the main learning areas of the module outline document.</w:t>
            </w:r>
          </w:p>
        </w:tc>
      </w:tr>
      <w:tr w:rsidR="00FC4CDF" w14:paraId="47E81892" w14:textId="77777777" w:rsidTr="000A2C18">
        <w:tc>
          <w:tcPr>
            <w:tcW w:w="2972" w:type="dxa"/>
          </w:tcPr>
          <w:p w14:paraId="09B5C86B"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Status (Pass/Fail)</w:t>
            </w:r>
          </w:p>
        </w:tc>
        <w:tc>
          <w:tcPr>
            <w:tcW w:w="5572" w:type="dxa"/>
          </w:tcPr>
          <w:p w14:paraId="1DD678E1"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Pass</w:t>
            </w:r>
          </w:p>
        </w:tc>
      </w:tr>
    </w:tbl>
    <w:p w14:paraId="2E0361CC" w14:textId="77777777" w:rsidR="00FC4CDF" w:rsidRDefault="00FC4CDF" w:rsidP="00FC4CDF">
      <w:pPr>
        <w:rPr>
          <w:rFonts w:asciiTheme="majorBidi" w:hAnsiTheme="majorBidi" w:cstheme="majorBidi"/>
          <w:szCs w:val="24"/>
        </w:rPr>
      </w:pPr>
    </w:p>
    <w:p w14:paraId="52CB90E5" w14:textId="77777777" w:rsidR="00FC4CDF" w:rsidRPr="00622407" w:rsidRDefault="00FC4CDF" w:rsidP="00FC4CDF">
      <w:pPr>
        <w:pStyle w:val="Caption"/>
        <w:keepNext/>
        <w:jc w:val="center"/>
        <w:rPr>
          <w:rFonts w:cs="Times New Roman"/>
          <w:sz w:val="22"/>
          <w:szCs w:val="22"/>
        </w:rPr>
      </w:pPr>
      <w:bookmarkStart w:id="55" w:name="_Toc120819566"/>
      <w:r w:rsidRPr="00622407">
        <w:rPr>
          <w:rFonts w:cs="Times New Roman"/>
          <w:sz w:val="22"/>
          <w:szCs w:val="22"/>
        </w:rPr>
        <w:t>Table 4.</w:t>
      </w:r>
      <w:r w:rsidRPr="00622407">
        <w:rPr>
          <w:rFonts w:cs="Times New Roman"/>
          <w:sz w:val="22"/>
          <w:szCs w:val="22"/>
        </w:rPr>
        <w:fldChar w:fldCharType="begin"/>
      </w:r>
      <w:r w:rsidRPr="00622407">
        <w:rPr>
          <w:rFonts w:cs="Times New Roman"/>
          <w:sz w:val="22"/>
          <w:szCs w:val="22"/>
        </w:rPr>
        <w:instrText xml:space="preserve"> SEQ Table \* ARABIC </w:instrText>
      </w:r>
      <w:r w:rsidRPr="00622407">
        <w:rPr>
          <w:rFonts w:cs="Times New Roman"/>
          <w:sz w:val="22"/>
          <w:szCs w:val="22"/>
        </w:rPr>
        <w:fldChar w:fldCharType="separate"/>
      </w:r>
      <w:r>
        <w:rPr>
          <w:rFonts w:cs="Times New Roman"/>
          <w:noProof/>
          <w:sz w:val="22"/>
          <w:szCs w:val="22"/>
        </w:rPr>
        <w:t>3</w:t>
      </w:r>
      <w:r w:rsidRPr="00622407">
        <w:rPr>
          <w:rFonts w:cs="Times New Roman"/>
          <w:sz w:val="22"/>
          <w:szCs w:val="22"/>
        </w:rPr>
        <w:fldChar w:fldCharType="end"/>
      </w:r>
      <w:r w:rsidRPr="00622407">
        <w:rPr>
          <w:rFonts w:cs="Times New Roman"/>
          <w:sz w:val="22"/>
          <w:szCs w:val="22"/>
        </w:rPr>
        <w:t xml:space="preserve"> Test Case - Populate module page.</w:t>
      </w:r>
      <w:bookmarkEnd w:id="55"/>
    </w:p>
    <w:tbl>
      <w:tblPr>
        <w:tblStyle w:val="TableGrid"/>
        <w:tblW w:w="0" w:type="auto"/>
        <w:tblLook w:val="04A0" w:firstRow="1" w:lastRow="0" w:firstColumn="1" w:lastColumn="0" w:noHBand="0" w:noVBand="1"/>
      </w:tblPr>
      <w:tblGrid>
        <w:gridCol w:w="2877"/>
        <w:gridCol w:w="5333"/>
      </w:tblGrid>
      <w:tr w:rsidR="00FC4CDF" w14:paraId="11BDCF43" w14:textId="77777777" w:rsidTr="000A2C18">
        <w:tc>
          <w:tcPr>
            <w:tcW w:w="2972" w:type="dxa"/>
          </w:tcPr>
          <w:p w14:paraId="66828D76" w14:textId="77777777" w:rsidR="00FC4CDF" w:rsidRPr="001A151B" w:rsidRDefault="00FC4CDF" w:rsidP="000A2C18">
            <w:pPr>
              <w:spacing w:line="360" w:lineRule="auto"/>
              <w:rPr>
                <w:rFonts w:asciiTheme="majorBidi" w:hAnsiTheme="majorBidi" w:cstheme="majorBidi"/>
                <w:b/>
                <w:bCs/>
                <w:szCs w:val="24"/>
              </w:rPr>
            </w:pPr>
            <w:r w:rsidRPr="001A151B">
              <w:rPr>
                <w:rFonts w:asciiTheme="majorBidi" w:hAnsiTheme="majorBidi" w:cstheme="majorBidi"/>
                <w:b/>
                <w:bCs/>
                <w:szCs w:val="24"/>
              </w:rPr>
              <w:t>ID</w:t>
            </w:r>
          </w:p>
        </w:tc>
        <w:tc>
          <w:tcPr>
            <w:tcW w:w="5572" w:type="dxa"/>
          </w:tcPr>
          <w:p w14:paraId="3979D3C4" w14:textId="77777777" w:rsidR="00FC4CDF" w:rsidRPr="001A151B" w:rsidRDefault="00FC4CDF" w:rsidP="000A2C18">
            <w:pPr>
              <w:spacing w:line="360" w:lineRule="auto"/>
              <w:rPr>
                <w:rFonts w:asciiTheme="majorBidi" w:hAnsiTheme="majorBidi" w:cstheme="majorBidi"/>
                <w:b/>
                <w:bCs/>
                <w:szCs w:val="24"/>
              </w:rPr>
            </w:pPr>
            <w:r w:rsidRPr="001A151B">
              <w:rPr>
                <w:rFonts w:asciiTheme="majorBidi" w:hAnsiTheme="majorBidi" w:cstheme="majorBidi"/>
                <w:b/>
                <w:bCs/>
                <w:szCs w:val="24"/>
              </w:rPr>
              <w:t>00</w:t>
            </w:r>
            <w:r>
              <w:rPr>
                <w:rFonts w:asciiTheme="majorBidi" w:hAnsiTheme="majorBidi" w:cstheme="majorBidi"/>
                <w:b/>
                <w:bCs/>
                <w:szCs w:val="24"/>
              </w:rPr>
              <w:t>3</w:t>
            </w:r>
          </w:p>
        </w:tc>
      </w:tr>
      <w:tr w:rsidR="00FC4CDF" w14:paraId="50360665" w14:textId="77777777" w:rsidTr="000A2C18">
        <w:tc>
          <w:tcPr>
            <w:tcW w:w="2972" w:type="dxa"/>
          </w:tcPr>
          <w:p w14:paraId="39C4F4A3"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Test Case Name</w:t>
            </w:r>
          </w:p>
        </w:tc>
        <w:tc>
          <w:tcPr>
            <w:tcW w:w="5572" w:type="dxa"/>
          </w:tcPr>
          <w:p w14:paraId="53E9ED00"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Populate module page.</w:t>
            </w:r>
          </w:p>
        </w:tc>
      </w:tr>
      <w:tr w:rsidR="00FC4CDF" w14:paraId="24F5B6B9" w14:textId="77777777" w:rsidTr="000A2C18">
        <w:tc>
          <w:tcPr>
            <w:tcW w:w="2972" w:type="dxa"/>
          </w:tcPr>
          <w:p w14:paraId="43A03206"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Test Scenario</w:t>
            </w:r>
          </w:p>
        </w:tc>
        <w:tc>
          <w:tcPr>
            <w:tcW w:w="5572" w:type="dxa"/>
          </w:tcPr>
          <w:p w14:paraId="73ABE825"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Module page should be populated according to the learning content identified by the module outline.</w:t>
            </w:r>
          </w:p>
        </w:tc>
      </w:tr>
      <w:tr w:rsidR="00FC4CDF" w14:paraId="3E87C172" w14:textId="77777777" w:rsidTr="000A2C18">
        <w:tc>
          <w:tcPr>
            <w:tcW w:w="2972" w:type="dxa"/>
          </w:tcPr>
          <w:p w14:paraId="016FA49D"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Primary Actor/s</w:t>
            </w:r>
          </w:p>
        </w:tc>
        <w:tc>
          <w:tcPr>
            <w:tcW w:w="5572" w:type="dxa"/>
          </w:tcPr>
          <w:p w14:paraId="330AC080"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Teacher</w:t>
            </w:r>
          </w:p>
        </w:tc>
      </w:tr>
      <w:tr w:rsidR="00FC4CDF" w14:paraId="46D758ED" w14:textId="77777777" w:rsidTr="000A2C18">
        <w:tc>
          <w:tcPr>
            <w:tcW w:w="2972" w:type="dxa"/>
          </w:tcPr>
          <w:p w14:paraId="79151AAC"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Preconditions</w:t>
            </w:r>
          </w:p>
        </w:tc>
        <w:tc>
          <w:tcPr>
            <w:tcW w:w="5572" w:type="dxa"/>
          </w:tcPr>
          <w:p w14:paraId="39AD425A"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 xml:space="preserve">Tutor must be logged in to the teacher dashboard of the </w:t>
            </w:r>
            <w:proofErr w:type="spellStart"/>
            <w:r>
              <w:rPr>
                <w:rFonts w:asciiTheme="majorBidi" w:hAnsiTheme="majorBidi" w:cstheme="majorBidi"/>
                <w:szCs w:val="24"/>
              </w:rPr>
              <w:t>AITor</w:t>
            </w:r>
            <w:proofErr w:type="spellEnd"/>
            <w:r>
              <w:rPr>
                <w:rFonts w:asciiTheme="majorBidi" w:hAnsiTheme="majorBidi" w:cstheme="majorBidi"/>
                <w:szCs w:val="24"/>
              </w:rPr>
              <w:t>.</w:t>
            </w:r>
          </w:p>
        </w:tc>
      </w:tr>
      <w:tr w:rsidR="00FC4CDF" w14:paraId="2D9AECFD" w14:textId="77777777" w:rsidTr="000A2C18">
        <w:tc>
          <w:tcPr>
            <w:tcW w:w="2972" w:type="dxa"/>
          </w:tcPr>
          <w:p w14:paraId="4E7B5AF5"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lastRenderedPageBreak/>
              <w:t>Input Data</w:t>
            </w:r>
          </w:p>
        </w:tc>
        <w:tc>
          <w:tcPr>
            <w:tcW w:w="5572" w:type="dxa"/>
          </w:tcPr>
          <w:p w14:paraId="6D5D4131" w14:textId="77777777" w:rsidR="00FC4CDF" w:rsidRPr="00F00153" w:rsidRDefault="00FC4CDF" w:rsidP="00FC4CDF">
            <w:pPr>
              <w:pStyle w:val="ListParagraph"/>
              <w:numPr>
                <w:ilvl w:val="0"/>
                <w:numId w:val="33"/>
              </w:numPr>
              <w:spacing w:line="360" w:lineRule="auto"/>
              <w:rPr>
                <w:rFonts w:asciiTheme="majorBidi" w:hAnsiTheme="majorBidi" w:cstheme="majorBidi"/>
                <w:szCs w:val="24"/>
              </w:rPr>
            </w:pPr>
            <w:r>
              <w:rPr>
                <w:rFonts w:asciiTheme="majorBidi" w:hAnsiTheme="majorBidi" w:cstheme="majorBidi"/>
                <w:szCs w:val="24"/>
              </w:rPr>
              <w:t>Module Outline Document</w:t>
            </w:r>
          </w:p>
        </w:tc>
      </w:tr>
      <w:tr w:rsidR="00FC4CDF" w14:paraId="782D174B" w14:textId="77777777" w:rsidTr="000A2C18">
        <w:tc>
          <w:tcPr>
            <w:tcW w:w="2972" w:type="dxa"/>
          </w:tcPr>
          <w:p w14:paraId="2B8266E0"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Test Steps</w:t>
            </w:r>
          </w:p>
        </w:tc>
        <w:tc>
          <w:tcPr>
            <w:tcW w:w="5572" w:type="dxa"/>
          </w:tcPr>
          <w:p w14:paraId="44B1655C" w14:textId="77777777" w:rsidR="00FC4CDF" w:rsidRDefault="00FC4CDF" w:rsidP="00FC4CDF">
            <w:pPr>
              <w:pStyle w:val="ListParagraph"/>
              <w:numPr>
                <w:ilvl w:val="0"/>
                <w:numId w:val="34"/>
              </w:numPr>
              <w:spacing w:after="160" w:line="360" w:lineRule="auto"/>
              <w:rPr>
                <w:rFonts w:asciiTheme="majorBidi" w:hAnsiTheme="majorBidi" w:cstheme="majorBidi"/>
                <w:szCs w:val="24"/>
              </w:rPr>
            </w:pPr>
            <w:r>
              <w:rPr>
                <w:rFonts w:asciiTheme="majorBidi" w:hAnsiTheme="majorBidi" w:cstheme="majorBidi"/>
                <w:szCs w:val="24"/>
              </w:rPr>
              <w:t>Navigate to the “Add Module” page of the teacher dashboard.</w:t>
            </w:r>
          </w:p>
          <w:p w14:paraId="648A46EC" w14:textId="77777777" w:rsidR="00FC4CDF" w:rsidRDefault="00FC4CDF" w:rsidP="00FC4CDF">
            <w:pPr>
              <w:pStyle w:val="ListParagraph"/>
              <w:numPr>
                <w:ilvl w:val="0"/>
                <w:numId w:val="34"/>
              </w:numPr>
              <w:spacing w:after="160" w:line="360" w:lineRule="auto"/>
              <w:rPr>
                <w:rFonts w:asciiTheme="majorBidi" w:hAnsiTheme="majorBidi" w:cstheme="majorBidi"/>
                <w:szCs w:val="24"/>
              </w:rPr>
            </w:pPr>
            <w:r>
              <w:rPr>
                <w:rFonts w:asciiTheme="majorBidi" w:hAnsiTheme="majorBidi" w:cstheme="majorBidi"/>
                <w:szCs w:val="24"/>
              </w:rPr>
              <w:t>Fill all the required fields of the add module form.</w:t>
            </w:r>
          </w:p>
          <w:p w14:paraId="27CFB709" w14:textId="77777777" w:rsidR="00FC4CDF" w:rsidRDefault="00FC4CDF" w:rsidP="00FC4CDF">
            <w:pPr>
              <w:pStyle w:val="ListParagraph"/>
              <w:numPr>
                <w:ilvl w:val="0"/>
                <w:numId w:val="34"/>
              </w:numPr>
              <w:spacing w:after="160" w:line="360" w:lineRule="auto"/>
              <w:rPr>
                <w:rFonts w:asciiTheme="majorBidi" w:hAnsiTheme="majorBidi" w:cstheme="majorBidi"/>
                <w:szCs w:val="24"/>
              </w:rPr>
            </w:pPr>
            <w:r>
              <w:rPr>
                <w:rFonts w:asciiTheme="majorBidi" w:hAnsiTheme="majorBidi" w:cstheme="majorBidi"/>
                <w:szCs w:val="24"/>
              </w:rPr>
              <w:t>Upload the module outline of the module using “Upload Module Outline” Button on the form.</w:t>
            </w:r>
          </w:p>
          <w:p w14:paraId="66AD8BF0" w14:textId="77777777" w:rsidR="00FC4CDF" w:rsidRDefault="00FC4CDF" w:rsidP="00FC4CDF">
            <w:pPr>
              <w:pStyle w:val="ListParagraph"/>
              <w:numPr>
                <w:ilvl w:val="0"/>
                <w:numId w:val="34"/>
              </w:numPr>
              <w:spacing w:after="160" w:line="360" w:lineRule="auto"/>
              <w:rPr>
                <w:rFonts w:asciiTheme="majorBidi" w:hAnsiTheme="majorBidi" w:cstheme="majorBidi"/>
                <w:szCs w:val="24"/>
              </w:rPr>
            </w:pPr>
            <w:r>
              <w:rPr>
                <w:rFonts w:asciiTheme="majorBidi" w:hAnsiTheme="majorBidi" w:cstheme="majorBidi"/>
                <w:szCs w:val="24"/>
              </w:rPr>
              <w:t>Wait for upload progress bar to complete.</w:t>
            </w:r>
          </w:p>
          <w:p w14:paraId="2ADE74D1" w14:textId="77777777" w:rsidR="00FC4CDF" w:rsidRDefault="00FC4CDF" w:rsidP="00FC4CDF">
            <w:pPr>
              <w:pStyle w:val="ListParagraph"/>
              <w:numPr>
                <w:ilvl w:val="0"/>
                <w:numId w:val="34"/>
              </w:numPr>
              <w:spacing w:after="160" w:line="360" w:lineRule="auto"/>
              <w:rPr>
                <w:rFonts w:asciiTheme="majorBidi" w:hAnsiTheme="majorBidi" w:cstheme="majorBidi"/>
                <w:szCs w:val="24"/>
              </w:rPr>
            </w:pPr>
            <w:r>
              <w:rPr>
                <w:rFonts w:asciiTheme="majorBidi" w:hAnsiTheme="majorBidi" w:cstheme="majorBidi"/>
                <w:szCs w:val="24"/>
              </w:rPr>
              <w:t>Press Submit button.</w:t>
            </w:r>
          </w:p>
          <w:p w14:paraId="33344EB8" w14:textId="77777777" w:rsidR="00FC4CDF" w:rsidRDefault="00FC4CDF" w:rsidP="00FC4CDF">
            <w:pPr>
              <w:pStyle w:val="ListParagraph"/>
              <w:numPr>
                <w:ilvl w:val="0"/>
                <w:numId w:val="34"/>
              </w:numPr>
              <w:spacing w:after="160" w:line="360" w:lineRule="auto"/>
              <w:rPr>
                <w:rFonts w:asciiTheme="majorBidi" w:hAnsiTheme="majorBidi" w:cstheme="majorBidi"/>
                <w:szCs w:val="24"/>
              </w:rPr>
            </w:pPr>
            <w:r>
              <w:rPr>
                <w:rFonts w:asciiTheme="majorBidi" w:hAnsiTheme="majorBidi" w:cstheme="majorBidi"/>
                <w:szCs w:val="24"/>
              </w:rPr>
              <w:t>Navigate to the module page of the newly added module.</w:t>
            </w:r>
          </w:p>
          <w:p w14:paraId="78BCA5AF" w14:textId="77777777" w:rsidR="00FC4CDF" w:rsidRPr="00F00153" w:rsidRDefault="00FC4CDF" w:rsidP="00FC4CDF">
            <w:pPr>
              <w:pStyle w:val="ListParagraph"/>
              <w:numPr>
                <w:ilvl w:val="0"/>
                <w:numId w:val="34"/>
              </w:numPr>
              <w:spacing w:after="160" w:line="360" w:lineRule="auto"/>
              <w:rPr>
                <w:rFonts w:asciiTheme="majorBidi" w:hAnsiTheme="majorBidi" w:cstheme="majorBidi"/>
                <w:szCs w:val="24"/>
              </w:rPr>
            </w:pPr>
            <w:r>
              <w:rPr>
                <w:rFonts w:asciiTheme="majorBidi" w:hAnsiTheme="majorBidi" w:cstheme="majorBidi"/>
                <w:szCs w:val="24"/>
              </w:rPr>
              <w:t>Compare the sections of module page with the mail learning areas of the module outline document.</w:t>
            </w:r>
          </w:p>
        </w:tc>
      </w:tr>
      <w:tr w:rsidR="00FC4CDF" w14:paraId="23475E9B" w14:textId="77777777" w:rsidTr="000A2C18">
        <w:tc>
          <w:tcPr>
            <w:tcW w:w="2972" w:type="dxa"/>
          </w:tcPr>
          <w:p w14:paraId="74E387A9"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Expected Output</w:t>
            </w:r>
          </w:p>
        </w:tc>
        <w:tc>
          <w:tcPr>
            <w:tcW w:w="5572" w:type="dxa"/>
          </w:tcPr>
          <w:p w14:paraId="57D8627E"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Sections of the respective module page should be same as in the main learning areas of the module outline document.</w:t>
            </w:r>
          </w:p>
        </w:tc>
      </w:tr>
      <w:tr w:rsidR="00FC4CDF" w14:paraId="39A12800" w14:textId="77777777" w:rsidTr="000A2C18">
        <w:tc>
          <w:tcPr>
            <w:tcW w:w="2972" w:type="dxa"/>
          </w:tcPr>
          <w:p w14:paraId="04052A31"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Actual Output</w:t>
            </w:r>
          </w:p>
        </w:tc>
        <w:tc>
          <w:tcPr>
            <w:tcW w:w="5572" w:type="dxa"/>
          </w:tcPr>
          <w:p w14:paraId="55305106"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Sections of the module page is same as in the main learning areas of the module outline document.</w:t>
            </w:r>
          </w:p>
        </w:tc>
      </w:tr>
      <w:tr w:rsidR="00FC4CDF" w14:paraId="5BA50743" w14:textId="77777777" w:rsidTr="000A2C18">
        <w:tc>
          <w:tcPr>
            <w:tcW w:w="2972" w:type="dxa"/>
          </w:tcPr>
          <w:p w14:paraId="76885326"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Status (Pass/Fail)</w:t>
            </w:r>
          </w:p>
        </w:tc>
        <w:tc>
          <w:tcPr>
            <w:tcW w:w="5572" w:type="dxa"/>
          </w:tcPr>
          <w:p w14:paraId="66EAE020"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Pass</w:t>
            </w:r>
          </w:p>
        </w:tc>
      </w:tr>
    </w:tbl>
    <w:p w14:paraId="651474CC" w14:textId="77777777" w:rsidR="00FC4CDF" w:rsidRDefault="00FC4CDF" w:rsidP="00FC4CDF">
      <w:pPr>
        <w:rPr>
          <w:rFonts w:asciiTheme="majorBidi" w:hAnsiTheme="majorBidi" w:cstheme="majorBidi"/>
          <w:szCs w:val="24"/>
        </w:rPr>
      </w:pPr>
    </w:p>
    <w:p w14:paraId="5CD19FAF" w14:textId="77777777" w:rsidR="00FC4CDF" w:rsidRDefault="00FC4CDF" w:rsidP="00FC4CDF">
      <w:pPr>
        <w:rPr>
          <w:rFonts w:asciiTheme="majorBidi" w:hAnsiTheme="majorBidi" w:cstheme="majorBidi"/>
          <w:szCs w:val="24"/>
        </w:rPr>
      </w:pPr>
    </w:p>
    <w:p w14:paraId="70E7D3CA" w14:textId="77777777" w:rsidR="00FC4CDF" w:rsidRPr="00050107" w:rsidRDefault="00FC4CDF" w:rsidP="00FC4CDF">
      <w:pPr>
        <w:pStyle w:val="Caption"/>
        <w:keepNext/>
        <w:jc w:val="center"/>
        <w:rPr>
          <w:rFonts w:asciiTheme="majorBidi" w:hAnsiTheme="majorBidi" w:cstheme="majorBidi"/>
          <w:sz w:val="24"/>
          <w:szCs w:val="24"/>
        </w:rPr>
      </w:pPr>
      <w:bookmarkStart w:id="56" w:name="_Toc120819567"/>
      <w:r w:rsidRPr="00050107">
        <w:rPr>
          <w:rFonts w:asciiTheme="majorBidi" w:hAnsiTheme="majorBidi" w:cstheme="majorBidi"/>
          <w:sz w:val="24"/>
          <w:szCs w:val="24"/>
        </w:rPr>
        <w:t>Table 4.</w:t>
      </w:r>
      <w:r w:rsidRPr="00050107">
        <w:rPr>
          <w:rFonts w:asciiTheme="majorBidi" w:hAnsiTheme="majorBidi" w:cstheme="majorBidi"/>
          <w:sz w:val="24"/>
          <w:szCs w:val="24"/>
        </w:rPr>
        <w:fldChar w:fldCharType="begin"/>
      </w:r>
      <w:r w:rsidRPr="00050107">
        <w:rPr>
          <w:rFonts w:asciiTheme="majorBidi" w:hAnsiTheme="majorBidi" w:cstheme="majorBidi"/>
          <w:sz w:val="24"/>
          <w:szCs w:val="24"/>
        </w:rPr>
        <w:instrText xml:space="preserve"> SEQ Table \* ARABIC </w:instrText>
      </w:r>
      <w:r w:rsidRPr="00050107">
        <w:rPr>
          <w:rFonts w:asciiTheme="majorBidi" w:hAnsiTheme="majorBidi" w:cstheme="majorBidi"/>
          <w:sz w:val="24"/>
          <w:szCs w:val="24"/>
        </w:rPr>
        <w:fldChar w:fldCharType="separate"/>
      </w:r>
      <w:r>
        <w:rPr>
          <w:rFonts w:asciiTheme="majorBidi" w:hAnsiTheme="majorBidi" w:cstheme="majorBidi"/>
          <w:noProof/>
          <w:sz w:val="24"/>
          <w:szCs w:val="24"/>
        </w:rPr>
        <w:t>4</w:t>
      </w:r>
      <w:r w:rsidRPr="00050107">
        <w:rPr>
          <w:rFonts w:asciiTheme="majorBidi" w:hAnsiTheme="majorBidi" w:cstheme="majorBidi"/>
          <w:sz w:val="24"/>
          <w:szCs w:val="24"/>
        </w:rPr>
        <w:fldChar w:fldCharType="end"/>
      </w:r>
      <w:r w:rsidRPr="00050107">
        <w:rPr>
          <w:rFonts w:asciiTheme="majorBidi" w:hAnsiTheme="majorBidi" w:cstheme="majorBidi"/>
          <w:sz w:val="24"/>
          <w:szCs w:val="24"/>
        </w:rPr>
        <w:t xml:space="preserve"> : Test Case - Recommend learning materials according to identified learning content.</w:t>
      </w:r>
      <w:bookmarkEnd w:id="56"/>
    </w:p>
    <w:tbl>
      <w:tblPr>
        <w:tblStyle w:val="TableGrid"/>
        <w:tblW w:w="0" w:type="auto"/>
        <w:tblLook w:val="04A0" w:firstRow="1" w:lastRow="0" w:firstColumn="1" w:lastColumn="0" w:noHBand="0" w:noVBand="1"/>
      </w:tblPr>
      <w:tblGrid>
        <w:gridCol w:w="2857"/>
        <w:gridCol w:w="5353"/>
      </w:tblGrid>
      <w:tr w:rsidR="00FC4CDF" w14:paraId="68292471" w14:textId="77777777" w:rsidTr="000A2C18">
        <w:tc>
          <w:tcPr>
            <w:tcW w:w="2972" w:type="dxa"/>
          </w:tcPr>
          <w:p w14:paraId="08B4D6B6" w14:textId="77777777" w:rsidR="00FC4CDF" w:rsidRPr="001A151B" w:rsidRDefault="00FC4CDF" w:rsidP="000A2C18">
            <w:pPr>
              <w:spacing w:line="360" w:lineRule="auto"/>
              <w:rPr>
                <w:rFonts w:asciiTheme="majorBidi" w:hAnsiTheme="majorBidi" w:cstheme="majorBidi"/>
                <w:b/>
                <w:bCs/>
                <w:szCs w:val="24"/>
              </w:rPr>
            </w:pPr>
            <w:r w:rsidRPr="001A151B">
              <w:rPr>
                <w:rFonts w:asciiTheme="majorBidi" w:hAnsiTheme="majorBidi" w:cstheme="majorBidi"/>
                <w:b/>
                <w:bCs/>
                <w:szCs w:val="24"/>
              </w:rPr>
              <w:t>ID</w:t>
            </w:r>
          </w:p>
        </w:tc>
        <w:tc>
          <w:tcPr>
            <w:tcW w:w="5572" w:type="dxa"/>
          </w:tcPr>
          <w:p w14:paraId="1C9DAE01" w14:textId="77777777" w:rsidR="00FC4CDF" w:rsidRPr="001A151B" w:rsidRDefault="00FC4CDF" w:rsidP="000A2C18">
            <w:pPr>
              <w:spacing w:line="360" w:lineRule="auto"/>
              <w:rPr>
                <w:rFonts w:asciiTheme="majorBidi" w:hAnsiTheme="majorBidi" w:cstheme="majorBidi"/>
                <w:b/>
                <w:bCs/>
                <w:szCs w:val="24"/>
              </w:rPr>
            </w:pPr>
            <w:r w:rsidRPr="001A151B">
              <w:rPr>
                <w:rFonts w:asciiTheme="majorBidi" w:hAnsiTheme="majorBidi" w:cstheme="majorBidi"/>
                <w:b/>
                <w:bCs/>
                <w:szCs w:val="24"/>
              </w:rPr>
              <w:t>00</w:t>
            </w:r>
            <w:r>
              <w:rPr>
                <w:rFonts w:asciiTheme="majorBidi" w:hAnsiTheme="majorBidi" w:cstheme="majorBidi"/>
                <w:b/>
                <w:bCs/>
                <w:szCs w:val="24"/>
              </w:rPr>
              <w:t>4</w:t>
            </w:r>
          </w:p>
        </w:tc>
      </w:tr>
      <w:tr w:rsidR="00FC4CDF" w14:paraId="2089AA90" w14:textId="77777777" w:rsidTr="000A2C18">
        <w:tc>
          <w:tcPr>
            <w:tcW w:w="2972" w:type="dxa"/>
          </w:tcPr>
          <w:p w14:paraId="0D67F937"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Test Case Name</w:t>
            </w:r>
          </w:p>
        </w:tc>
        <w:tc>
          <w:tcPr>
            <w:tcW w:w="5572" w:type="dxa"/>
          </w:tcPr>
          <w:p w14:paraId="68D0779D"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Recommend learning materials according to identified learning content.</w:t>
            </w:r>
          </w:p>
        </w:tc>
      </w:tr>
      <w:tr w:rsidR="00FC4CDF" w14:paraId="7AB1AEB7" w14:textId="77777777" w:rsidTr="000A2C18">
        <w:tc>
          <w:tcPr>
            <w:tcW w:w="2972" w:type="dxa"/>
          </w:tcPr>
          <w:p w14:paraId="5C6118B3"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Test Scenario</w:t>
            </w:r>
          </w:p>
        </w:tc>
        <w:tc>
          <w:tcPr>
            <w:tcW w:w="5572" w:type="dxa"/>
          </w:tcPr>
          <w:p w14:paraId="13FD6252"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System should be able to recommend learning materials according to identified learning content.</w:t>
            </w:r>
          </w:p>
        </w:tc>
      </w:tr>
      <w:tr w:rsidR="00FC4CDF" w14:paraId="5F2F3F43" w14:textId="77777777" w:rsidTr="000A2C18">
        <w:tc>
          <w:tcPr>
            <w:tcW w:w="2972" w:type="dxa"/>
          </w:tcPr>
          <w:p w14:paraId="0D8894E6"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Primary Actor/s</w:t>
            </w:r>
          </w:p>
        </w:tc>
        <w:tc>
          <w:tcPr>
            <w:tcW w:w="5572" w:type="dxa"/>
          </w:tcPr>
          <w:p w14:paraId="4BC4FD1E"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Student</w:t>
            </w:r>
          </w:p>
        </w:tc>
      </w:tr>
      <w:tr w:rsidR="00FC4CDF" w14:paraId="4CC041E5" w14:textId="77777777" w:rsidTr="000A2C18">
        <w:tc>
          <w:tcPr>
            <w:tcW w:w="2972" w:type="dxa"/>
          </w:tcPr>
          <w:p w14:paraId="329AE59A"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lastRenderedPageBreak/>
              <w:t>Preconditions</w:t>
            </w:r>
          </w:p>
        </w:tc>
        <w:tc>
          <w:tcPr>
            <w:tcW w:w="5572" w:type="dxa"/>
          </w:tcPr>
          <w:p w14:paraId="7B670CE0" w14:textId="77777777" w:rsidR="00FC4CDF" w:rsidRPr="00651804" w:rsidRDefault="00FC4CDF" w:rsidP="00FC4CDF">
            <w:pPr>
              <w:pStyle w:val="ListParagraph"/>
              <w:numPr>
                <w:ilvl w:val="0"/>
                <w:numId w:val="33"/>
              </w:numPr>
              <w:spacing w:line="360" w:lineRule="auto"/>
              <w:rPr>
                <w:rFonts w:asciiTheme="majorBidi" w:hAnsiTheme="majorBidi" w:cstheme="majorBidi"/>
                <w:szCs w:val="24"/>
              </w:rPr>
            </w:pPr>
            <w:r w:rsidRPr="00651804">
              <w:rPr>
                <w:rFonts w:asciiTheme="majorBidi" w:hAnsiTheme="majorBidi" w:cstheme="majorBidi"/>
                <w:szCs w:val="24"/>
              </w:rPr>
              <w:t>Student should be logged in to the system.</w:t>
            </w:r>
          </w:p>
          <w:p w14:paraId="3B65D59A" w14:textId="77777777" w:rsidR="00FC4CDF" w:rsidRPr="00651804" w:rsidRDefault="00FC4CDF" w:rsidP="00FC4CDF">
            <w:pPr>
              <w:pStyle w:val="ListParagraph"/>
              <w:numPr>
                <w:ilvl w:val="0"/>
                <w:numId w:val="33"/>
              </w:numPr>
              <w:spacing w:line="360" w:lineRule="auto"/>
              <w:rPr>
                <w:rFonts w:asciiTheme="majorBidi" w:hAnsiTheme="majorBidi" w:cstheme="majorBidi"/>
                <w:szCs w:val="24"/>
              </w:rPr>
            </w:pPr>
            <w:r w:rsidRPr="00651804">
              <w:rPr>
                <w:rFonts w:asciiTheme="majorBidi" w:hAnsiTheme="majorBidi" w:cstheme="majorBidi"/>
                <w:szCs w:val="24"/>
              </w:rPr>
              <w:t>Student should be enrolled into the respective module</w:t>
            </w:r>
          </w:p>
        </w:tc>
      </w:tr>
      <w:tr w:rsidR="00FC4CDF" w14:paraId="37E0EAA7" w14:textId="77777777" w:rsidTr="000A2C18">
        <w:tc>
          <w:tcPr>
            <w:tcW w:w="2972" w:type="dxa"/>
          </w:tcPr>
          <w:p w14:paraId="06ACDCF0"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Input Data</w:t>
            </w:r>
          </w:p>
        </w:tc>
        <w:tc>
          <w:tcPr>
            <w:tcW w:w="5572" w:type="dxa"/>
          </w:tcPr>
          <w:p w14:paraId="30A4A87F"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N/A</w:t>
            </w:r>
          </w:p>
        </w:tc>
      </w:tr>
      <w:tr w:rsidR="00FC4CDF" w14:paraId="0224993A" w14:textId="77777777" w:rsidTr="000A2C18">
        <w:tc>
          <w:tcPr>
            <w:tcW w:w="2972" w:type="dxa"/>
          </w:tcPr>
          <w:p w14:paraId="4A96CC54"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Test Steps</w:t>
            </w:r>
          </w:p>
        </w:tc>
        <w:tc>
          <w:tcPr>
            <w:tcW w:w="5572" w:type="dxa"/>
          </w:tcPr>
          <w:p w14:paraId="16298D2F" w14:textId="77777777" w:rsidR="00FC4CDF" w:rsidRDefault="00FC4CDF" w:rsidP="00FC4CDF">
            <w:pPr>
              <w:pStyle w:val="ListParagraph"/>
              <w:numPr>
                <w:ilvl w:val="0"/>
                <w:numId w:val="35"/>
              </w:numPr>
              <w:spacing w:line="360" w:lineRule="auto"/>
              <w:rPr>
                <w:rFonts w:asciiTheme="majorBidi" w:hAnsiTheme="majorBidi" w:cstheme="majorBidi"/>
                <w:szCs w:val="24"/>
              </w:rPr>
            </w:pPr>
            <w:r>
              <w:rPr>
                <w:rFonts w:asciiTheme="majorBidi" w:hAnsiTheme="majorBidi" w:cstheme="majorBidi"/>
                <w:szCs w:val="24"/>
              </w:rPr>
              <w:t>Navigate to a module page in enrolled module list.</w:t>
            </w:r>
          </w:p>
          <w:p w14:paraId="5319EF4F" w14:textId="77777777" w:rsidR="00FC4CDF" w:rsidRDefault="00FC4CDF" w:rsidP="00FC4CDF">
            <w:pPr>
              <w:pStyle w:val="ListParagraph"/>
              <w:numPr>
                <w:ilvl w:val="0"/>
                <w:numId w:val="35"/>
              </w:numPr>
              <w:spacing w:line="360" w:lineRule="auto"/>
              <w:rPr>
                <w:rFonts w:asciiTheme="majorBidi" w:hAnsiTheme="majorBidi" w:cstheme="majorBidi"/>
                <w:szCs w:val="24"/>
              </w:rPr>
            </w:pPr>
            <w:r>
              <w:rPr>
                <w:rFonts w:asciiTheme="majorBidi" w:hAnsiTheme="majorBidi" w:cstheme="majorBidi"/>
                <w:szCs w:val="24"/>
              </w:rPr>
              <w:t>Click “View Recommendations” link at the bottom of any section on the module page.</w:t>
            </w:r>
          </w:p>
          <w:p w14:paraId="24FE7C1F" w14:textId="77777777" w:rsidR="00FC4CDF" w:rsidRDefault="00FC4CDF" w:rsidP="00FC4CDF">
            <w:pPr>
              <w:pStyle w:val="ListParagraph"/>
              <w:numPr>
                <w:ilvl w:val="0"/>
                <w:numId w:val="35"/>
              </w:numPr>
              <w:spacing w:line="360" w:lineRule="auto"/>
              <w:rPr>
                <w:rFonts w:asciiTheme="majorBidi" w:hAnsiTheme="majorBidi" w:cstheme="majorBidi"/>
                <w:szCs w:val="24"/>
              </w:rPr>
            </w:pPr>
            <w:r>
              <w:rPr>
                <w:rFonts w:asciiTheme="majorBidi" w:hAnsiTheme="majorBidi" w:cstheme="majorBidi"/>
                <w:szCs w:val="24"/>
              </w:rPr>
              <w:t xml:space="preserve">User will </w:t>
            </w:r>
            <w:proofErr w:type="gramStart"/>
            <w:r>
              <w:rPr>
                <w:rFonts w:asciiTheme="majorBidi" w:hAnsiTheme="majorBidi" w:cstheme="majorBidi"/>
                <w:szCs w:val="24"/>
              </w:rPr>
              <w:t>navigates</w:t>
            </w:r>
            <w:proofErr w:type="gramEnd"/>
            <w:r>
              <w:rPr>
                <w:rFonts w:asciiTheme="majorBidi" w:hAnsiTheme="majorBidi" w:cstheme="majorBidi"/>
                <w:szCs w:val="24"/>
              </w:rPr>
              <w:t xml:space="preserve"> to the recommendations page.</w:t>
            </w:r>
          </w:p>
          <w:p w14:paraId="51EC839B" w14:textId="77777777" w:rsidR="00FC4CDF" w:rsidRDefault="00FC4CDF" w:rsidP="00FC4CDF">
            <w:pPr>
              <w:pStyle w:val="ListParagraph"/>
              <w:numPr>
                <w:ilvl w:val="0"/>
                <w:numId w:val="35"/>
              </w:numPr>
              <w:spacing w:line="360" w:lineRule="auto"/>
              <w:rPr>
                <w:rFonts w:asciiTheme="majorBidi" w:hAnsiTheme="majorBidi" w:cstheme="majorBidi"/>
                <w:szCs w:val="24"/>
              </w:rPr>
            </w:pPr>
            <w:r>
              <w:rPr>
                <w:rFonts w:asciiTheme="majorBidi" w:hAnsiTheme="majorBidi" w:cstheme="majorBidi"/>
                <w:szCs w:val="24"/>
              </w:rPr>
              <w:t>Ensure Audio, Video and Text based recommendations are appear in the recommendations list.</w:t>
            </w:r>
          </w:p>
          <w:p w14:paraId="7981C30C" w14:textId="77777777" w:rsidR="00FC4CDF" w:rsidRPr="00AD67FC" w:rsidRDefault="00FC4CDF" w:rsidP="00FC4CDF">
            <w:pPr>
              <w:pStyle w:val="ListParagraph"/>
              <w:numPr>
                <w:ilvl w:val="0"/>
                <w:numId w:val="35"/>
              </w:numPr>
              <w:spacing w:line="360" w:lineRule="auto"/>
              <w:rPr>
                <w:rFonts w:asciiTheme="majorBidi" w:hAnsiTheme="majorBidi" w:cstheme="majorBidi"/>
                <w:szCs w:val="24"/>
              </w:rPr>
            </w:pPr>
            <w:r>
              <w:rPr>
                <w:rFonts w:asciiTheme="majorBidi" w:hAnsiTheme="majorBidi" w:cstheme="majorBidi"/>
                <w:szCs w:val="24"/>
              </w:rPr>
              <w:t>Compare the topic of selected section of the module page and similarity of the materials recommended for that section.</w:t>
            </w:r>
          </w:p>
        </w:tc>
      </w:tr>
      <w:tr w:rsidR="00FC4CDF" w14:paraId="37803253" w14:textId="77777777" w:rsidTr="000A2C18">
        <w:tc>
          <w:tcPr>
            <w:tcW w:w="2972" w:type="dxa"/>
          </w:tcPr>
          <w:p w14:paraId="5116EEE8"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Expected Output</w:t>
            </w:r>
          </w:p>
        </w:tc>
        <w:tc>
          <w:tcPr>
            <w:tcW w:w="5572" w:type="dxa"/>
          </w:tcPr>
          <w:p w14:paraId="77D813E5"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Recommended learning materials should be match with the expected learning content of the selected section of the module page.</w:t>
            </w:r>
          </w:p>
        </w:tc>
      </w:tr>
      <w:tr w:rsidR="00FC4CDF" w14:paraId="2063B0EF" w14:textId="77777777" w:rsidTr="000A2C18">
        <w:tc>
          <w:tcPr>
            <w:tcW w:w="2972" w:type="dxa"/>
          </w:tcPr>
          <w:p w14:paraId="4C1776FD"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Actual Output</w:t>
            </w:r>
          </w:p>
        </w:tc>
        <w:tc>
          <w:tcPr>
            <w:tcW w:w="5572" w:type="dxa"/>
          </w:tcPr>
          <w:p w14:paraId="3B3CA3C6"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Recommended learning materials match with the expected learning content of the selected section of the module page.</w:t>
            </w:r>
          </w:p>
        </w:tc>
      </w:tr>
      <w:tr w:rsidR="00FC4CDF" w14:paraId="2CDF536A" w14:textId="77777777" w:rsidTr="000A2C18">
        <w:tc>
          <w:tcPr>
            <w:tcW w:w="2972" w:type="dxa"/>
          </w:tcPr>
          <w:p w14:paraId="2B8777AC"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Status (Pass/Fail)</w:t>
            </w:r>
          </w:p>
        </w:tc>
        <w:tc>
          <w:tcPr>
            <w:tcW w:w="5572" w:type="dxa"/>
          </w:tcPr>
          <w:p w14:paraId="0706D9D4"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Pass</w:t>
            </w:r>
          </w:p>
        </w:tc>
      </w:tr>
    </w:tbl>
    <w:p w14:paraId="0E8FC23B" w14:textId="77777777" w:rsidR="00FC4CDF" w:rsidRDefault="00FC4CDF" w:rsidP="00FC4CDF">
      <w:pPr>
        <w:rPr>
          <w:rFonts w:asciiTheme="majorBidi" w:hAnsiTheme="majorBidi" w:cstheme="majorBidi"/>
          <w:szCs w:val="24"/>
        </w:rPr>
      </w:pPr>
    </w:p>
    <w:p w14:paraId="3C1B182B" w14:textId="77777777" w:rsidR="00FC4CDF" w:rsidRPr="00050107" w:rsidRDefault="00FC4CDF" w:rsidP="00FC4CDF">
      <w:pPr>
        <w:pStyle w:val="Caption"/>
        <w:keepNext/>
        <w:jc w:val="center"/>
        <w:rPr>
          <w:rFonts w:cs="Times New Roman"/>
          <w:sz w:val="24"/>
          <w:szCs w:val="24"/>
        </w:rPr>
      </w:pPr>
      <w:bookmarkStart w:id="57" w:name="_Toc120819568"/>
      <w:r w:rsidRPr="00050107">
        <w:rPr>
          <w:rFonts w:cs="Times New Roman"/>
          <w:sz w:val="24"/>
          <w:szCs w:val="24"/>
        </w:rPr>
        <w:t>Table 4.</w:t>
      </w:r>
      <w:r w:rsidRPr="00050107">
        <w:rPr>
          <w:rFonts w:cs="Times New Roman"/>
          <w:sz w:val="24"/>
          <w:szCs w:val="24"/>
        </w:rPr>
        <w:fldChar w:fldCharType="begin"/>
      </w:r>
      <w:r w:rsidRPr="00050107">
        <w:rPr>
          <w:rFonts w:cs="Times New Roman"/>
          <w:sz w:val="24"/>
          <w:szCs w:val="24"/>
        </w:rPr>
        <w:instrText xml:space="preserve"> SEQ Table \* ARABIC </w:instrText>
      </w:r>
      <w:r w:rsidRPr="00050107">
        <w:rPr>
          <w:rFonts w:cs="Times New Roman"/>
          <w:sz w:val="24"/>
          <w:szCs w:val="24"/>
        </w:rPr>
        <w:fldChar w:fldCharType="separate"/>
      </w:r>
      <w:r>
        <w:rPr>
          <w:rFonts w:cs="Times New Roman"/>
          <w:noProof/>
          <w:sz w:val="24"/>
          <w:szCs w:val="24"/>
        </w:rPr>
        <w:t>5</w:t>
      </w:r>
      <w:r w:rsidRPr="00050107">
        <w:rPr>
          <w:rFonts w:cs="Times New Roman"/>
          <w:sz w:val="24"/>
          <w:szCs w:val="24"/>
        </w:rPr>
        <w:fldChar w:fldCharType="end"/>
      </w:r>
      <w:r w:rsidRPr="00050107">
        <w:rPr>
          <w:rFonts w:cs="Times New Roman"/>
          <w:sz w:val="24"/>
          <w:szCs w:val="24"/>
        </w:rPr>
        <w:t xml:space="preserve"> : Test Case - Recommend learning materials for new users.</w:t>
      </w:r>
      <w:bookmarkEnd w:id="57"/>
    </w:p>
    <w:tbl>
      <w:tblPr>
        <w:tblStyle w:val="TableGrid"/>
        <w:tblW w:w="0" w:type="auto"/>
        <w:tblLook w:val="04A0" w:firstRow="1" w:lastRow="0" w:firstColumn="1" w:lastColumn="0" w:noHBand="0" w:noVBand="1"/>
      </w:tblPr>
      <w:tblGrid>
        <w:gridCol w:w="2857"/>
        <w:gridCol w:w="5353"/>
      </w:tblGrid>
      <w:tr w:rsidR="00FC4CDF" w14:paraId="6631E069" w14:textId="77777777" w:rsidTr="000A2C18">
        <w:tc>
          <w:tcPr>
            <w:tcW w:w="2972" w:type="dxa"/>
          </w:tcPr>
          <w:p w14:paraId="767AEF14" w14:textId="77777777" w:rsidR="00FC4CDF" w:rsidRPr="001A151B" w:rsidRDefault="00FC4CDF" w:rsidP="000A2C18">
            <w:pPr>
              <w:spacing w:line="360" w:lineRule="auto"/>
              <w:rPr>
                <w:rFonts w:asciiTheme="majorBidi" w:hAnsiTheme="majorBidi" w:cstheme="majorBidi"/>
                <w:b/>
                <w:bCs/>
                <w:szCs w:val="24"/>
              </w:rPr>
            </w:pPr>
            <w:r w:rsidRPr="001A151B">
              <w:rPr>
                <w:rFonts w:asciiTheme="majorBidi" w:hAnsiTheme="majorBidi" w:cstheme="majorBidi"/>
                <w:b/>
                <w:bCs/>
                <w:szCs w:val="24"/>
              </w:rPr>
              <w:t>ID</w:t>
            </w:r>
          </w:p>
        </w:tc>
        <w:tc>
          <w:tcPr>
            <w:tcW w:w="5572" w:type="dxa"/>
          </w:tcPr>
          <w:p w14:paraId="6532BAB7" w14:textId="77777777" w:rsidR="00FC4CDF" w:rsidRPr="001A151B" w:rsidRDefault="00FC4CDF" w:rsidP="000A2C18">
            <w:pPr>
              <w:spacing w:line="360" w:lineRule="auto"/>
              <w:rPr>
                <w:rFonts w:asciiTheme="majorBidi" w:hAnsiTheme="majorBidi" w:cstheme="majorBidi"/>
                <w:b/>
                <w:bCs/>
                <w:szCs w:val="24"/>
              </w:rPr>
            </w:pPr>
            <w:r w:rsidRPr="001A151B">
              <w:rPr>
                <w:rFonts w:asciiTheme="majorBidi" w:hAnsiTheme="majorBidi" w:cstheme="majorBidi"/>
                <w:b/>
                <w:bCs/>
                <w:szCs w:val="24"/>
              </w:rPr>
              <w:t>00</w:t>
            </w:r>
            <w:r>
              <w:rPr>
                <w:rFonts w:asciiTheme="majorBidi" w:hAnsiTheme="majorBidi" w:cstheme="majorBidi"/>
                <w:b/>
                <w:bCs/>
                <w:szCs w:val="24"/>
              </w:rPr>
              <w:t>5</w:t>
            </w:r>
          </w:p>
        </w:tc>
      </w:tr>
      <w:tr w:rsidR="00FC4CDF" w14:paraId="4DEE5B1A" w14:textId="77777777" w:rsidTr="000A2C18">
        <w:tc>
          <w:tcPr>
            <w:tcW w:w="2972" w:type="dxa"/>
          </w:tcPr>
          <w:p w14:paraId="227B057F"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Test Case Name</w:t>
            </w:r>
          </w:p>
        </w:tc>
        <w:tc>
          <w:tcPr>
            <w:tcW w:w="5572" w:type="dxa"/>
          </w:tcPr>
          <w:p w14:paraId="648E9B72"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Recommend learning materials for new users.</w:t>
            </w:r>
          </w:p>
        </w:tc>
      </w:tr>
      <w:tr w:rsidR="00FC4CDF" w14:paraId="13652DE8" w14:textId="77777777" w:rsidTr="000A2C18">
        <w:tc>
          <w:tcPr>
            <w:tcW w:w="2972" w:type="dxa"/>
          </w:tcPr>
          <w:p w14:paraId="4C29C37F"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Test Scenario</w:t>
            </w:r>
          </w:p>
        </w:tc>
        <w:tc>
          <w:tcPr>
            <w:tcW w:w="5572" w:type="dxa"/>
          </w:tcPr>
          <w:p w14:paraId="793DAAD0"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New user will be enrolled to existing module.</w:t>
            </w:r>
          </w:p>
          <w:p w14:paraId="4DCED8EF"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System should be able to recommend best rated learning materials to new users.</w:t>
            </w:r>
          </w:p>
        </w:tc>
      </w:tr>
      <w:tr w:rsidR="00FC4CDF" w14:paraId="3310B756" w14:textId="77777777" w:rsidTr="000A2C18">
        <w:tc>
          <w:tcPr>
            <w:tcW w:w="2972" w:type="dxa"/>
          </w:tcPr>
          <w:p w14:paraId="2B9ED208"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Primary Actor/s</w:t>
            </w:r>
          </w:p>
        </w:tc>
        <w:tc>
          <w:tcPr>
            <w:tcW w:w="5572" w:type="dxa"/>
          </w:tcPr>
          <w:p w14:paraId="06EC51F4"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Student</w:t>
            </w:r>
          </w:p>
        </w:tc>
      </w:tr>
      <w:tr w:rsidR="00FC4CDF" w14:paraId="55582204" w14:textId="77777777" w:rsidTr="000A2C18">
        <w:tc>
          <w:tcPr>
            <w:tcW w:w="2972" w:type="dxa"/>
          </w:tcPr>
          <w:p w14:paraId="235632D7"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lastRenderedPageBreak/>
              <w:t>Preconditions</w:t>
            </w:r>
          </w:p>
        </w:tc>
        <w:tc>
          <w:tcPr>
            <w:tcW w:w="5572" w:type="dxa"/>
          </w:tcPr>
          <w:p w14:paraId="3CE9185B" w14:textId="77777777" w:rsidR="00FC4CDF" w:rsidRPr="00EA1099" w:rsidRDefault="00FC4CDF" w:rsidP="00FC4CDF">
            <w:pPr>
              <w:pStyle w:val="ListParagraph"/>
              <w:numPr>
                <w:ilvl w:val="0"/>
                <w:numId w:val="33"/>
              </w:numPr>
              <w:spacing w:line="360" w:lineRule="auto"/>
              <w:rPr>
                <w:rFonts w:asciiTheme="majorBidi" w:hAnsiTheme="majorBidi" w:cstheme="majorBidi"/>
                <w:szCs w:val="24"/>
              </w:rPr>
            </w:pPr>
            <w:r w:rsidRPr="00651804">
              <w:rPr>
                <w:rFonts w:asciiTheme="majorBidi" w:hAnsiTheme="majorBidi" w:cstheme="majorBidi"/>
                <w:szCs w:val="24"/>
              </w:rPr>
              <w:t>Student should be logged in to the system.</w:t>
            </w:r>
          </w:p>
        </w:tc>
      </w:tr>
      <w:tr w:rsidR="00FC4CDF" w14:paraId="0CAD0100" w14:textId="77777777" w:rsidTr="000A2C18">
        <w:tc>
          <w:tcPr>
            <w:tcW w:w="2972" w:type="dxa"/>
          </w:tcPr>
          <w:p w14:paraId="311DCDD1"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Input Data</w:t>
            </w:r>
          </w:p>
        </w:tc>
        <w:tc>
          <w:tcPr>
            <w:tcW w:w="5572" w:type="dxa"/>
          </w:tcPr>
          <w:p w14:paraId="5F6DA703"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N/A</w:t>
            </w:r>
          </w:p>
        </w:tc>
      </w:tr>
      <w:tr w:rsidR="00FC4CDF" w14:paraId="49A9E405" w14:textId="77777777" w:rsidTr="000A2C18">
        <w:tc>
          <w:tcPr>
            <w:tcW w:w="2972" w:type="dxa"/>
          </w:tcPr>
          <w:p w14:paraId="640C077C"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Test Steps</w:t>
            </w:r>
          </w:p>
        </w:tc>
        <w:tc>
          <w:tcPr>
            <w:tcW w:w="5572" w:type="dxa"/>
          </w:tcPr>
          <w:p w14:paraId="3C87F983" w14:textId="77777777" w:rsidR="00FC4CDF" w:rsidRDefault="00FC4CDF" w:rsidP="00FC4CDF">
            <w:pPr>
              <w:pStyle w:val="ListParagraph"/>
              <w:numPr>
                <w:ilvl w:val="0"/>
                <w:numId w:val="33"/>
              </w:numPr>
              <w:spacing w:line="360" w:lineRule="auto"/>
              <w:rPr>
                <w:rFonts w:asciiTheme="majorBidi" w:hAnsiTheme="majorBidi" w:cstheme="majorBidi"/>
                <w:szCs w:val="24"/>
              </w:rPr>
            </w:pPr>
            <w:r>
              <w:rPr>
                <w:rFonts w:asciiTheme="majorBidi" w:hAnsiTheme="majorBidi" w:cstheme="majorBidi"/>
                <w:szCs w:val="24"/>
              </w:rPr>
              <w:t>Enroll to an existing module in the modules page.</w:t>
            </w:r>
          </w:p>
          <w:p w14:paraId="477BEBC8" w14:textId="77777777" w:rsidR="00FC4CDF" w:rsidRDefault="00FC4CDF" w:rsidP="00FC4CDF">
            <w:pPr>
              <w:pStyle w:val="ListParagraph"/>
              <w:numPr>
                <w:ilvl w:val="0"/>
                <w:numId w:val="33"/>
              </w:numPr>
              <w:spacing w:line="360" w:lineRule="auto"/>
              <w:rPr>
                <w:rFonts w:asciiTheme="majorBidi" w:hAnsiTheme="majorBidi" w:cstheme="majorBidi"/>
                <w:szCs w:val="24"/>
              </w:rPr>
            </w:pPr>
            <w:r>
              <w:rPr>
                <w:rFonts w:asciiTheme="majorBidi" w:hAnsiTheme="majorBidi" w:cstheme="majorBidi"/>
                <w:szCs w:val="24"/>
              </w:rPr>
              <w:t>Select a section and click on “View Recommendations” link.</w:t>
            </w:r>
          </w:p>
          <w:p w14:paraId="781145A6" w14:textId="77777777" w:rsidR="00FC4CDF" w:rsidRPr="00CF27C1" w:rsidRDefault="00FC4CDF" w:rsidP="00FC4CDF">
            <w:pPr>
              <w:pStyle w:val="ListParagraph"/>
              <w:numPr>
                <w:ilvl w:val="0"/>
                <w:numId w:val="33"/>
              </w:numPr>
              <w:spacing w:line="360" w:lineRule="auto"/>
              <w:rPr>
                <w:rFonts w:asciiTheme="majorBidi" w:hAnsiTheme="majorBidi" w:cstheme="majorBidi"/>
                <w:szCs w:val="24"/>
              </w:rPr>
            </w:pPr>
            <w:r>
              <w:rPr>
                <w:rFonts w:asciiTheme="majorBidi" w:hAnsiTheme="majorBidi" w:cstheme="majorBidi"/>
                <w:szCs w:val="24"/>
              </w:rPr>
              <w:t xml:space="preserve">Check the </w:t>
            </w:r>
            <w:proofErr w:type="spellStart"/>
            <w:r>
              <w:rPr>
                <w:rFonts w:asciiTheme="majorBidi" w:hAnsiTheme="majorBidi" w:cstheme="majorBidi"/>
                <w:szCs w:val="24"/>
              </w:rPr>
              <w:t>AITor</w:t>
            </w:r>
            <w:proofErr w:type="spellEnd"/>
            <w:r>
              <w:rPr>
                <w:rFonts w:asciiTheme="majorBidi" w:hAnsiTheme="majorBidi" w:cstheme="majorBidi"/>
                <w:szCs w:val="24"/>
              </w:rPr>
              <w:t xml:space="preserve"> ratings section of the recommendations.</w:t>
            </w:r>
          </w:p>
        </w:tc>
      </w:tr>
      <w:tr w:rsidR="00FC4CDF" w14:paraId="4DF08888" w14:textId="77777777" w:rsidTr="000A2C18">
        <w:tc>
          <w:tcPr>
            <w:tcW w:w="2972" w:type="dxa"/>
          </w:tcPr>
          <w:p w14:paraId="159D7141"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Expected Output</w:t>
            </w:r>
          </w:p>
        </w:tc>
        <w:tc>
          <w:tcPr>
            <w:tcW w:w="5572" w:type="dxa"/>
          </w:tcPr>
          <w:p w14:paraId="540E917F" w14:textId="77777777" w:rsidR="00FC4CDF" w:rsidRPr="00536B9F" w:rsidRDefault="00FC4CDF" w:rsidP="000A2C18">
            <w:pPr>
              <w:spacing w:line="360" w:lineRule="auto"/>
              <w:rPr>
                <w:rFonts w:asciiTheme="majorBidi" w:hAnsiTheme="majorBidi" w:cstheme="majorBidi"/>
                <w:szCs w:val="24"/>
              </w:rPr>
            </w:pPr>
            <w:r>
              <w:rPr>
                <w:rFonts w:asciiTheme="majorBidi" w:hAnsiTheme="majorBidi" w:cstheme="majorBidi"/>
                <w:szCs w:val="24"/>
              </w:rPr>
              <w:t xml:space="preserve">System should recommend best rated items in the </w:t>
            </w:r>
            <w:proofErr w:type="spellStart"/>
            <w:r>
              <w:rPr>
                <w:rFonts w:asciiTheme="majorBidi" w:hAnsiTheme="majorBidi" w:cstheme="majorBidi"/>
                <w:szCs w:val="24"/>
              </w:rPr>
              <w:t>AITor</w:t>
            </w:r>
            <w:proofErr w:type="spellEnd"/>
            <w:r>
              <w:rPr>
                <w:rFonts w:asciiTheme="majorBidi" w:hAnsiTheme="majorBidi" w:cstheme="majorBidi"/>
                <w:szCs w:val="24"/>
              </w:rPr>
              <w:t xml:space="preserve"> system for the selected learning content.</w:t>
            </w:r>
          </w:p>
        </w:tc>
      </w:tr>
      <w:tr w:rsidR="00FC4CDF" w14:paraId="3FFE650C" w14:textId="77777777" w:rsidTr="000A2C18">
        <w:tc>
          <w:tcPr>
            <w:tcW w:w="2972" w:type="dxa"/>
          </w:tcPr>
          <w:p w14:paraId="1FB2A99E"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Actual Output</w:t>
            </w:r>
          </w:p>
        </w:tc>
        <w:tc>
          <w:tcPr>
            <w:tcW w:w="5572" w:type="dxa"/>
          </w:tcPr>
          <w:p w14:paraId="2421CE91"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 xml:space="preserve">System recommends best rated items for existing modules in the </w:t>
            </w:r>
            <w:proofErr w:type="spellStart"/>
            <w:r>
              <w:rPr>
                <w:rFonts w:asciiTheme="majorBidi" w:hAnsiTheme="majorBidi" w:cstheme="majorBidi"/>
                <w:szCs w:val="24"/>
              </w:rPr>
              <w:t>AITor</w:t>
            </w:r>
            <w:proofErr w:type="spellEnd"/>
            <w:r>
              <w:rPr>
                <w:rFonts w:asciiTheme="majorBidi" w:hAnsiTheme="majorBidi" w:cstheme="majorBidi"/>
                <w:szCs w:val="24"/>
              </w:rPr>
              <w:t xml:space="preserve"> system for new users for the selected learning content.</w:t>
            </w:r>
          </w:p>
        </w:tc>
      </w:tr>
      <w:tr w:rsidR="00FC4CDF" w14:paraId="63659160" w14:textId="77777777" w:rsidTr="000A2C18">
        <w:tc>
          <w:tcPr>
            <w:tcW w:w="2972" w:type="dxa"/>
          </w:tcPr>
          <w:p w14:paraId="1D774511"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Status (Pass/Fail)</w:t>
            </w:r>
          </w:p>
        </w:tc>
        <w:tc>
          <w:tcPr>
            <w:tcW w:w="5572" w:type="dxa"/>
          </w:tcPr>
          <w:p w14:paraId="03A17080"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Pass</w:t>
            </w:r>
          </w:p>
        </w:tc>
      </w:tr>
    </w:tbl>
    <w:p w14:paraId="4A86F687" w14:textId="77777777" w:rsidR="00FC4CDF" w:rsidRDefault="00FC4CDF" w:rsidP="00FC4CDF">
      <w:pPr>
        <w:rPr>
          <w:rFonts w:asciiTheme="majorBidi" w:hAnsiTheme="majorBidi" w:cstheme="majorBidi"/>
          <w:szCs w:val="24"/>
        </w:rPr>
      </w:pPr>
    </w:p>
    <w:p w14:paraId="36AC6D0A" w14:textId="77777777" w:rsidR="00FC4CDF" w:rsidRPr="00AE7A64" w:rsidRDefault="00FC4CDF" w:rsidP="00FC4CDF">
      <w:pPr>
        <w:pStyle w:val="Caption"/>
        <w:keepNext/>
        <w:jc w:val="center"/>
        <w:rPr>
          <w:rFonts w:asciiTheme="majorBidi" w:hAnsiTheme="majorBidi" w:cstheme="majorBidi"/>
          <w:sz w:val="24"/>
          <w:szCs w:val="24"/>
        </w:rPr>
      </w:pPr>
      <w:bookmarkStart w:id="58" w:name="_Toc120819569"/>
      <w:r w:rsidRPr="00AE7A64">
        <w:rPr>
          <w:rFonts w:asciiTheme="majorBidi" w:hAnsiTheme="majorBidi" w:cstheme="majorBidi"/>
          <w:sz w:val="24"/>
          <w:szCs w:val="24"/>
        </w:rPr>
        <w:t xml:space="preserve">Table </w:t>
      </w:r>
      <w:r>
        <w:rPr>
          <w:rFonts w:asciiTheme="majorBidi" w:hAnsiTheme="majorBidi" w:cstheme="majorBidi"/>
          <w:sz w:val="24"/>
          <w:szCs w:val="24"/>
        </w:rPr>
        <w:t>4.</w:t>
      </w:r>
      <w:r w:rsidRPr="00AE7A64">
        <w:rPr>
          <w:rFonts w:asciiTheme="majorBidi" w:hAnsiTheme="majorBidi" w:cstheme="majorBidi"/>
          <w:sz w:val="24"/>
          <w:szCs w:val="24"/>
        </w:rPr>
        <w:fldChar w:fldCharType="begin"/>
      </w:r>
      <w:r w:rsidRPr="00AE7A64">
        <w:rPr>
          <w:rFonts w:asciiTheme="majorBidi" w:hAnsiTheme="majorBidi" w:cstheme="majorBidi"/>
          <w:sz w:val="24"/>
          <w:szCs w:val="24"/>
        </w:rPr>
        <w:instrText xml:space="preserve"> SEQ Table \* ARABIC </w:instrText>
      </w:r>
      <w:r w:rsidRPr="00AE7A64">
        <w:rPr>
          <w:rFonts w:asciiTheme="majorBidi" w:hAnsiTheme="majorBidi" w:cstheme="majorBidi"/>
          <w:sz w:val="24"/>
          <w:szCs w:val="24"/>
        </w:rPr>
        <w:fldChar w:fldCharType="separate"/>
      </w:r>
      <w:r w:rsidRPr="00AE7A64">
        <w:rPr>
          <w:rFonts w:asciiTheme="majorBidi" w:hAnsiTheme="majorBidi" w:cstheme="majorBidi"/>
          <w:noProof/>
          <w:sz w:val="24"/>
          <w:szCs w:val="24"/>
        </w:rPr>
        <w:t>6</w:t>
      </w:r>
      <w:r w:rsidRPr="00AE7A64">
        <w:rPr>
          <w:rFonts w:asciiTheme="majorBidi" w:hAnsiTheme="majorBidi" w:cstheme="majorBidi"/>
          <w:sz w:val="24"/>
          <w:szCs w:val="24"/>
        </w:rPr>
        <w:fldChar w:fldCharType="end"/>
      </w:r>
      <w:r w:rsidRPr="00AE7A64">
        <w:rPr>
          <w:rFonts w:asciiTheme="majorBidi" w:hAnsiTheme="majorBidi" w:cstheme="majorBidi"/>
          <w:sz w:val="24"/>
          <w:szCs w:val="24"/>
        </w:rPr>
        <w:t xml:space="preserve"> : Test Case</w:t>
      </w:r>
      <w:r w:rsidRPr="00AE7A64">
        <w:rPr>
          <w:rFonts w:asciiTheme="majorBidi" w:hAnsiTheme="majorBidi" w:cstheme="majorBidi"/>
          <w:noProof/>
          <w:sz w:val="24"/>
          <w:szCs w:val="24"/>
        </w:rPr>
        <w:t xml:space="preserve"> - Recommend learning materials for existing(Trained) users.</w:t>
      </w:r>
      <w:bookmarkEnd w:id="58"/>
    </w:p>
    <w:tbl>
      <w:tblPr>
        <w:tblStyle w:val="TableGrid"/>
        <w:tblW w:w="0" w:type="auto"/>
        <w:tblLook w:val="04A0" w:firstRow="1" w:lastRow="0" w:firstColumn="1" w:lastColumn="0" w:noHBand="0" w:noVBand="1"/>
      </w:tblPr>
      <w:tblGrid>
        <w:gridCol w:w="2857"/>
        <w:gridCol w:w="5353"/>
      </w:tblGrid>
      <w:tr w:rsidR="00FC4CDF" w14:paraId="68519A32" w14:textId="77777777" w:rsidTr="000A2C18">
        <w:tc>
          <w:tcPr>
            <w:tcW w:w="2972" w:type="dxa"/>
          </w:tcPr>
          <w:p w14:paraId="0FDFE3DD" w14:textId="77777777" w:rsidR="00FC4CDF" w:rsidRPr="001A151B" w:rsidRDefault="00FC4CDF" w:rsidP="000A2C18">
            <w:pPr>
              <w:spacing w:line="360" w:lineRule="auto"/>
              <w:rPr>
                <w:rFonts w:asciiTheme="majorBidi" w:hAnsiTheme="majorBidi" w:cstheme="majorBidi"/>
                <w:b/>
                <w:bCs/>
                <w:szCs w:val="24"/>
              </w:rPr>
            </w:pPr>
            <w:r w:rsidRPr="001A151B">
              <w:rPr>
                <w:rFonts w:asciiTheme="majorBidi" w:hAnsiTheme="majorBidi" w:cstheme="majorBidi"/>
                <w:b/>
                <w:bCs/>
                <w:szCs w:val="24"/>
              </w:rPr>
              <w:t>ID</w:t>
            </w:r>
          </w:p>
        </w:tc>
        <w:tc>
          <w:tcPr>
            <w:tcW w:w="5572" w:type="dxa"/>
          </w:tcPr>
          <w:p w14:paraId="1B3556DA" w14:textId="77777777" w:rsidR="00FC4CDF" w:rsidRPr="001A151B" w:rsidRDefault="00FC4CDF" w:rsidP="000A2C18">
            <w:pPr>
              <w:spacing w:line="360" w:lineRule="auto"/>
              <w:rPr>
                <w:rFonts w:asciiTheme="majorBidi" w:hAnsiTheme="majorBidi" w:cstheme="majorBidi"/>
                <w:b/>
                <w:bCs/>
                <w:szCs w:val="24"/>
              </w:rPr>
            </w:pPr>
            <w:r w:rsidRPr="001A151B">
              <w:rPr>
                <w:rFonts w:asciiTheme="majorBidi" w:hAnsiTheme="majorBidi" w:cstheme="majorBidi"/>
                <w:b/>
                <w:bCs/>
                <w:szCs w:val="24"/>
              </w:rPr>
              <w:t>00</w:t>
            </w:r>
            <w:r>
              <w:rPr>
                <w:rFonts w:asciiTheme="majorBidi" w:hAnsiTheme="majorBidi" w:cstheme="majorBidi"/>
                <w:b/>
                <w:bCs/>
                <w:szCs w:val="24"/>
              </w:rPr>
              <w:t>6</w:t>
            </w:r>
          </w:p>
        </w:tc>
      </w:tr>
      <w:tr w:rsidR="00FC4CDF" w14:paraId="67195444" w14:textId="77777777" w:rsidTr="000A2C18">
        <w:tc>
          <w:tcPr>
            <w:tcW w:w="2972" w:type="dxa"/>
          </w:tcPr>
          <w:p w14:paraId="1D95686D"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Test Case Name</w:t>
            </w:r>
          </w:p>
        </w:tc>
        <w:tc>
          <w:tcPr>
            <w:tcW w:w="5572" w:type="dxa"/>
          </w:tcPr>
          <w:p w14:paraId="07D3E588"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 xml:space="preserve">Recommend learning materials for </w:t>
            </w:r>
            <w:proofErr w:type="gramStart"/>
            <w:r>
              <w:rPr>
                <w:rFonts w:asciiTheme="majorBidi" w:hAnsiTheme="majorBidi" w:cstheme="majorBidi"/>
                <w:szCs w:val="24"/>
              </w:rPr>
              <w:t>existing(</w:t>
            </w:r>
            <w:proofErr w:type="gramEnd"/>
            <w:r>
              <w:rPr>
                <w:rFonts w:asciiTheme="majorBidi" w:hAnsiTheme="majorBidi" w:cstheme="majorBidi"/>
                <w:szCs w:val="24"/>
              </w:rPr>
              <w:t>Trained) users.</w:t>
            </w:r>
          </w:p>
        </w:tc>
      </w:tr>
      <w:tr w:rsidR="00FC4CDF" w14:paraId="4CF5D10D" w14:textId="77777777" w:rsidTr="000A2C18">
        <w:tc>
          <w:tcPr>
            <w:tcW w:w="2972" w:type="dxa"/>
          </w:tcPr>
          <w:p w14:paraId="51C2A7F1"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Test Scenario</w:t>
            </w:r>
          </w:p>
        </w:tc>
        <w:tc>
          <w:tcPr>
            <w:tcW w:w="5572" w:type="dxa"/>
          </w:tcPr>
          <w:p w14:paraId="33B1B054"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Trained user will be enrolled to existing module.</w:t>
            </w:r>
          </w:p>
          <w:p w14:paraId="42C64FF2"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System should be able to recommend learning materials recommended using collaborative filtering.</w:t>
            </w:r>
          </w:p>
        </w:tc>
      </w:tr>
      <w:tr w:rsidR="00FC4CDF" w14:paraId="0A55582F" w14:textId="77777777" w:rsidTr="000A2C18">
        <w:tc>
          <w:tcPr>
            <w:tcW w:w="2972" w:type="dxa"/>
          </w:tcPr>
          <w:p w14:paraId="0D61CD45"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Primary Actor/s</w:t>
            </w:r>
          </w:p>
        </w:tc>
        <w:tc>
          <w:tcPr>
            <w:tcW w:w="5572" w:type="dxa"/>
          </w:tcPr>
          <w:p w14:paraId="7C0C98F8"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Student</w:t>
            </w:r>
          </w:p>
        </w:tc>
      </w:tr>
      <w:tr w:rsidR="00FC4CDF" w14:paraId="7B448FED" w14:textId="77777777" w:rsidTr="000A2C18">
        <w:tc>
          <w:tcPr>
            <w:tcW w:w="2972" w:type="dxa"/>
          </w:tcPr>
          <w:p w14:paraId="0724C0BE"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Preconditions</w:t>
            </w:r>
          </w:p>
        </w:tc>
        <w:tc>
          <w:tcPr>
            <w:tcW w:w="5572" w:type="dxa"/>
          </w:tcPr>
          <w:p w14:paraId="2802FF4F" w14:textId="77777777" w:rsidR="00FC4CDF" w:rsidRDefault="00FC4CDF" w:rsidP="00FC4CDF">
            <w:pPr>
              <w:pStyle w:val="ListParagraph"/>
              <w:numPr>
                <w:ilvl w:val="0"/>
                <w:numId w:val="36"/>
              </w:numPr>
              <w:spacing w:line="360" w:lineRule="auto"/>
              <w:rPr>
                <w:rFonts w:asciiTheme="majorBidi" w:hAnsiTheme="majorBidi" w:cstheme="majorBidi"/>
                <w:szCs w:val="24"/>
              </w:rPr>
            </w:pPr>
            <w:r w:rsidRPr="00D76512">
              <w:rPr>
                <w:rFonts w:asciiTheme="majorBidi" w:hAnsiTheme="majorBidi" w:cstheme="majorBidi"/>
                <w:szCs w:val="24"/>
              </w:rPr>
              <w:t>Student should be logged in to the system.</w:t>
            </w:r>
          </w:p>
          <w:p w14:paraId="16093BB7" w14:textId="77777777" w:rsidR="00FC4CDF" w:rsidRPr="00D76512" w:rsidRDefault="00FC4CDF" w:rsidP="00FC4CDF">
            <w:pPr>
              <w:pStyle w:val="ListParagraph"/>
              <w:numPr>
                <w:ilvl w:val="0"/>
                <w:numId w:val="36"/>
              </w:numPr>
              <w:spacing w:line="360" w:lineRule="auto"/>
              <w:rPr>
                <w:rFonts w:asciiTheme="majorBidi" w:hAnsiTheme="majorBidi" w:cstheme="majorBidi"/>
                <w:szCs w:val="24"/>
              </w:rPr>
            </w:pPr>
            <w:r>
              <w:rPr>
                <w:rFonts w:asciiTheme="majorBidi" w:hAnsiTheme="majorBidi" w:cstheme="majorBidi"/>
                <w:szCs w:val="24"/>
              </w:rPr>
              <w:t xml:space="preserve">Student should </w:t>
            </w:r>
            <w:proofErr w:type="gramStart"/>
            <w:r>
              <w:rPr>
                <w:rFonts w:asciiTheme="majorBidi" w:hAnsiTheme="majorBidi" w:cstheme="majorBidi"/>
                <w:szCs w:val="24"/>
              </w:rPr>
              <w:t>previously</w:t>
            </w:r>
            <w:proofErr w:type="gramEnd"/>
            <w:r>
              <w:rPr>
                <w:rFonts w:asciiTheme="majorBidi" w:hAnsiTheme="majorBidi" w:cstheme="majorBidi"/>
                <w:szCs w:val="24"/>
              </w:rPr>
              <w:t xml:space="preserve"> enrolled at </w:t>
            </w:r>
            <w:proofErr w:type="spellStart"/>
            <w:r>
              <w:rPr>
                <w:rFonts w:asciiTheme="majorBidi" w:hAnsiTheme="majorBidi" w:cstheme="majorBidi"/>
                <w:szCs w:val="24"/>
              </w:rPr>
              <w:t>lease</w:t>
            </w:r>
            <w:proofErr w:type="spellEnd"/>
            <w:r>
              <w:rPr>
                <w:rFonts w:asciiTheme="majorBidi" w:hAnsiTheme="majorBidi" w:cstheme="majorBidi"/>
                <w:szCs w:val="24"/>
              </w:rPr>
              <w:t xml:space="preserve"> one module of the system of the system and should have provided ratings.</w:t>
            </w:r>
          </w:p>
        </w:tc>
      </w:tr>
      <w:tr w:rsidR="00FC4CDF" w14:paraId="490560E4" w14:textId="77777777" w:rsidTr="000A2C18">
        <w:tc>
          <w:tcPr>
            <w:tcW w:w="2972" w:type="dxa"/>
          </w:tcPr>
          <w:p w14:paraId="10527CFF"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Input Data</w:t>
            </w:r>
          </w:p>
        </w:tc>
        <w:tc>
          <w:tcPr>
            <w:tcW w:w="5572" w:type="dxa"/>
          </w:tcPr>
          <w:p w14:paraId="47920CE4"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N/A</w:t>
            </w:r>
          </w:p>
        </w:tc>
      </w:tr>
      <w:tr w:rsidR="00FC4CDF" w14:paraId="62C0D008" w14:textId="77777777" w:rsidTr="000A2C18">
        <w:tc>
          <w:tcPr>
            <w:tcW w:w="2972" w:type="dxa"/>
          </w:tcPr>
          <w:p w14:paraId="6E62F167"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Test Steps</w:t>
            </w:r>
          </w:p>
        </w:tc>
        <w:tc>
          <w:tcPr>
            <w:tcW w:w="5572" w:type="dxa"/>
          </w:tcPr>
          <w:p w14:paraId="64D3EFCE" w14:textId="77777777" w:rsidR="00FC4CDF" w:rsidRDefault="00FC4CDF" w:rsidP="00FC4CDF">
            <w:pPr>
              <w:pStyle w:val="ListParagraph"/>
              <w:numPr>
                <w:ilvl w:val="0"/>
                <w:numId w:val="33"/>
              </w:numPr>
              <w:spacing w:after="160" w:line="360" w:lineRule="auto"/>
              <w:rPr>
                <w:rFonts w:asciiTheme="majorBidi" w:hAnsiTheme="majorBidi" w:cstheme="majorBidi"/>
                <w:szCs w:val="24"/>
              </w:rPr>
            </w:pPr>
            <w:r>
              <w:rPr>
                <w:rFonts w:asciiTheme="majorBidi" w:hAnsiTheme="majorBidi" w:cstheme="majorBidi"/>
                <w:szCs w:val="24"/>
              </w:rPr>
              <w:t>Enroll to an existing module in the modules page.</w:t>
            </w:r>
          </w:p>
          <w:p w14:paraId="31A3A78D" w14:textId="77777777" w:rsidR="00FC4CDF" w:rsidRDefault="00FC4CDF" w:rsidP="00FC4CDF">
            <w:pPr>
              <w:pStyle w:val="ListParagraph"/>
              <w:numPr>
                <w:ilvl w:val="0"/>
                <w:numId w:val="33"/>
              </w:numPr>
              <w:spacing w:after="160" w:line="360" w:lineRule="auto"/>
              <w:rPr>
                <w:rFonts w:asciiTheme="majorBidi" w:hAnsiTheme="majorBidi" w:cstheme="majorBidi"/>
                <w:szCs w:val="24"/>
              </w:rPr>
            </w:pPr>
            <w:r>
              <w:rPr>
                <w:rFonts w:asciiTheme="majorBidi" w:hAnsiTheme="majorBidi" w:cstheme="majorBidi"/>
                <w:szCs w:val="24"/>
              </w:rPr>
              <w:lastRenderedPageBreak/>
              <w:t>Select a section and click on “View Recommendations” link.</w:t>
            </w:r>
          </w:p>
          <w:p w14:paraId="6E5F8D68" w14:textId="77777777" w:rsidR="00FC4CDF" w:rsidRPr="00AC494D" w:rsidRDefault="00FC4CDF" w:rsidP="00FC4CDF">
            <w:pPr>
              <w:pStyle w:val="ListParagraph"/>
              <w:numPr>
                <w:ilvl w:val="0"/>
                <w:numId w:val="33"/>
              </w:numPr>
              <w:spacing w:after="160" w:line="360" w:lineRule="auto"/>
              <w:rPr>
                <w:rFonts w:asciiTheme="majorBidi" w:hAnsiTheme="majorBidi" w:cstheme="majorBidi"/>
                <w:szCs w:val="24"/>
              </w:rPr>
            </w:pPr>
            <w:r>
              <w:rPr>
                <w:rFonts w:asciiTheme="majorBidi" w:hAnsiTheme="majorBidi" w:cstheme="majorBidi"/>
                <w:szCs w:val="24"/>
              </w:rPr>
              <w:t>Compare the recommendations with the recommendations for a new user.</w:t>
            </w:r>
          </w:p>
        </w:tc>
      </w:tr>
      <w:tr w:rsidR="00FC4CDF" w14:paraId="6BCCF340" w14:textId="77777777" w:rsidTr="000A2C18">
        <w:tc>
          <w:tcPr>
            <w:tcW w:w="2972" w:type="dxa"/>
          </w:tcPr>
          <w:p w14:paraId="19F9A97C"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lastRenderedPageBreak/>
              <w:t>Expected Output</w:t>
            </w:r>
          </w:p>
        </w:tc>
        <w:tc>
          <w:tcPr>
            <w:tcW w:w="5572" w:type="dxa"/>
          </w:tcPr>
          <w:p w14:paraId="19E7C713"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 xml:space="preserve">System </w:t>
            </w:r>
            <w:proofErr w:type="gramStart"/>
            <w:r>
              <w:rPr>
                <w:rFonts w:asciiTheme="majorBidi" w:hAnsiTheme="majorBidi" w:cstheme="majorBidi"/>
                <w:szCs w:val="24"/>
              </w:rPr>
              <w:t>should</w:t>
            </w:r>
            <w:proofErr w:type="gramEnd"/>
            <w:r>
              <w:rPr>
                <w:rFonts w:asciiTheme="majorBidi" w:hAnsiTheme="majorBidi" w:cstheme="majorBidi"/>
                <w:szCs w:val="24"/>
              </w:rPr>
              <w:t xml:space="preserve"> able to produce fine-tuned and more personalized recommendations for existing and trained users.</w:t>
            </w:r>
          </w:p>
        </w:tc>
      </w:tr>
      <w:tr w:rsidR="00FC4CDF" w14:paraId="554E83AA" w14:textId="77777777" w:rsidTr="000A2C18">
        <w:tc>
          <w:tcPr>
            <w:tcW w:w="2972" w:type="dxa"/>
          </w:tcPr>
          <w:p w14:paraId="309CC5CD"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Actual Output</w:t>
            </w:r>
          </w:p>
        </w:tc>
        <w:tc>
          <w:tcPr>
            <w:tcW w:w="5572" w:type="dxa"/>
          </w:tcPr>
          <w:p w14:paraId="095D2484"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Recommendations for the existing user is different than the recommendations for the new user.</w:t>
            </w:r>
          </w:p>
        </w:tc>
      </w:tr>
      <w:tr w:rsidR="00FC4CDF" w14:paraId="3AA0C8EA" w14:textId="77777777" w:rsidTr="000A2C18">
        <w:tc>
          <w:tcPr>
            <w:tcW w:w="2972" w:type="dxa"/>
          </w:tcPr>
          <w:p w14:paraId="401DF4F0"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Status (Pass/Fail)</w:t>
            </w:r>
          </w:p>
        </w:tc>
        <w:tc>
          <w:tcPr>
            <w:tcW w:w="5572" w:type="dxa"/>
          </w:tcPr>
          <w:p w14:paraId="584A6F68" w14:textId="77777777" w:rsidR="00FC4CDF" w:rsidRDefault="00FC4CDF" w:rsidP="000A2C18">
            <w:pPr>
              <w:spacing w:line="360" w:lineRule="auto"/>
              <w:rPr>
                <w:rFonts w:asciiTheme="majorBidi" w:hAnsiTheme="majorBidi" w:cstheme="majorBidi"/>
                <w:szCs w:val="24"/>
              </w:rPr>
            </w:pPr>
            <w:r>
              <w:rPr>
                <w:rFonts w:asciiTheme="majorBidi" w:hAnsiTheme="majorBidi" w:cstheme="majorBidi"/>
                <w:szCs w:val="24"/>
              </w:rPr>
              <w:t>Pass</w:t>
            </w:r>
          </w:p>
        </w:tc>
      </w:tr>
    </w:tbl>
    <w:p w14:paraId="45489492" w14:textId="77777777" w:rsidR="00FC4CDF" w:rsidRDefault="00FC4CDF" w:rsidP="00FC4CDF">
      <w:pPr>
        <w:rPr>
          <w:rFonts w:asciiTheme="majorBidi" w:hAnsiTheme="majorBidi" w:cstheme="majorBidi"/>
          <w:szCs w:val="24"/>
        </w:rPr>
      </w:pPr>
    </w:p>
    <w:p w14:paraId="1C02493F" w14:textId="77777777" w:rsidR="00FC4CDF" w:rsidRPr="00FC4CDF" w:rsidRDefault="00FC4CDF" w:rsidP="00FC4CDF"/>
    <w:p w14:paraId="55FFA3D5" w14:textId="77777777" w:rsidR="006C2813" w:rsidRDefault="006C2813">
      <w:pPr>
        <w:rPr>
          <w:rStyle w:val="markedcontent"/>
          <w:rFonts w:eastAsiaTheme="majorEastAsia" w:cstheme="majorBidi"/>
          <w:b/>
          <w:sz w:val="28"/>
          <w:szCs w:val="32"/>
        </w:rPr>
      </w:pPr>
      <w:r>
        <w:rPr>
          <w:rStyle w:val="markedcontent"/>
        </w:rPr>
        <w:br w:type="page"/>
      </w:r>
    </w:p>
    <w:p w14:paraId="1F02646D" w14:textId="68F339DC" w:rsidR="0060790D" w:rsidRDefault="008F1A65" w:rsidP="00FC4CDF">
      <w:pPr>
        <w:pStyle w:val="Heading1"/>
        <w:rPr>
          <w:rStyle w:val="markedcontent"/>
        </w:rPr>
      </w:pPr>
      <w:bookmarkStart w:id="59" w:name="_Toc120828723"/>
      <w:r w:rsidRPr="008F1A65">
        <w:rPr>
          <w:rStyle w:val="markedcontent"/>
        </w:rPr>
        <w:lastRenderedPageBreak/>
        <w:t>P</w:t>
      </w:r>
      <w:r w:rsidR="007C163C">
        <w:rPr>
          <w:rStyle w:val="markedcontent"/>
        </w:rPr>
        <w:t xml:space="preserve">ERSONAL AND </w:t>
      </w:r>
      <w:r w:rsidR="00A00E3E">
        <w:rPr>
          <w:rStyle w:val="markedcontent"/>
        </w:rPr>
        <w:t>FACILITIES</w:t>
      </w:r>
      <w:bookmarkEnd w:id="59"/>
    </w:p>
    <w:p w14:paraId="4F334E32" w14:textId="77777777" w:rsidR="000C2925" w:rsidRPr="000C2925" w:rsidRDefault="000C2925" w:rsidP="000C2925"/>
    <w:p w14:paraId="1D04AAE5" w14:textId="23C20130" w:rsidR="000C2925" w:rsidRDefault="000C2925" w:rsidP="000C2925">
      <w:pPr>
        <w:pStyle w:val="Heading2"/>
      </w:pPr>
      <w:bookmarkStart w:id="60" w:name="_Toc95475053"/>
      <w:bookmarkStart w:id="61" w:name="_Toc120828724"/>
      <w:r>
        <w:t>Usage of cloud infrastructure</w:t>
      </w:r>
      <w:bookmarkEnd w:id="60"/>
      <w:bookmarkEnd w:id="61"/>
    </w:p>
    <w:p w14:paraId="64B46594" w14:textId="77777777" w:rsidR="000C2925" w:rsidRPr="000C2925" w:rsidRDefault="000C2925" w:rsidP="000C2925"/>
    <w:p w14:paraId="571CE5B0" w14:textId="77777777" w:rsidR="000C2925" w:rsidRPr="00610CC0" w:rsidRDefault="000C2925" w:rsidP="000C2925">
      <w:pPr>
        <w:pStyle w:val="prop-body"/>
        <w:numPr>
          <w:ilvl w:val="0"/>
          <w:numId w:val="24"/>
        </w:numPr>
        <w:rPr>
          <w:sz w:val="28"/>
          <w:szCs w:val="32"/>
        </w:rPr>
      </w:pPr>
      <w:r>
        <w:t>AWS ECS for manage the deployments of Docker container</w:t>
      </w:r>
    </w:p>
    <w:p w14:paraId="0AA46A41" w14:textId="77777777" w:rsidR="000C2925" w:rsidRPr="0014226A" w:rsidRDefault="000C2925" w:rsidP="000C2925">
      <w:pPr>
        <w:pStyle w:val="prop-body"/>
        <w:numPr>
          <w:ilvl w:val="0"/>
          <w:numId w:val="24"/>
        </w:numPr>
        <w:rPr>
          <w:sz w:val="28"/>
          <w:szCs w:val="32"/>
        </w:rPr>
      </w:pPr>
      <w:r>
        <w:t xml:space="preserve">AWS ECR for manage the Docker images. This will be the primary version control point of the application versions. </w:t>
      </w:r>
    </w:p>
    <w:p w14:paraId="608D06DE" w14:textId="5EFE9D33" w:rsidR="000C2925" w:rsidRPr="00056FEC" w:rsidRDefault="000C2925" w:rsidP="000C2925">
      <w:pPr>
        <w:pStyle w:val="prop-body"/>
        <w:numPr>
          <w:ilvl w:val="0"/>
          <w:numId w:val="24"/>
        </w:numPr>
        <w:rPr>
          <w:sz w:val="28"/>
          <w:szCs w:val="32"/>
        </w:rPr>
      </w:pPr>
      <w:r>
        <w:t xml:space="preserve">AWS EC2 for </w:t>
      </w:r>
      <w:r w:rsidR="005D6460">
        <w:t>handling</w:t>
      </w:r>
      <w:r>
        <w:t xml:space="preserve"> the 3</w:t>
      </w:r>
      <w:r w:rsidRPr="005A21A3">
        <w:rPr>
          <w:vertAlign w:val="superscript"/>
        </w:rPr>
        <w:t>rd</w:t>
      </w:r>
      <w:r>
        <w:t xml:space="preserve"> party </w:t>
      </w:r>
      <w:r w:rsidR="005D6460">
        <w:t>integrations</w:t>
      </w:r>
      <w:r>
        <w:t xml:space="preserve"> which will help with the deployment process. (Jenkins installations, sonar cube)</w:t>
      </w:r>
    </w:p>
    <w:p w14:paraId="1D4D68E3" w14:textId="77777777" w:rsidR="000C2925" w:rsidRPr="002E72BF" w:rsidRDefault="000C2925" w:rsidP="000C2925">
      <w:pPr>
        <w:pStyle w:val="prop-body"/>
        <w:numPr>
          <w:ilvl w:val="0"/>
          <w:numId w:val="24"/>
        </w:numPr>
        <w:rPr>
          <w:sz w:val="28"/>
          <w:szCs w:val="32"/>
        </w:rPr>
      </w:pPr>
      <w:r>
        <w:t>AWS load balancer</w:t>
      </w:r>
    </w:p>
    <w:p w14:paraId="3DBD9811" w14:textId="77777777" w:rsidR="000C2925" w:rsidRPr="00501E2E" w:rsidRDefault="000C2925" w:rsidP="000C2925">
      <w:pPr>
        <w:pStyle w:val="prop-body"/>
        <w:numPr>
          <w:ilvl w:val="0"/>
          <w:numId w:val="24"/>
        </w:numPr>
        <w:rPr>
          <w:sz w:val="28"/>
          <w:szCs w:val="32"/>
        </w:rPr>
      </w:pPr>
      <w:r>
        <w:t>AWS SQS for decouple the requests between the components</w:t>
      </w:r>
    </w:p>
    <w:p w14:paraId="2D7FA895" w14:textId="0BBBC2D3" w:rsidR="000C2925" w:rsidRPr="000B06F2" w:rsidRDefault="000C2925" w:rsidP="000C2925">
      <w:pPr>
        <w:pStyle w:val="prop-body"/>
        <w:numPr>
          <w:ilvl w:val="0"/>
          <w:numId w:val="24"/>
        </w:numPr>
        <w:rPr>
          <w:sz w:val="28"/>
          <w:szCs w:val="32"/>
        </w:rPr>
      </w:pPr>
      <w:r>
        <w:t xml:space="preserve">AWS S3 for store </w:t>
      </w:r>
      <w:r w:rsidR="005D6460">
        <w:t>static</w:t>
      </w:r>
      <w:r>
        <w:t xml:space="preserve"> content such as images, raw files, logs</w:t>
      </w:r>
    </w:p>
    <w:p w14:paraId="2596FE50" w14:textId="304FA608" w:rsidR="008F1A65" w:rsidRDefault="000C2925" w:rsidP="000C2925">
      <w:r>
        <w:t xml:space="preserve">AWS </w:t>
      </w:r>
      <w:r w:rsidR="005D6460">
        <w:t>key space</w:t>
      </w:r>
      <w:r>
        <w:t xml:space="preserve"> as the primary database </w:t>
      </w:r>
      <w:proofErr w:type="spellStart"/>
      <w:r>
        <w:t>database</w:t>
      </w:r>
      <w:proofErr w:type="spellEnd"/>
      <w:r>
        <w:t xml:space="preserve"> and AWS RDS for optional data handling</w:t>
      </w:r>
    </w:p>
    <w:p w14:paraId="78BD849A" w14:textId="77777777" w:rsidR="00BE508C" w:rsidRDefault="00BE508C"/>
    <w:p w14:paraId="7BBE7F10" w14:textId="7E97F81E" w:rsidR="006E3496" w:rsidRDefault="006E3496" w:rsidP="006E3496">
      <w:pPr>
        <w:pStyle w:val="Heading2"/>
      </w:pPr>
      <w:bookmarkStart w:id="62" w:name="_Toc120828725"/>
      <w:r>
        <w:t>Other Usages</w:t>
      </w:r>
      <w:bookmarkEnd w:id="62"/>
    </w:p>
    <w:p w14:paraId="783CEE59" w14:textId="5490BEE5" w:rsidR="006E3496" w:rsidRDefault="006E3496" w:rsidP="006E3496"/>
    <w:p w14:paraId="4FF84D0E" w14:textId="0FA0688C" w:rsidR="006E3496" w:rsidRDefault="006E3496" w:rsidP="006E3496">
      <w:pPr>
        <w:pStyle w:val="ListParagraph"/>
        <w:numPr>
          <w:ilvl w:val="0"/>
          <w:numId w:val="16"/>
        </w:numPr>
        <w:spacing w:line="360" w:lineRule="auto"/>
      </w:pPr>
      <w:r>
        <w:t xml:space="preserve">Power BI dashboard </w:t>
      </w:r>
    </w:p>
    <w:p w14:paraId="17D78014" w14:textId="23FAC8B6" w:rsidR="006E3496" w:rsidRDefault="006E3496" w:rsidP="006E3496">
      <w:pPr>
        <w:pStyle w:val="ListParagraph"/>
        <w:numPr>
          <w:ilvl w:val="0"/>
          <w:numId w:val="16"/>
        </w:numPr>
        <w:spacing w:line="360" w:lineRule="auto"/>
      </w:pPr>
      <w:r>
        <w:t>SAS Viya dashboard</w:t>
      </w:r>
    </w:p>
    <w:p w14:paraId="66F2B3B9" w14:textId="1E8E6CA5" w:rsidR="006E3496" w:rsidRDefault="006E3496" w:rsidP="006E3496">
      <w:pPr>
        <w:pStyle w:val="ListParagraph"/>
        <w:numPr>
          <w:ilvl w:val="0"/>
          <w:numId w:val="16"/>
        </w:numPr>
        <w:spacing w:line="360" w:lineRule="auto"/>
      </w:pPr>
      <w:r>
        <w:t>Glassdoor API</w:t>
      </w:r>
    </w:p>
    <w:p w14:paraId="58EAB4BB" w14:textId="4D8BC419" w:rsidR="006E3496" w:rsidRDefault="006E3496" w:rsidP="006E3496">
      <w:pPr>
        <w:pStyle w:val="ListParagraph"/>
        <w:numPr>
          <w:ilvl w:val="0"/>
          <w:numId w:val="16"/>
        </w:numPr>
        <w:spacing w:line="360" w:lineRule="auto"/>
      </w:pPr>
      <w:proofErr w:type="spellStart"/>
      <w:r>
        <w:t>Stackoverflow</w:t>
      </w:r>
      <w:proofErr w:type="spellEnd"/>
      <w:r>
        <w:t xml:space="preserve"> services</w:t>
      </w:r>
    </w:p>
    <w:p w14:paraId="05EED4F1" w14:textId="3C8DDD53" w:rsidR="006E3496" w:rsidRPr="006E3496" w:rsidRDefault="006E3496" w:rsidP="006E3496">
      <w:pPr>
        <w:pStyle w:val="ListParagraph"/>
        <w:numPr>
          <w:ilvl w:val="0"/>
          <w:numId w:val="16"/>
        </w:numPr>
        <w:spacing w:line="360" w:lineRule="auto"/>
      </w:pPr>
      <w:r>
        <w:t>LinkedIn API</w:t>
      </w:r>
    </w:p>
    <w:p w14:paraId="434CB096" w14:textId="77777777" w:rsidR="006E3496" w:rsidRDefault="006E3496"/>
    <w:p w14:paraId="1A024F6F" w14:textId="561D7635" w:rsidR="008F1A65" w:rsidRDefault="008F1A65">
      <w:r>
        <w:br w:type="page"/>
      </w:r>
    </w:p>
    <w:p w14:paraId="20E768C9" w14:textId="0ED9A560" w:rsidR="008F1A65" w:rsidRDefault="00A00E3E" w:rsidP="00E062E4">
      <w:pPr>
        <w:pStyle w:val="Heading1"/>
        <w:rPr>
          <w:rStyle w:val="markedcontent"/>
        </w:rPr>
      </w:pPr>
      <w:bookmarkStart w:id="63" w:name="_Toc120828726"/>
      <w:r>
        <w:rPr>
          <w:rStyle w:val="markedcontent"/>
        </w:rPr>
        <w:lastRenderedPageBreak/>
        <w:t>BUDGET AND BUDGET JUSTIFICATION</w:t>
      </w:r>
      <w:bookmarkEnd w:id="63"/>
    </w:p>
    <w:p w14:paraId="1E7853F6" w14:textId="77777777" w:rsidR="00B43A8D" w:rsidRDefault="00B43A8D" w:rsidP="002E2516"/>
    <w:p w14:paraId="22EEAB85" w14:textId="6206B593" w:rsidR="00B43A8D" w:rsidRPr="007240FE" w:rsidRDefault="00B43A8D" w:rsidP="00B43A8D">
      <w:pPr>
        <w:spacing w:line="360" w:lineRule="auto"/>
        <w:jc w:val="both"/>
        <w:rPr>
          <w:rFonts w:cs="Times New Roman"/>
          <w:b/>
          <w:bCs/>
        </w:rPr>
      </w:pPr>
      <w:r>
        <w:rPr>
          <w:rFonts w:cs="Times New Roman"/>
          <w:szCs w:val="24"/>
        </w:rPr>
        <w:t xml:space="preserve">The </w:t>
      </w:r>
      <w:r>
        <w:rPr>
          <w:rFonts w:cs="Times New Roman"/>
          <w:szCs w:val="24"/>
        </w:rPr>
        <w:t>budgets</w:t>
      </w:r>
      <w:r>
        <w:rPr>
          <w:rFonts w:cs="Times New Roman"/>
          <w:szCs w:val="24"/>
        </w:rPr>
        <w:t xml:space="preserve"> that are needed for the entire </w:t>
      </w:r>
      <w:proofErr w:type="spellStart"/>
      <w:r>
        <w:rPr>
          <w:rFonts w:cs="Times New Roman"/>
          <w:szCs w:val="24"/>
        </w:rPr>
        <w:t>AITor</w:t>
      </w:r>
      <w:proofErr w:type="spellEnd"/>
      <w:r>
        <w:rPr>
          <w:rFonts w:cs="Times New Roman"/>
          <w:szCs w:val="24"/>
        </w:rPr>
        <w:t xml:space="preserve"> platform, can be classified into two categories. These categories will represent the </w:t>
      </w:r>
      <w:r>
        <w:rPr>
          <w:rFonts w:cs="Times New Roman"/>
          <w:szCs w:val="24"/>
        </w:rPr>
        <w:t>cloud-based</w:t>
      </w:r>
      <w:r>
        <w:rPr>
          <w:rFonts w:cs="Times New Roman"/>
          <w:szCs w:val="24"/>
        </w:rPr>
        <w:t xml:space="preserve"> cost that needed for development </w:t>
      </w:r>
      <w:proofErr w:type="spellStart"/>
      <w:r>
        <w:rPr>
          <w:rFonts w:cs="Times New Roman"/>
          <w:szCs w:val="24"/>
        </w:rPr>
        <w:t>ad</w:t>
      </w:r>
      <w:proofErr w:type="spellEnd"/>
      <w:r>
        <w:rPr>
          <w:rFonts w:cs="Times New Roman"/>
          <w:szCs w:val="24"/>
        </w:rPr>
        <w:t xml:space="preserve"> deployment and the other category represent the marketing cost for commercialize and market the </w:t>
      </w:r>
      <w:proofErr w:type="spellStart"/>
      <w:r>
        <w:rPr>
          <w:rFonts w:cs="Times New Roman"/>
          <w:szCs w:val="24"/>
        </w:rPr>
        <w:t>AITor</w:t>
      </w:r>
      <w:proofErr w:type="spellEnd"/>
      <w:r>
        <w:rPr>
          <w:rFonts w:cs="Times New Roman"/>
          <w:szCs w:val="24"/>
        </w:rPr>
        <w:t xml:space="preserve"> product </w:t>
      </w:r>
      <w:r w:rsidRPr="007240FE">
        <w:rPr>
          <w:rFonts w:cs="Times New Roman"/>
          <w:b/>
          <w:bCs/>
          <w:szCs w:val="24"/>
        </w:rPr>
        <w:t>Cloud Based Cost</w:t>
      </w:r>
    </w:p>
    <w:p w14:paraId="065A2AA1" w14:textId="77777777" w:rsidR="00B43A8D" w:rsidRDefault="00B43A8D" w:rsidP="002E2516"/>
    <w:p w14:paraId="1FD2DD4F" w14:textId="32D03412" w:rsidR="000B6C19" w:rsidRDefault="000B6C19" w:rsidP="000B6C19">
      <w:pPr>
        <w:pStyle w:val="Caption"/>
        <w:keepNext/>
        <w:jc w:val="center"/>
      </w:pPr>
      <w:bookmarkStart w:id="64" w:name="_Toc95505862"/>
      <w:r>
        <w:t xml:space="preserve">Table </w:t>
      </w:r>
      <w:r w:rsidR="006C2813">
        <w:t>6</w:t>
      </w:r>
      <w:r>
        <w:noBreakHyphen/>
      </w:r>
      <w:r w:rsidR="00000000">
        <w:fldChar w:fldCharType="begin"/>
      </w:r>
      <w:r w:rsidR="00000000">
        <w:instrText xml:space="preserve"> SEQ Table \* ARABIC \s 1 </w:instrText>
      </w:r>
      <w:r w:rsidR="00000000">
        <w:fldChar w:fldCharType="separate"/>
      </w:r>
      <w:r>
        <w:rPr>
          <w:noProof/>
        </w:rPr>
        <w:t>1</w:t>
      </w:r>
      <w:r w:rsidR="00000000">
        <w:rPr>
          <w:noProof/>
        </w:rPr>
        <w:fldChar w:fldCharType="end"/>
      </w:r>
      <w:r>
        <w:t>: Cloud cost estimation</w:t>
      </w:r>
      <w:bookmarkEnd w:id="64"/>
    </w:p>
    <w:tbl>
      <w:tblPr>
        <w:tblStyle w:val="GridTable4-Accent1"/>
        <w:tblW w:w="8320" w:type="dxa"/>
        <w:tblLook w:val="04A0" w:firstRow="1" w:lastRow="0" w:firstColumn="1" w:lastColumn="0" w:noHBand="0" w:noVBand="1"/>
      </w:tblPr>
      <w:tblGrid>
        <w:gridCol w:w="4420"/>
        <w:gridCol w:w="1300"/>
        <w:gridCol w:w="1300"/>
        <w:gridCol w:w="1300"/>
      </w:tblGrid>
      <w:tr w:rsidR="00AE6BB4" w:rsidRPr="0059062A" w14:paraId="3F874D68" w14:textId="77777777" w:rsidTr="005A709F">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498B64F9" w14:textId="77777777" w:rsidR="00AE6BB4" w:rsidRPr="003C0B84" w:rsidRDefault="00AE6BB4" w:rsidP="005A709F">
            <w:pPr>
              <w:jc w:val="left"/>
              <w:rPr>
                <w:rFonts w:eastAsia="Times New Roman" w:cs="Times New Roman"/>
                <w:szCs w:val="24"/>
                <w:lang w:eastAsia="en-GB" w:bidi="si-LK"/>
              </w:rPr>
            </w:pPr>
            <w:r w:rsidRPr="003C0B84">
              <w:rPr>
                <w:rFonts w:eastAsia="Times New Roman" w:cs="Times New Roman"/>
                <w:szCs w:val="24"/>
                <w:lang w:eastAsia="en-GB" w:bidi="si-LK"/>
              </w:rPr>
              <w:t>Service</w:t>
            </w:r>
          </w:p>
        </w:tc>
        <w:tc>
          <w:tcPr>
            <w:tcW w:w="1300" w:type="dxa"/>
            <w:noWrap/>
            <w:hideMark/>
          </w:tcPr>
          <w:p w14:paraId="03AD7C34" w14:textId="77777777" w:rsidR="00AE6BB4" w:rsidRPr="003C0B84" w:rsidRDefault="00AE6BB4" w:rsidP="005A709F">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GB" w:bidi="si-LK"/>
              </w:rPr>
            </w:pPr>
            <w:r w:rsidRPr="003C0B84">
              <w:rPr>
                <w:rFonts w:eastAsia="Times New Roman" w:cs="Times New Roman"/>
                <w:szCs w:val="24"/>
                <w:lang w:eastAsia="en-GB" w:bidi="si-LK"/>
              </w:rPr>
              <w:t>Monthly</w:t>
            </w:r>
          </w:p>
        </w:tc>
        <w:tc>
          <w:tcPr>
            <w:tcW w:w="1300" w:type="dxa"/>
            <w:noWrap/>
            <w:hideMark/>
          </w:tcPr>
          <w:p w14:paraId="31827EE7" w14:textId="77777777" w:rsidR="00AE6BB4" w:rsidRPr="003C0B84" w:rsidRDefault="00AE6BB4" w:rsidP="005A709F">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GB" w:bidi="si-LK"/>
              </w:rPr>
            </w:pPr>
            <w:r w:rsidRPr="003C0B84">
              <w:rPr>
                <w:rFonts w:eastAsia="Times New Roman" w:cs="Times New Roman"/>
                <w:szCs w:val="24"/>
                <w:lang w:eastAsia="en-GB" w:bidi="si-LK"/>
              </w:rPr>
              <w:t>First 12 months total</w:t>
            </w:r>
          </w:p>
        </w:tc>
        <w:tc>
          <w:tcPr>
            <w:tcW w:w="1300" w:type="dxa"/>
            <w:noWrap/>
            <w:hideMark/>
          </w:tcPr>
          <w:p w14:paraId="764B3D9B" w14:textId="77777777" w:rsidR="00AE6BB4" w:rsidRPr="003C0B84" w:rsidRDefault="00AE6BB4" w:rsidP="005A709F">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GB" w:bidi="si-LK"/>
              </w:rPr>
            </w:pPr>
            <w:r w:rsidRPr="003C0B84">
              <w:rPr>
                <w:rFonts w:eastAsia="Times New Roman" w:cs="Times New Roman"/>
                <w:szCs w:val="24"/>
                <w:lang w:eastAsia="en-GB" w:bidi="si-LK"/>
              </w:rPr>
              <w:t>Currency</w:t>
            </w:r>
          </w:p>
        </w:tc>
      </w:tr>
      <w:tr w:rsidR="00AE6BB4" w:rsidRPr="0059062A" w14:paraId="12FA2FE3" w14:textId="77777777" w:rsidTr="005A709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44B1706A" w14:textId="77777777" w:rsidR="00AE6BB4" w:rsidRPr="00416CF1" w:rsidRDefault="00AE6BB4" w:rsidP="005A709F">
            <w:pPr>
              <w:jc w:val="left"/>
              <w:rPr>
                <w:rFonts w:eastAsia="Times New Roman" w:cs="Times New Roman"/>
                <w:b w:val="0"/>
                <w:bCs w:val="0"/>
                <w:color w:val="000000"/>
                <w:szCs w:val="24"/>
                <w:lang w:eastAsia="en-GB" w:bidi="si-LK"/>
              </w:rPr>
            </w:pPr>
            <w:r w:rsidRPr="00416CF1">
              <w:rPr>
                <w:rFonts w:eastAsia="Times New Roman" w:cs="Times New Roman"/>
                <w:b w:val="0"/>
                <w:bCs w:val="0"/>
                <w:color w:val="000000"/>
                <w:szCs w:val="24"/>
                <w:lang w:eastAsia="en-GB" w:bidi="si-LK"/>
              </w:rPr>
              <w:t xml:space="preserve">AWS </w:t>
            </w:r>
            <w:proofErr w:type="spellStart"/>
            <w:r w:rsidRPr="00416CF1">
              <w:rPr>
                <w:rFonts w:eastAsia="Times New Roman" w:cs="Times New Roman"/>
                <w:b w:val="0"/>
                <w:bCs w:val="0"/>
                <w:color w:val="000000"/>
                <w:szCs w:val="24"/>
                <w:lang w:eastAsia="en-GB" w:bidi="si-LK"/>
              </w:rPr>
              <w:t>Fargate</w:t>
            </w:r>
            <w:proofErr w:type="spellEnd"/>
          </w:p>
        </w:tc>
        <w:tc>
          <w:tcPr>
            <w:tcW w:w="1300" w:type="dxa"/>
            <w:noWrap/>
            <w:hideMark/>
          </w:tcPr>
          <w:p w14:paraId="66325FFB" w14:textId="77777777" w:rsidR="00AE6BB4" w:rsidRPr="003C0B84" w:rsidRDefault="00AE6BB4" w:rsidP="005A709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FFFFFF"/>
                <w:szCs w:val="24"/>
                <w:lang w:eastAsia="en-GB" w:bidi="si-LK"/>
              </w:rPr>
            </w:pPr>
            <w:r w:rsidRPr="003C0B84">
              <w:rPr>
                <w:rFonts w:eastAsia="Times New Roman" w:cs="Times New Roman"/>
                <w:color w:val="000000" w:themeColor="text1"/>
                <w:szCs w:val="24"/>
                <w:lang w:eastAsia="en-GB" w:bidi="si-LK"/>
              </w:rPr>
              <w:t>36.04</w:t>
            </w:r>
          </w:p>
        </w:tc>
        <w:tc>
          <w:tcPr>
            <w:tcW w:w="1300" w:type="dxa"/>
            <w:noWrap/>
            <w:hideMark/>
          </w:tcPr>
          <w:p w14:paraId="35991958" w14:textId="77777777" w:rsidR="00AE6BB4" w:rsidRPr="003C0B84" w:rsidRDefault="00AE6BB4" w:rsidP="005A709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GB" w:bidi="si-LK"/>
              </w:rPr>
            </w:pPr>
            <w:r w:rsidRPr="003C0B84">
              <w:rPr>
                <w:rFonts w:eastAsia="Times New Roman" w:cs="Times New Roman"/>
                <w:color w:val="000000"/>
                <w:szCs w:val="24"/>
                <w:lang w:eastAsia="en-GB" w:bidi="si-LK"/>
              </w:rPr>
              <w:t>432.48</w:t>
            </w:r>
          </w:p>
        </w:tc>
        <w:tc>
          <w:tcPr>
            <w:tcW w:w="1300" w:type="dxa"/>
            <w:noWrap/>
            <w:hideMark/>
          </w:tcPr>
          <w:p w14:paraId="4D6E13CB" w14:textId="77777777" w:rsidR="00AE6BB4" w:rsidRPr="003C0B84" w:rsidRDefault="00AE6BB4" w:rsidP="005A709F">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GB" w:bidi="si-LK"/>
              </w:rPr>
            </w:pPr>
            <w:r w:rsidRPr="003C0B84">
              <w:rPr>
                <w:rFonts w:eastAsia="Times New Roman" w:cs="Times New Roman"/>
                <w:color w:val="000000"/>
                <w:szCs w:val="24"/>
                <w:lang w:eastAsia="en-GB" w:bidi="si-LK"/>
              </w:rPr>
              <w:t>USD</w:t>
            </w:r>
          </w:p>
        </w:tc>
      </w:tr>
      <w:tr w:rsidR="00AE6BB4" w:rsidRPr="0059062A" w14:paraId="7D3CE3C1" w14:textId="77777777" w:rsidTr="005A709F">
        <w:trPr>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230BC27A" w14:textId="77777777" w:rsidR="00AE6BB4" w:rsidRPr="00416CF1" w:rsidRDefault="00AE6BB4" w:rsidP="005A709F">
            <w:pPr>
              <w:jc w:val="left"/>
              <w:rPr>
                <w:rFonts w:eastAsia="Times New Roman" w:cs="Times New Roman"/>
                <w:b w:val="0"/>
                <w:bCs w:val="0"/>
                <w:color w:val="000000"/>
                <w:szCs w:val="24"/>
                <w:lang w:eastAsia="en-GB" w:bidi="si-LK"/>
              </w:rPr>
            </w:pPr>
            <w:r w:rsidRPr="00416CF1">
              <w:rPr>
                <w:rFonts w:eastAsia="Times New Roman" w:cs="Times New Roman"/>
                <w:b w:val="0"/>
                <w:bCs w:val="0"/>
                <w:color w:val="000000"/>
                <w:szCs w:val="24"/>
                <w:lang w:eastAsia="en-GB" w:bidi="si-LK"/>
              </w:rPr>
              <w:t>S3 Standard</w:t>
            </w:r>
          </w:p>
        </w:tc>
        <w:tc>
          <w:tcPr>
            <w:tcW w:w="1300" w:type="dxa"/>
            <w:noWrap/>
            <w:hideMark/>
          </w:tcPr>
          <w:p w14:paraId="15307FD7" w14:textId="77777777" w:rsidR="00AE6BB4" w:rsidRPr="003C0B84" w:rsidRDefault="00AE6BB4" w:rsidP="005A709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GB" w:bidi="si-LK"/>
              </w:rPr>
            </w:pPr>
            <w:r w:rsidRPr="003C0B84">
              <w:rPr>
                <w:rFonts w:eastAsia="Times New Roman" w:cs="Times New Roman"/>
                <w:color w:val="000000"/>
                <w:szCs w:val="24"/>
                <w:lang w:eastAsia="en-GB" w:bidi="si-LK"/>
              </w:rPr>
              <w:t>1.16</w:t>
            </w:r>
          </w:p>
        </w:tc>
        <w:tc>
          <w:tcPr>
            <w:tcW w:w="1300" w:type="dxa"/>
            <w:noWrap/>
            <w:hideMark/>
          </w:tcPr>
          <w:p w14:paraId="00A51375" w14:textId="77777777" w:rsidR="00AE6BB4" w:rsidRPr="003C0B84" w:rsidRDefault="00AE6BB4" w:rsidP="005A709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GB" w:bidi="si-LK"/>
              </w:rPr>
            </w:pPr>
            <w:r w:rsidRPr="003C0B84">
              <w:rPr>
                <w:rFonts w:eastAsia="Times New Roman" w:cs="Times New Roman"/>
                <w:color w:val="000000"/>
                <w:szCs w:val="24"/>
                <w:lang w:eastAsia="en-GB" w:bidi="si-LK"/>
              </w:rPr>
              <w:t>13.92</w:t>
            </w:r>
          </w:p>
        </w:tc>
        <w:tc>
          <w:tcPr>
            <w:tcW w:w="1300" w:type="dxa"/>
            <w:noWrap/>
            <w:hideMark/>
          </w:tcPr>
          <w:p w14:paraId="57E81365" w14:textId="77777777" w:rsidR="00AE6BB4" w:rsidRPr="003C0B84" w:rsidRDefault="00AE6BB4" w:rsidP="005A709F">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GB" w:bidi="si-LK"/>
              </w:rPr>
            </w:pPr>
            <w:r w:rsidRPr="003C0B84">
              <w:rPr>
                <w:rFonts w:eastAsia="Times New Roman" w:cs="Times New Roman"/>
                <w:color w:val="000000"/>
                <w:szCs w:val="24"/>
                <w:lang w:eastAsia="en-GB" w:bidi="si-LK"/>
              </w:rPr>
              <w:t>USD</w:t>
            </w:r>
          </w:p>
        </w:tc>
      </w:tr>
      <w:tr w:rsidR="00AE6BB4" w:rsidRPr="0059062A" w14:paraId="0A2E9A7F" w14:textId="77777777" w:rsidTr="005A709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23FA5528" w14:textId="77777777" w:rsidR="00AE6BB4" w:rsidRPr="00416CF1" w:rsidRDefault="00AE6BB4" w:rsidP="005A709F">
            <w:pPr>
              <w:jc w:val="left"/>
              <w:rPr>
                <w:rFonts w:eastAsia="Times New Roman" w:cs="Times New Roman"/>
                <w:b w:val="0"/>
                <w:bCs w:val="0"/>
                <w:color w:val="000000"/>
                <w:szCs w:val="24"/>
                <w:lang w:eastAsia="en-GB" w:bidi="si-LK"/>
              </w:rPr>
            </w:pPr>
            <w:r w:rsidRPr="00416CF1">
              <w:rPr>
                <w:rFonts w:eastAsia="Times New Roman" w:cs="Times New Roman"/>
                <w:b w:val="0"/>
                <w:bCs w:val="0"/>
                <w:color w:val="000000"/>
                <w:szCs w:val="24"/>
                <w:lang w:eastAsia="en-GB" w:bidi="si-LK"/>
              </w:rPr>
              <w:t>Data Transfer</w:t>
            </w:r>
          </w:p>
        </w:tc>
        <w:tc>
          <w:tcPr>
            <w:tcW w:w="1300" w:type="dxa"/>
            <w:noWrap/>
            <w:hideMark/>
          </w:tcPr>
          <w:p w14:paraId="55A1A4B0" w14:textId="77777777" w:rsidR="00AE6BB4" w:rsidRPr="003C0B84" w:rsidRDefault="00AE6BB4" w:rsidP="005A709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GB" w:bidi="si-LK"/>
              </w:rPr>
            </w:pPr>
            <w:r w:rsidRPr="003C0B84">
              <w:rPr>
                <w:rFonts w:eastAsia="Times New Roman" w:cs="Times New Roman"/>
                <w:color w:val="000000"/>
                <w:szCs w:val="24"/>
                <w:lang w:eastAsia="en-GB" w:bidi="si-LK"/>
              </w:rPr>
              <w:t>0</w:t>
            </w:r>
          </w:p>
        </w:tc>
        <w:tc>
          <w:tcPr>
            <w:tcW w:w="1300" w:type="dxa"/>
            <w:noWrap/>
            <w:hideMark/>
          </w:tcPr>
          <w:p w14:paraId="3537E6E1" w14:textId="77777777" w:rsidR="00AE6BB4" w:rsidRPr="003C0B84" w:rsidRDefault="00AE6BB4" w:rsidP="005A709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GB" w:bidi="si-LK"/>
              </w:rPr>
            </w:pPr>
            <w:r w:rsidRPr="003C0B84">
              <w:rPr>
                <w:rFonts w:eastAsia="Times New Roman" w:cs="Times New Roman"/>
                <w:color w:val="000000"/>
                <w:szCs w:val="24"/>
                <w:lang w:eastAsia="en-GB" w:bidi="si-LK"/>
              </w:rPr>
              <w:t>0</w:t>
            </w:r>
          </w:p>
        </w:tc>
        <w:tc>
          <w:tcPr>
            <w:tcW w:w="1300" w:type="dxa"/>
            <w:noWrap/>
            <w:hideMark/>
          </w:tcPr>
          <w:p w14:paraId="3CA111A4" w14:textId="77777777" w:rsidR="00AE6BB4" w:rsidRPr="003C0B84" w:rsidRDefault="00AE6BB4" w:rsidP="005A709F">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GB" w:bidi="si-LK"/>
              </w:rPr>
            </w:pPr>
            <w:r w:rsidRPr="003C0B84">
              <w:rPr>
                <w:rFonts w:eastAsia="Times New Roman" w:cs="Times New Roman"/>
                <w:color w:val="000000"/>
                <w:szCs w:val="24"/>
                <w:lang w:eastAsia="en-GB" w:bidi="si-LK"/>
              </w:rPr>
              <w:t>USD</w:t>
            </w:r>
          </w:p>
        </w:tc>
      </w:tr>
      <w:tr w:rsidR="00AE6BB4" w:rsidRPr="0059062A" w14:paraId="6C0AA0D7" w14:textId="77777777" w:rsidTr="005A709F">
        <w:trPr>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38E9AC6A" w14:textId="77777777" w:rsidR="00AE6BB4" w:rsidRPr="00416CF1" w:rsidRDefault="00AE6BB4" w:rsidP="005A709F">
            <w:pPr>
              <w:jc w:val="left"/>
              <w:rPr>
                <w:rFonts w:eastAsia="Times New Roman" w:cs="Times New Roman"/>
                <w:b w:val="0"/>
                <w:bCs w:val="0"/>
                <w:color w:val="000000"/>
                <w:szCs w:val="24"/>
                <w:lang w:eastAsia="en-GB" w:bidi="si-LK"/>
              </w:rPr>
            </w:pPr>
            <w:r w:rsidRPr="00416CF1">
              <w:rPr>
                <w:rFonts w:eastAsia="Times New Roman" w:cs="Times New Roman"/>
                <w:b w:val="0"/>
                <w:bCs w:val="0"/>
                <w:color w:val="000000"/>
                <w:szCs w:val="24"/>
                <w:lang w:eastAsia="en-GB" w:bidi="si-LK"/>
              </w:rPr>
              <w:t>Amazon Simple Queue Service (SQS)</w:t>
            </w:r>
          </w:p>
        </w:tc>
        <w:tc>
          <w:tcPr>
            <w:tcW w:w="1300" w:type="dxa"/>
            <w:noWrap/>
            <w:hideMark/>
          </w:tcPr>
          <w:p w14:paraId="778833C6" w14:textId="77777777" w:rsidR="00AE6BB4" w:rsidRPr="003C0B84" w:rsidRDefault="00AE6BB4" w:rsidP="005A709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GB" w:bidi="si-LK"/>
              </w:rPr>
            </w:pPr>
            <w:r w:rsidRPr="003C0B84">
              <w:rPr>
                <w:rFonts w:eastAsia="Times New Roman" w:cs="Times New Roman"/>
                <w:color w:val="000000"/>
                <w:szCs w:val="24"/>
                <w:lang w:eastAsia="en-GB" w:bidi="si-LK"/>
              </w:rPr>
              <w:t>0</w:t>
            </w:r>
          </w:p>
        </w:tc>
        <w:tc>
          <w:tcPr>
            <w:tcW w:w="1300" w:type="dxa"/>
            <w:noWrap/>
            <w:hideMark/>
          </w:tcPr>
          <w:p w14:paraId="3F3727E5" w14:textId="77777777" w:rsidR="00AE6BB4" w:rsidRPr="003C0B84" w:rsidRDefault="00AE6BB4" w:rsidP="005A709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GB" w:bidi="si-LK"/>
              </w:rPr>
            </w:pPr>
            <w:r w:rsidRPr="003C0B84">
              <w:rPr>
                <w:rFonts w:eastAsia="Times New Roman" w:cs="Times New Roman"/>
                <w:color w:val="000000"/>
                <w:szCs w:val="24"/>
                <w:lang w:eastAsia="en-GB" w:bidi="si-LK"/>
              </w:rPr>
              <w:t>0</w:t>
            </w:r>
          </w:p>
        </w:tc>
        <w:tc>
          <w:tcPr>
            <w:tcW w:w="1300" w:type="dxa"/>
            <w:noWrap/>
            <w:hideMark/>
          </w:tcPr>
          <w:p w14:paraId="4202447F" w14:textId="77777777" w:rsidR="00AE6BB4" w:rsidRPr="003C0B84" w:rsidRDefault="00AE6BB4" w:rsidP="005A709F">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GB" w:bidi="si-LK"/>
              </w:rPr>
            </w:pPr>
            <w:r w:rsidRPr="003C0B84">
              <w:rPr>
                <w:rFonts w:eastAsia="Times New Roman" w:cs="Times New Roman"/>
                <w:color w:val="000000"/>
                <w:szCs w:val="24"/>
                <w:lang w:eastAsia="en-GB" w:bidi="si-LK"/>
              </w:rPr>
              <w:t>USD</w:t>
            </w:r>
          </w:p>
        </w:tc>
      </w:tr>
      <w:tr w:rsidR="00AE6BB4" w:rsidRPr="0059062A" w14:paraId="06B70522" w14:textId="77777777" w:rsidTr="005A709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6EC936BD" w14:textId="77777777" w:rsidR="00AE6BB4" w:rsidRPr="00416CF1" w:rsidRDefault="00AE6BB4" w:rsidP="005A709F">
            <w:pPr>
              <w:jc w:val="left"/>
              <w:rPr>
                <w:rFonts w:eastAsia="Times New Roman" w:cs="Times New Roman"/>
                <w:b w:val="0"/>
                <w:bCs w:val="0"/>
                <w:color w:val="000000"/>
                <w:szCs w:val="24"/>
                <w:lang w:eastAsia="en-GB" w:bidi="si-LK"/>
              </w:rPr>
            </w:pPr>
            <w:r w:rsidRPr="00416CF1">
              <w:rPr>
                <w:rFonts w:eastAsia="Times New Roman" w:cs="Times New Roman"/>
                <w:b w:val="0"/>
                <w:bCs w:val="0"/>
                <w:color w:val="000000"/>
                <w:szCs w:val="24"/>
                <w:lang w:eastAsia="en-GB" w:bidi="si-LK"/>
              </w:rPr>
              <w:t>Amazon Elastic Container Registry</w:t>
            </w:r>
          </w:p>
        </w:tc>
        <w:tc>
          <w:tcPr>
            <w:tcW w:w="1300" w:type="dxa"/>
            <w:noWrap/>
            <w:hideMark/>
          </w:tcPr>
          <w:p w14:paraId="3845DA63" w14:textId="77777777" w:rsidR="00AE6BB4" w:rsidRPr="003C0B84" w:rsidRDefault="00AE6BB4" w:rsidP="005A709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GB" w:bidi="si-LK"/>
              </w:rPr>
            </w:pPr>
            <w:r w:rsidRPr="003C0B84">
              <w:rPr>
                <w:rFonts w:eastAsia="Times New Roman" w:cs="Times New Roman"/>
                <w:color w:val="000000"/>
                <w:szCs w:val="24"/>
                <w:lang w:eastAsia="en-GB" w:bidi="si-LK"/>
              </w:rPr>
              <w:t>0.5</w:t>
            </w:r>
          </w:p>
        </w:tc>
        <w:tc>
          <w:tcPr>
            <w:tcW w:w="1300" w:type="dxa"/>
            <w:noWrap/>
            <w:hideMark/>
          </w:tcPr>
          <w:p w14:paraId="6AD7C6D4" w14:textId="77777777" w:rsidR="00AE6BB4" w:rsidRPr="003C0B84" w:rsidRDefault="00AE6BB4" w:rsidP="005A709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GB" w:bidi="si-LK"/>
              </w:rPr>
            </w:pPr>
            <w:r w:rsidRPr="003C0B84">
              <w:rPr>
                <w:rFonts w:eastAsia="Times New Roman" w:cs="Times New Roman"/>
                <w:color w:val="000000"/>
                <w:szCs w:val="24"/>
                <w:lang w:eastAsia="en-GB" w:bidi="si-LK"/>
              </w:rPr>
              <w:t>6</w:t>
            </w:r>
          </w:p>
        </w:tc>
        <w:tc>
          <w:tcPr>
            <w:tcW w:w="1300" w:type="dxa"/>
            <w:noWrap/>
            <w:hideMark/>
          </w:tcPr>
          <w:p w14:paraId="72F39C10" w14:textId="77777777" w:rsidR="00AE6BB4" w:rsidRPr="003C0B84" w:rsidRDefault="00AE6BB4" w:rsidP="005A709F">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GB" w:bidi="si-LK"/>
              </w:rPr>
            </w:pPr>
            <w:r w:rsidRPr="003C0B84">
              <w:rPr>
                <w:rFonts w:eastAsia="Times New Roman" w:cs="Times New Roman"/>
                <w:color w:val="000000"/>
                <w:szCs w:val="24"/>
                <w:lang w:eastAsia="en-GB" w:bidi="si-LK"/>
              </w:rPr>
              <w:t>USD</w:t>
            </w:r>
          </w:p>
        </w:tc>
      </w:tr>
      <w:tr w:rsidR="00AE6BB4" w:rsidRPr="0059062A" w14:paraId="2AB6762C" w14:textId="77777777" w:rsidTr="005A709F">
        <w:trPr>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364C8B72" w14:textId="77777777" w:rsidR="00AE6BB4" w:rsidRPr="00416CF1" w:rsidRDefault="00AE6BB4" w:rsidP="005A709F">
            <w:pPr>
              <w:jc w:val="left"/>
              <w:rPr>
                <w:rFonts w:eastAsia="Times New Roman" w:cs="Times New Roman"/>
                <w:b w:val="0"/>
                <w:bCs w:val="0"/>
                <w:color w:val="000000"/>
                <w:szCs w:val="24"/>
                <w:lang w:eastAsia="en-GB" w:bidi="si-LK"/>
              </w:rPr>
            </w:pPr>
            <w:r w:rsidRPr="00416CF1">
              <w:rPr>
                <w:rFonts w:eastAsia="Times New Roman" w:cs="Times New Roman"/>
                <w:b w:val="0"/>
                <w:bCs w:val="0"/>
                <w:color w:val="000000"/>
                <w:szCs w:val="24"/>
                <w:lang w:eastAsia="en-GB" w:bidi="si-LK"/>
              </w:rPr>
              <w:t>Amazon EC2</w:t>
            </w:r>
          </w:p>
        </w:tc>
        <w:tc>
          <w:tcPr>
            <w:tcW w:w="1300" w:type="dxa"/>
            <w:noWrap/>
            <w:hideMark/>
          </w:tcPr>
          <w:p w14:paraId="318E60B1" w14:textId="77777777" w:rsidR="00AE6BB4" w:rsidRPr="003C0B84" w:rsidRDefault="00AE6BB4" w:rsidP="005A709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FFFFFF"/>
                <w:szCs w:val="24"/>
                <w:lang w:eastAsia="en-GB" w:bidi="si-LK"/>
              </w:rPr>
            </w:pPr>
            <w:r w:rsidRPr="003C0B84">
              <w:rPr>
                <w:rFonts w:eastAsia="Times New Roman" w:cs="Times New Roman"/>
                <w:color w:val="FFFFFF"/>
                <w:szCs w:val="24"/>
                <w:lang w:eastAsia="en-GB" w:bidi="si-LK"/>
              </w:rPr>
              <w:t>43.87</w:t>
            </w:r>
          </w:p>
        </w:tc>
        <w:tc>
          <w:tcPr>
            <w:tcW w:w="1300" w:type="dxa"/>
            <w:noWrap/>
            <w:hideMark/>
          </w:tcPr>
          <w:p w14:paraId="3E203CB2" w14:textId="77777777" w:rsidR="00AE6BB4" w:rsidRPr="003C0B84" w:rsidRDefault="00AE6BB4" w:rsidP="005A709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GB" w:bidi="si-LK"/>
              </w:rPr>
            </w:pPr>
            <w:r w:rsidRPr="003C0B84">
              <w:rPr>
                <w:rFonts w:eastAsia="Times New Roman" w:cs="Times New Roman"/>
                <w:color w:val="000000"/>
                <w:szCs w:val="24"/>
                <w:lang w:eastAsia="en-GB" w:bidi="si-LK"/>
              </w:rPr>
              <w:t>526.44</w:t>
            </w:r>
          </w:p>
        </w:tc>
        <w:tc>
          <w:tcPr>
            <w:tcW w:w="1300" w:type="dxa"/>
            <w:noWrap/>
            <w:hideMark/>
          </w:tcPr>
          <w:p w14:paraId="75C53CB2" w14:textId="77777777" w:rsidR="00AE6BB4" w:rsidRPr="003C0B84" w:rsidRDefault="00AE6BB4" w:rsidP="005A709F">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n-GB" w:bidi="si-LK"/>
              </w:rPr>
            </w:pPr>
            <w:r w:rsidRPr="003C0B84">
              <w:rPr>
                <w:rFonts w:eastAsia="Times New Roman" w:cs="Times New Roman"/>
                <w:color w:val="000000"/>
                <w:szCs w:val="24"/>
                <w:lang w:eastAsia="en-GB" w:bidi="si-LK"/>
              </w:rPr>
              <w:t>USD</w:t>
            </w:r>
          </w:p>
        </w:tc>
      </w:tr>
      <w:tr w:rsidR="00AE6BB4" w:rsidRPr="0059062A" w14:paraId="46305144" w14:textId="77777777" w:rsidTr="005A709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34E0330D" w14:textId="77777777" w:rsidR="00AE6BB4" w:rsidRPr="00416CF1" w:rsidRDefault="00AE6BB4" w:rsidP="005A709F">
            <w:pPr>
              <w:jc w:val="left"/>
              <w:rPr>
                <w:rFonts w:eastAsia="Times New Roman" w:cs="Times New Roman"/>
                <w:b w:val="0"/>
                <w:bCs w:val="0"/>
                <w:color w:val="000000"/>
                <w:szCs w:val="24"/>
                <w:lang w:eastAsia="en-GB" w:bidi="si-LK"/>
              </w:rPr>
            </w:pPr>
            <w:r w:rsidRPr="00416CF1">
              <w:rPr>
                <w:rFonts w:eastAsia="Times New Roman" w:cs="Times New Roman"/>
                <w:b w:val="0"/>
                <w:bCs w:val="0"/>
                <w:color w:val="000000"/>
                <w:szCs w:val="24"/>
                <w:lang w:eastAsia="en-GB" w:bidi="si-LK"/>
              </w:rPr>
              <w:t xml:space="preserve">Amazon </w:t>
            </w:r>
            <w:proofErr w:type="spellStart"/>
            <w:r w:rsidRPr="00416CF1">
              <w:rPr>
                <w:rFonts w:eastAsia="Times New Roman" w:cs="Times New Roman"/>
                <w:b w:val="0"/>
                <w:bCs w:val="0"/>
                <w:color w:val="000000"/>
                <w:szCs w:val="24"/>
                <w:lang w:eastAsia="en-GB" w:bidi="si-LK"/>
              </w:rPr>
              <w:t>Keyspace</w:t>
            </w:r>
            <w:proofErr w:type="spellEnd"/>
          </w:p>
        </w:tc>
        <w:tc>
          <w:tcPr>
            <w:tcW w:w="1300" w:type="dxa"/>
            <w:noWrap/>
            <w:hideMark/>
          </w:tcPr>
          <w:p w14:paraId="181354FD" w14:textId="77777777" w:rsidR="00AE6BB4" w:rsidRPr="003C0B84" w:rsidRDefault="00AE6BB4" w:rsidP="005A709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GB" w:bidi="si-LK"/>
              </w:rPr>
            </w:pPr>
            <w:r w:rsidRPr="003C0B84">
              <w:rPr>
                <w:rFonts w:eastAsia="Times New Roman" w:cs="Times New Roman"/>
                <w:color w:val="000000"/>
                <w:szCs w:val="24"/>
                <w:lang w:eastAsia="en-GB" w:bidi="si-LK"/>
              </w:rPr>
              <w:t>2</w:t>
            </w:r>
          </w:p>
        </w:tc>
        <w:tc>
          <w:tcPr>
            <w:tcW w:w="1300" w:type="dxa"/>
            <w:noWrap/>
            <w:hideMark/>
          </w:tcPr>
          <w:p w14:paraId="38B02A87" w14:textId="77777777" w:rsidR="00AE6BB4" w:rsidRPr="003C0B84" w:rsidRDefault="00AE6BB4" w:rsidP="005A709F">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GB" w:bidi="si-LK"/>
              </w:rPr>
            </w:pPr>
            <w:r w:rsidRPr="003C0B84">
              <w:rPr>
                <w:rFonts w:eastAsia="Times New Roman" w:cs="Times New Roman"/>
                <w:color w:val="000000"/>
                <w:szCs w:val="24"/>
                <w:lang w:eastAsia="en-GB" w:bidi="si-LK"/>
              </w:rPr>
              <w:t>64</w:t>
            </w:r>
          </w:p>
        </w:tc>
        <w:tc>
          <w:tcPr>
            <w:tcW w:w="1300" w:type="dxa"/>
            <w:noWrap/>
            <w:hideMark/>
          </w:tcPr>
          <w:p w14:paraId="595C54DC" w14:textId="77777777" w:rsidR="00AE6BB4" w:rsidRPr="003C0B84" w:rsidRDefault="00AE6BB4" w:rsidP="005A709F">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n-GB" w:bidi="si-LK"/>
              </w:rPr>
            </w:pPr>
            <w:r w:rsidRPr="003C0B84">
              <w:rPr>
                <w:rFonts w:eastAsia="Times New Roman" w:cs="Times New Roman"/>
                <w:color w:val="000000"/>
                <w:szCs w:val="24"/>
                <w:lang w:eastAsia="en-GB" w:bidi="si-LK"/>
              </w:rPr>
              <w:t>USD</w:t>
            </w:r>
          </w:p>
        </w:tc>
      </w:tr>
      <w:tr w:rsidR="00AE6BB4" w:rsidRPr="0059062A" w14:paraId="2CA8E026" w14:textId="77777777" w:rsidTr="005A709F">
        <w:trPr>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46AA7345" w14:textId="77777777" w:rsidR="00AE6BB4" w:rsidRPr="00416CF1" w:rsidRDefault="00AE6BB4" w:rsidP="005A709F">
            <w:pPr>
              <w:jc w:val="left"/>
              <w:rPr>
                <w:rFonts w:eastAsia="Times New Roman" w:cs="Times New Roman"/>
                <w:b w:val="0"/>
                <w:bCs w:val="0"/>
                <w:color w:val="000000"/>
                <w:szCs w:val="24"/>
                <w:lang w:eastAsia="en-GB" w:bidi="si-LK"/>
              </w:rPr>
            </w:pPr>
            <w:r w:rsidRPr="00416CF1">
              <w:rPr>
                <w:rFonts w:eastAsia="Times New Roman" w:cs="Times New Roman"/>
                <w:b w:val="0"/>
                <w:bCs w:val="0"/>
                <w:color w:val="000000"/>
                <w:szCs w:val="24"/>
                <w:lang w:eastAsia="en-GB" w:bidi="si-LK"/>
              </w:rPr>
              <w:t>Other</w:t>
            </w:r>
          </w:p>
        </w:tc>
        <w:tc>
          <w:tcPr>
            <w:tcW w:w="1300" w:type="dxa"/>
            <w:noWrap/>
            <w:hideMark/>
          </w:tcPr>
          <w:p w14:paraId="1415088B" w14:textId="77777777" w:rsidR="00AE6BB4" w:rsidRPr="00416CF1" w:rsidRDefault="00AE6BB4" w:rsidP="005A709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bidi="si-LK"/>
              </w:rPr>
            </w:pPr>
            <w:r w:rsidRPr="00416CF1">
              <w:rPr>
                <w:rFonts w:eastAsia="Times New Roman" w:cs="Times New Roman"/>
                <w:color w:val="000000"/>
                <w:szCs w:val="24"/>
                <w:lang w:eastAsia="en-GB" w:bidi="si-LK"/>
              </w:rPr>
              <w:t>20</w:t>
            </w:r>
          </w:p>
        </w:tc>
        <w:tc>
          <w:tcPr>
            <w:tcW w:w="1300" w:type="dxa"/>
            <w:noWrap/>
            <w:hideMark/>
          </w:tcPr>
          <w:p w14:paraId="05F5743F" w14:textId="77777777" w:rsidR="00AE6BB4" w:rsidRPr="00416CF1" w:rsidRDefault="00AE6BB4" w:rsidP="005A709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bidi="si-LK"/>
              </w:rPr>
            </w:pPr>
            <w:r w:rsidRPr="00416CF1">
              <w:rPr>
                <w:rFonts w:eastAsia="Times New Roman" w:cs="Times New Roman"/>
                <w:color w:val="000000"/>
                <w:szCs w:val="24"/>
                <w:lang w:eastAsia="en-GB" w:bidi="si-LK"/>
              </w:rPr>
              <w:t>240</w:t>
            </w:r>
          </w:p>
        </w:tc>
        <w:tc>
          <w:tcPr>
            <w:tcW w:w="1300" w:type="dxa"/>
            <w:noWrap/>
            <w:hideMark/>
          </w:tcPr>
          <w:p w14:paraId="34794DC2" w14:textId="77777777" w:rsidR="00AE6BB4" w:rsidRPr="00416CF1" w:rsidRDefault="00AE6BB4" w:rsidP="005A709F">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eastAsia="en-GB" w:bidi="si-LK"/>
              </w:rPr>
            </w:pPr>
            <w:r w:rsidRPr="00416CF1">
              <w:rPr>
                <w:rFonts w:eastAsia="Times New Roman" w:cs="Times New Roman"/>
                <w:color w:val="000000"/>
                <w:szCs w:val="24"/>
                <w:lang w:eastAsia="en-GB" w:bidi="si-LK"/>
              </w:rPr>
              <w:t>USD</w:t>
            </w:r>
          </w:p>
        </w:tc>
      </w:tr>
      <w:tr w:rsidR="00AE6BB4" w:rsidRPr="0059062A" w14:paraId="289DB473" w14:textId="77777777" w:rsidTr="005A709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420" w:type="dxa"/>
            <w:noWrap/>
          </w:tcPr>
          <w:p w14:paraId="65ABCF05" w14:textId="77777777" w:rsidR="00AE6BB4" w:rsidRPr="0059062A" w:rsidRDefault="00AE6BB4" w:rsidP="005A709F">
            <w:pPr>
              <w:jc w:val="left"/>
              <w:rPr>
                <w:rFonts w:eastAsia="Times New Roman" w:cs="Times New Roman"/>
                <w:color w:val="000000"/>
                <w:szCs w:val="24"/>
                <w:lang w:eastAsia="en-GB" w:bidi="si-LK"/>
              </w:rPr>
            </w:pPr>
          </w:p>
        </w:tc>
        <w:tc>
          <w:tcPr>
            <w:tcW w:w="1300" w:type="dxa"/>
            <w:noWrap/>
          </w:tcPr>
          <w:p w14:paraId="0B31DC05" w14:textId="77777777" w:rsidR="00AE6BB4" w:rsidRPr="0059062A" w:rsidRDefault="00AE6BB4" w:rsidP="005A709F">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bidi="si-LK"/>
              </w:rPr>
            </w:pPr>
          </w:p>
        </w:tc>
        <w:tc>
          <w:tcPr>
            <w:tcW w:w="1300" w:type="dxa"/>
            <w:noWrap/>
          </w:tcPr>
          <w:p w14:paraId="12D26032" w14:textId="77777777" w:rsidR="00AE6BB4" w:rsidRPr="0059062A" w:rsidRDefault="00AE6BB4" w:rsidP="005A709F">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bidi="si-LK"/>
              </w:rPr>
            </w:pPr>
          </w:p>
        </w:tc>
        <w:tc>
          <w:tcPr>
            <w:tcW w:w="1300" w:type="dxa"/>
            <w:noWrap/>
          </w:tcPr>
          <w:p w14:paraId="2BC1105E" w14:textId="77777777" w:rsidR="00AE6BB4" w:rsidRPr="0059062A" w:rsidRDefault="00AE6BB4" w:rsidP="005A709F">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en-GB" w:bidi="si-LK"/>
              </w:rPr>
            </w:pPr>
          </w:p>
        </w:tc>
      </w:tr>
      <w:tr w:rsidR="00AE6BB4" w:rsidRPr="0059062A" w14:paraId="7DD63EB5" w14:textId="77777777" w:rsidTr="005A709F">
        <w:trPr>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45207280" w14:textId="77777777" w:rsidR="00AE6BB4" w:rsidRPr="003C0B84" w:rsidRDefault="00AE6BB4" w:rsidP="005A709F">
            <w:pPr>
              <w:jc w:val="left"/>
              <w:rPr>
                <w:rFonts w:eastAsia="Times New Roman" w:cs="Times New Roman"/>
                <w:color w:val="000000"/>
                <w:szCs w:val="24"/>
                <w:lang w:eastAsia="en-GB" w:bidi="si-LK"/>
              </w:rPr>
            </w:pPr>
            <w:r w:rsidRPr="003C0B84">
              <w:rPr>
                <w:rFonts w:eastAsia="Times New Roman" w:cs="Times New Roman"/>
                <w:color w:val="000000"/>
                <w:szCs w:val="24"/>
                <w:lang w:eastAsia="en-GB" w:bidi="si-LK"/>
              </w:rPr>
              <w:t>Cost</w:t>
            </w:r>
          </w:p>
        </w:tc>
        <w:tc>
          <w:tcPr>
            <w:tcW w:w="1300" w:type="dxa"/>
            <w:noWrap/>
            <w:hideMark/>
          </w:tcPr>
          <w:p w14:paraId="08D5605C" w14:textId="77777777" w:rsidR="00AE6BB4" w:rsidRPr="00416CF1" w:rsidRDefault="00AE6BB4" w:rsidP="005A709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Cs w:val="24"/>
                <w:lang w:eastAsia="en-GB" w:bidi="si-LK"/>
              </w:rPr>
            </w:pPr>
            <w:r w:rsidRPr="00416CF1">
              <w:rPr>
                <w:rFonts w:eastAsia="Times New Roman" w:cs="Times New Roman"/>
                <w:b/>
                <w:bCs/>
                <w:color w:val="000000"/>
                <w:szCs w:val="24"/>
                <w:lang w:eastAsia="en-GB" w:bidi="si-LK"/>
              </w:rPr>
              <w:t>103.57</w:t>
            </w:r>
          </w:p>
        </w:tc>
        <w:tc>
          <w:tcPr>
            <w:tcW w:w="1300" w:type="dxa"/>
            <w:noWrap/>
            <w:hideMark/>
          </w:tcPr>
          <w:p w14:paraId="7CDE6450" w14:textId="77777777" w:rsidR="00AE6BB4" w:rsidRPr="00416CF1" w:rsidRDefault="00AE6BB4" w:rsidP="005A709F">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Cs w:val="24"/>
                <w:lang w:eastAsia="en-GB" w:bidi="si-LK"/>
              </w:rPr>
            </w:pPr>
            <w:r w:rsidRPr="00416CF1">
              <w:rPr>
                <w:rFonts w:eastAsia="Times New Roman" w:cs="Times New Roman"/>
                <w:b/>
                <w:bCs/>
                <w:color w:val="000000"/>
                <w:szCs w:val="24"/>
                <w:lang w:eastAsia="en-GB" w:bidi="si-LK"/>
              </w:rPr>
              <w:t>1282.84</w:t>
            </w:r>
          </w:p>
        </w:tc>
        <w:tc>
          <w:tcPr>
            <w:tcW w:w="1300" w:type="dxa"/>
            <w:noWrap/>
            <w:hideMark/>
          </w:tcPr>
          <w:p w14:paraId="7ABB486C" w14:textId="77777777" w:rsidR="00AE6BB4" w:rsidRPr="00416CF1" w:rsidRDefault="00AE6BB4" w:rsidP="005A709F">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Cs w:val="24"/>
                <w:lang w:eastAsia="en-GB" w:bidi="si-LK"/>
              </w:rPr>
            </w:pPr>
            <w:r w:rsidRPr="00416CF1">
              <w:rPr>
                <w:rFonts w:eastAsia="Times New Roman" w:cs="Times New Roman"/>
                <w:b/>
                <w:bCs/>
                <w:color w:val="000000"/>
                <w:szCs w:val="24"/>
                <w:lang w:eastAsia="en-GB" w:bidi="si-LK"/>
              </w:rPr>
              <w:t>USD</w:t>
            </w:r>
          </w:p>
        </w:tc>
      </w:tr>
    </w:tbl>
    <w:p w14:paraId="0CB5F2AA" w14:textId="77777777" w:rsidR="002E2516" w:rsidRDefault="002E2516" w:rsidP="002E2516"/>
    <w:p w14:paraId="14355F5F" w14:textId="33AF166B" w:rsidR="000A32A4" w:rsidRPr="00163FD9" w:rsidRDefault="000A32A4" w:rsidP="000A32A4">
      <w:pPr>
        <w:pStyle w:val="NoSpacing"/>
        <w:spacing w:line="360" w:lineRule="auto"/>
        <w:jc w:val="both"/>
        <w:rPr>
          <w:rFonts w:cs="Times New Roman"/>
          <w:szCs w:val="24"/>
        </w:rPr>
      </w:pPr>
      <w:r w:rsidRPr="00163FD9">
        <w:rPr>
          <w:rFonts w:cs="Times New Roman"/>
          <w:szCs w:val="24"/>
        </w:rPr>
        <w:t xml:space="preserve">In the cost calculation, it is assumed that 100 users are using the system. Since the entire system will be fully hosted in AWS cloud and will uses different cloud features, the considerable portion of the cost will </w:t>
      </w:r>
      <w:r w:rsidRPr="00163FD9">
        <w:rPr>
          <w:rFonts w:cs="Times New Roman"/>
          <w:szCs w:val="24"/>
        </w:rPr>
        <w:t>allocate</w:t>
      </w:r>
      <w:r w:rsidRPr="00163FD9">
        <w:rPr>
          <w:rFonts w:cs="Times New Roman"/>
          <w:szCs w:val="24"/>
        </w:rPr>
        <w:t xml:space="preserve"> acquiring cloud services. The “Other” category mentioned in the above table includes the costs for third party APIs that are used in getting learning materials </w:t>
      </w:r>
      <w:r w:rsidRPr="00163FD9">
        <w:rPr>
          <w:rFonts w:cs="Times New Roman"/>
          <w:szCs w:val="24"/>
        </w:rPr>
        <w:t>into</w:t>
      </w:r>
      <w:r w:rsidRPr="00163FD9">
        <w:rPr>
          <w:rFonts w:cs="Times New Roman"/>
          <w:szCs w:val="24"/>
        </w:rPr>
        <w:t xml:space="preserve"> the system.</w:t>
      </w:r>
    </w:p>
    <w:p w14:paraId="65CD0444" w14:textId="77777777" w:rsidR="000A32A4" w:rsidRPr="002E2516" w:rsidRDefault="000A32A4" w:rsidP="002E2516"/>
    <w:p w14:paraId="6E123802" w14:textId="77777777" w:rsidR="00CB639F" w:rsidRDefault="00CB639F">
      <w:pPr>
        <w:rPr>
          <w:rFonts w:eastAsiaTheme="majorEastAsia" w:cstheme="majorBidi"/>
          <w:b/>
          <w:sz w:val="28"/>
          <w:szCs w:val="32"/>
        </w:rPr>
      </w:pPr>
      <w:bookmarkStart w:id="65" w:name="_Toc117287928"/>
      <w:r>
        <w:br w:type="page"/>
      </w:r>
    </w:p>
    <w:p w14:paraId="7727164E" w14:textId="4273C325" w:rsidR="00CB639F" w:rsidRPr="00CB639F" w:rsidRDefault="00CB639F" w:rsidP="00CB639F">
      <w:pPr>
        <w:pStyle w:val="Heading1"/>
      </w:pPr>
      <w:r w:rsidRPr="00CB639F">
        <w:lastRenderedPageBreak/>
        <w:t>RESULTS AND DISCUSSION</w:t>
      </w:r>
      <w:bookmarkEnd w:id="65"/>
      <w:r w:rsidRPr="00CB639F">
        <w:t xml:space="preserve"> </w:t>
      </w:r>
    </w:p>
    <w:p w14:paraId="318F9F2E" w14:textId="77777777" w:rsidR="00CB639F" w:rsidRDefault="00CB639F" w:rsidP="00CB639F"/>
    <w:p w14:paraId="6DDA7077" w14:textId="77777777" w:rsidR="00CB639F" w:rsidRDefault="00CB639F" w:rsidP="00CB639F">
      <w:pPr>
        <w:spacing w:line="360" w:lineRule="auto"/>
        <w:jc w:val="both"/>
        <w:rPr>
          <w:rFonts w:cs="Times New Roman"/>
          <w:szCs w:val="24"/>
        </w:rPr>
      </w:pPr>
      <w:r w:rsidRPr="00E82681">
        <w:rPr>
          <w:rFonts w:cs="Times New Roman"/>
          <w:szCs w:val="24"/>
        </w:rPr>
        <w:t>At the end of the implementation, the system was able to function as it was expected and was able to predict learning styles, recommend learning materials according to the predicted learning styles, identify best suited career paths and to provide accurate forecasts of students in different levels. Individually the learning style identification component was able to record 86.67% of accuracy while learning material recommendation module and skill Identifier and career path recommendation modules respectively preserving 83.58% and 83.35% average values.</w:t>
      </w:r>
    </w:p>
    <w:p w14:paraId="70196D61" w14:textId="77777777" w:rsidR="00CB639F" w:rsidRDefault="00CB639F" w:rsidP="00CB639F">
      <w:pPr>
        <w:spacing w:line="360" w:lineRule="auto"/>
        <w:jc w:val="both"/>
        <w:rPr>
          <w:rFonts w:cs="Times New Roman"/>
          <w:szCs w:val="24"/>
        </w:rPr>
      </w:pPr>
      <w:r>
        <w:rPr>
          <w:rFonts w:cs="Times New Roman"/>
          <w:szCs w:val="24"/>
        </w:rPr>
        <w:t>In measuring the accuracy values for the material recommendation component, it had to use survey-based approach since this component has been used unsupervised learning for the model implementation. In this process, separate survey was created to get feedbacks od users who was got learning material recommendations via the material recommendation component. By comparing recommended ratings for learning materials and actual ratings which was gathered through the survey, the accuracy values were calculated.</w:t>
      </w:r>
    </w:p>
    <w:p w14:paraId="1A860EAA" w14:textId="77777777" w:rsidR="00CB639F" w:rsidRDefault="00CB639F" w:rsidP="00CB639F">
      <w:pPr>
        <w:spacing w:line="360" w:lineRule="auto"/>
        <w:jc w:val="both"/>
        <w:rPr>
          <w:rFonts w:cs="Times New Roman"/>
          <w:szCs w:val="24"/>
        </w:rPr>
      </w:pPr>
      <w:r>
        <w:rPr>
          <w:rFonts w:cs="Times New Roman"/>
          <w:szCs w:val="24"/>
        </w:rPr>
        <w:t>Another factor that was highly affected towards the accuracy of the material recommendation model was the sparsity of the learning materials of some of the types. Compared to the video and text-based learning materials, the sparsity of audio learning materials was very high, and this effect resulted in introducing difficulties in recommending learning materials as per the predicted weights of different learning styles.</w:t>
      </w:r>
    </w:p>
    <w:p w14:paraId="23ED3CF1" w14:textId="77777777" w:rsidR="00CB639F" w:rsidRDefault="00CB639F" w:rsidP="00CB639F">
      <w:pPr>
        <w:spacing w:line="360" w:lineRule="auto"/>
        <w:jc w:val="both"/>
        <w:rPr>
          <w:rFonts w:cs="Times New Roman"/>
          <w:szCs w:val="24"/>
        </w:rPr>
      </w:pPr>
      <w:r>
        <w:rPr>
          <w:rFonts w:cs="Times New Roman"/>
          <w:szCs w:val="24"/>
        </w:rPr>
        <w:t xml:space="preserve">As it was introduced </w:t>
      </w:r>
      <w:proofErr w:type="gramStart"/>
      <w:r>
        <w:rPr>
          <w:rFonts w:cs="Times New Roman"/>
          <w:szCs w:val="24"/>
        </w:rPr>
        <w:t>in aforementioned, having</w:t>
      </w:r>
      <w:proofErr w:type="gramEnd"/>
      <w:r>
        <w:rPr>
          <w:rFonts w:cs="Times New Roman"/>
          <w:szCs w:val="24"/>
        </w:rPr>
        <w:t xml:space="preserve"> a rich pool of learning materials always empowers the learning material recommendation systems more accurate and the current accuracy values will be further increased through exposing to high number of learning materials.</w:t>
      </w:r>
    </w:p>
    <w:p w14:paraId="50DFD3C2" w14:textId="2B0028DF" w:rsidR="00DC3C51" w:rsidRDefault="005E3AC8" w:rsidP="00E062E4">
      <w:pPr>
        <w:pStyle w:val="Heading1"/>
        <w:rPr>
          <w:rStyle w:val="markedcontent"/>
        </w:rPr>
      </w:pPr>
      <w:r>
        <w:rPr>
          <w:rStyle w:val="markedcontent"/>
        </w:rPr>
        <w:br w:type="page"/>
      </w:r>
      <w:bookmarkStart w:id="66" w:name="_Toc120828727"/>
      <w:r w:rsidR="00DC3C51">
        <w:rPr>
          <w:rStyle w:val="markedcontent"/>
        </w:rPr>
        <w:lastRenderedPageBreak/>
        <w:t>GAN</w:t>
      </w:r>
      <w:r w:rsidR="00445D29">
        <w:rPr>
          <w:rStyle w:val="markedcontent"/>
        </w:rPr>
        <w:t>T</w:t>
      </w:r>
      <w:r w:rsidR="00DC3C51">
        <w:rPr>
          <w:rStyle w:val="markedcontent"/>
        </w:rPr>
        <w:t>T CHART</w:t>
      </w:r>
      <w:bookmarkEnd w:id="66"/>
    </w:p>
    <w:p w14:paraId="1C9BD649" w14:textId="48E9DB0A" w:rsidR="00907585" w:rsidRDefault="00D54EEC">
      <w:pPr>
        <w:rPr>
          <w:rStyle w:val="markedcontent"/>
        </w:rPr>
      </w:pPr>
      <w:r>
        <w:rPr>
          <w:noProof/>
        </w:rPr>
        <mc:AlternateContent>
          <mc:Choice Requires="wps">
            <w:drawing>
              <wp:anchor distT="0" distB="0" distL="114300" distR="114300" simplePos="0" relativeHeight="251658250" behindDoc="0" locked="0" layoutInCell="1" allowOverlap="1" wp14:anchorId="4E84DD9B" wp14:editId="64879E1F">
                <wp:simplePos x="0" y="0"/>
                <wp:positionH relativeFrom="column">
                  <wp:posOffset>312420</wp:posOffset>
                </wp:positionH>
                <wp:positionV relativeFrom="paragraph">
                  <wp:posOffset>7823200</wp:posOffset>
                </wp:positionV>
                <wp:extent cx="3726180" cy="303530"/>
                <wp:effectExtent l="0" t="0" r="7620" b="1270"/>
                <wp:wrapTopAndBottom/>
                <wp:docPr id="14" name="Text Box 14"/>
                <wp:cNvGraphicFramePr/>
                <a:graphic xmlns:a="http://schemas.openxmlformats.org/drawingml/2006/main">
                  <a:graphicData uri="http://schemas.microsoft.com/office/word/2010/wordprocessingShape">
                    <wps:wsp>
                      <wps:cNvSpPr txBox="1"/>
                      <wps:spPr>
                        <a:xfrm>
                          <a:off x="0" y="0"/>
                          <a:ext cx="3726180" cy="303530"/>
                        </a:xfrm>
                        <a:prstGeom prst="rect">
                          <a:avLst/>
                        </a:prstGeom>
                        <a:solidFill>
                          <a:prstClr val="white"/>
                        </a:solidFill>
                        <a:ln>
                          <a:noFill/>
                        </a:ln>
                      </wps:spPr>
                      <wps:txbx>
                        <w:txbxContent>
                          <w:p w14:paraId="7599E520" w14:textId="487ED9D7" w:rsidR="00445D29" w:rsidRPr="00736B3F" w:rsidRDefault="00D54EEC" w:rsidP="00445D29">
                            <w:pPr>
                              <w:pStyle w:val="Caption"/>
                              <w:jc w:val="center"/>
                              <w:rPr>
                                <w:sz w:val="24"/>
                              </w:rPr>
                            </w:pPr>
                            <w:bookmarkStart w:id="67" w:name="_Toc95471698"/>
                            <w:r>
                              <w:t xml:space="preserve">Figure </w:t>
                            </w:r>
                            <w:r w:rsidR="006C2813">
                              <w:t>7</w:t>
                            </w:r>
                            <w:r>
                              <w:noBreakHyphen/>
                            </w:r>
                            <w:r w:rsidR="00000000">
                              <w:fldChar w:fldCharType="begin"/>
                            </w:r>
                            <w:r w:rsidR="00000000">
                              <w:instrText xml:space="preserve"> SEQ Figure \* ARABIC \s 1 </w:instrText>
                            </w:r>
                            <w:r w:rsidR="00000000">
                              <w:fldChar w:fldCharType="separate"/>
                            </w:r>
                            <w:r w:rsidR="000B2C93">
                              <w:rPr>
                                <w:noProof/>
                              </w:rPr>
                              <w:t>1</w:t>
                            </w:r>
                            <w:r w:rsidR="00000000">
                              <w:rPr>
                                <w:noProof/>
                              </w:rPr>
                              <w:fldChar w:fldCharType="end"/>
                            </w:r>
                            <w:r>
                              <w:t>:</w:t>
                            </w:r>
                            <w:r w:rsidR="00445D29">
                              <w:t xml:space="preserve"> </w:t>
                            </w:r>
                            <w:r>
                              <w:t>Gan</w:t>
                            </w:r>
                            <w:r w:rsidR="00445D29">
                              <w:t>t</w:t>
                            </w:r>
                            <w:r>
                              <w:t>t Chart</w:t>
                            </w:r>
                            <w:bookmarkEnd w:id="67"/>
                          </w:p>
                          <w:p w14:paraId="6C0D40B5" w14:textId="720565E8" w:rsidR="00D54EEC" w:rsidRPr="00736B3F" w:rsidRDefault="00D54EEC" w:rsidP="00A77BD8">
                            <w:pPr>
                              <w:pStyle w:val="Caption"/>
                              <w:jc w:val="center"/>
                              <w:rPr>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84DD9B" id="Text Box 14" o:spid="_x0000_s1030" type="#_x0000_t202" style="position:absolute;margin-left:24.6pt;margin-top:616pt;width:293.4pt;height:23.9pt;z-index:25165825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" stroked="f">
                <v:textbox inset="0,0,0,0">
                  <w:txbxContent>
                    <w:p w14:paraId="7599E520" w14:textId="487ED9D7" w:rsidR="00445D29" w:rsidRPr="00736B3F" w:rsidRDefault="00D54EEC" w:rsidP="00445D29">
                      <w:pPr>
                        <w:pStyle w:val="Caption"/>
                        <w:jc w:val="center"/>
                        <w:rPr>
                          <w:sz w:val="24"/>
                        </w:rPr>
                      </w:pPr>
                      <w:bookmarkStart w:id="68" w:name="_Toc95471698"/>
                      <w:r>
                        <w:t xml:space="preserve">Figure </w:t>
                      </w:r>
                      <w:r w:rsidR="006C2813">
                        <w:t>7</w:t>
                      </w:r>
                      <w:r>
                        <w:noBreakHyphen/>
                      </w:r>
                      <w:r w:rsidR="00000000">
                        <w:fldChar w:fldCharType="begin"/>
                      </w:r>
                      <w:r w:rsidR="00000000">
                        <w:instrText xml:space="preserve"> SEQ Figure \* ARABIC \s 1 </w:instrText>
                      </w:r>
                      <w:r w:rsidR="00000000">
                        <w:fldChar w:fldCharType="separate"/>
                      </w:r>
                      <w:r w:rsidR="000B2C93">
                        <w:rPr>
                          <w:noProof/>
                        </w:rPr>
                        <w:t>1</w:t>
                      </w:r>
                      <w:r w:rsidR="00000000">
                        <w:rPr>
                          <w:noProof/>
                        </w:rPr>
                        <w:fldChar w:fldCharType="end"/>
                      </w:r>
                      <w:r>
                        <w:t>:</w:t>
                      </w:r>
                      <w:r w:rsidR="00445D29">
                        <w:t xml:space="preserve"> </w:t>
                      </w:r>
                      <w:r>
                        <w:t>Gan</w:t>
                      </w:r>
                      <w:r w:rsidR="00445D29">
                        <w:t>t</w:t>
                      </w:r>
                      <w:r>
                        <w:t>t Chart</w:t>
                      </w:r>
                      <w:bookmarkEnd w:id="68"/>
                    </w:p>
                    <w:p w14:paraId="6C0D40B5" w14:textId="720565E8" w:rsidR="00D54EEC" w:rsidRPr="00736B3F" w:rsidRDefault="00D54EEC" w:rsidP="00A77BD8">
                      <w:pPr>
                        <w:pStyle w:val="Caption"/>
                        <w:jc w:val="center"/>
                        <w:rPr>
                          <w:sz w:val="24"/>
                        </w:rPr>
                      </w:pPr>
                    </w:p>
                  </w:txbxContent>
                </v:textbox>
                <w10:wrap type="topAndBottom"/>
              </v:shape>
            </w:pict>
          </mc:Fallback>
        </mc:AlternateContent>
      </w:r>
      <w:r w:rsidR="00AE32D3" w:rsidRPr="00AE32D3">
        <w:rPr>
          <w:noProof/>
        </w:rPr>
        <w:drawing>
          <wp:anchor distT="0" distB="0" distL="114300" distR="114300" simplePos="0" relativeHeight="251658249" behindDoc="0" locked="0" layoutInCell="1" allowOverlap="1" wp14:anchorId="71023580" wp14:editId="4953658F">
            <wp:simplePos x="0" y="0"/>
            <wp:positionH relativeFrom="page">
              <wp:posOffset>-96520</wp:posOffset>
            </wp:positionH>
            <wp:positionV relativeFrom="margin">
              <wp:posOffset>2334260</wp:posOffset>
            </wp:positionV>
            <wp:extent cx="7410450" cy="3726180"/>
            <wp:effectExtent l="0" t="5715" r="0" b="0"/>
            <wp:wrapTopAndBottom/>
            <wp:docPr id="13" name="Picture 6" descr="Chart, timeline, bar chart&#10;&#10;Description automatically generated">
              <a:extLst xmlns:a="http://schemas.openxmlformats.org/drawingml/2006/main">
                <a:ext uri="{FF2B5EF4-FFF2-40B4-BE49-F238E27FC236}">
                  <a16:creationId xmlns:a16="http://schemas.microsoft.com/office/drawing/2014/main" id="{C9B14D4C-95C5-4D66-B7B0-7BB5AEF030A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Chart, timeline, bar chart&#10;&#10;Description automatically generated">
                      <a:extLst>
                        <a:ext uri="{FF2B5EF4-FFF2-40B4-BE49-F238E27FC236}">
                          <a16:creationId xmlns:a16="http://schemas.microsoft.com/office/drawing/2014/main" id="{C9B14D4C-95C5-4D66-B7B0-7BB5AEF030A7}"/>
                        </a:ext>
                      </a:extLst>
                    </pic:cNvPr>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rot="16200000">
                      <a:off x="0" y="0"/>
                      <a:ext cx="7410450" cy="3726180"/>
                    </a:xfrm>
                    <a:prstGeom prst="rect">
                      <a:avLst/>
                    </a:prstGeom>
                  </pic:spPr>
                </pic:pic>
              </a:graphicData>
            </a:graphic>
            <wp14:sizeRelH relativeFrom="margin">
              <wp14:pctWidth>0</wp14:pctWidth>
            </wp14:sizeRelH>
            <wp14:sizeRelV relativeFrom="margin">
              <wp14:pctHeight>0</wp14:pctHeight>
            </wp14:sizeRelV>
          </wp:anchor>
        </w:drawing>
      </w:r>
    </w:p>
    <w:p w14:paraId="60CA99C9" w14:textId="2783133A" w:rsidR="008F1A65" w:rsidRDefault="00E062E4" w:rsidP="00E062E4">
      <w:pPr>
        <w:pStyle w:val="Heading1"/>
        <w:numPr>
          <w:ilvl w:val="0"/>
          <w:numId w:val="0"/>
        </w:numPr>
        <w:ind w:left="432" w:hanging="432"/>
        <w:rPr>
          <w:rStyle w:val="markedcontent"/>
        </w:rPr>
      </w:pPr>
      <w:bookmarkStart w:id="69" w:name="_Toc120828728"/>
      <w:r w:rsidRPr="00EA74F0">
        <w:rPr>
          <w:rStyle w:val="markedcontent"/>
        </w:rPr>
        <w:lastRenderedPageBreak/>
        <w:t>REFERENCE LIST</w:t>
      </w:r>
      <w:bookmarkEnd w:id="69"/>
    </w:p>
    <w:p w14:paraId="0DF22048" w14:textId="03EE04A4" w:rsidR="00EA74F0" w:rsidRDefault="00EA74F0" w:rsidP="00EA74F0"/>
    <w:p w14:paraId="7201FCE1" w14:textId="77777777" w:rsidR="00907ADD" w:rsidRPr="00907ADD" w:rsidRDefault="00216D8E" w:rsidP="00907ADD">
      <w:pPr>
        <w:pStyle w:val="Bibliography"/>
        <w:rPr>
          <w:rFonts w:cs="Times New Roman"/>
        </w:rPr>
      </w:pPr>
      <w:r>
        <w:fldChar w:fldCharType="begin"/>
      </w:r>
      <w:r>
        <w:instrText xml:space="preserve"> ADDIN ZOTERO_BIBL {"uncited":[],"omitted":[],"custom":[]} CSL_BIBLIOGRAPHY </w:instrText>
      </w:r>
      <w:r>
        <w:fldChar w:fldCharType="separate"/>
      </w:r>
      <w:r w:rsidR="00907ADD" w:rsidRPr="00907ADD">
        <w:rPr>
          <w:rFonts w:cs="Times New Roman"/>
        </w:rPr>
        <w:t>[1]</w:t>
      </w:r>
      <w:r w:rsidR="00907ADD" w:rsidRPr="00907ADD">
        <w:rPr>
          <w:rFonts w:cs="Times New Roman"/>
        </w:rPr>
        <w:tab/>
        <w:t xml:space="preserve">P. Akosah-Twumasi, T. I. Emeto, D. Lindsay, K. Tsey, and B. S. Malau-Aduli, “A Systematic Review of Factors That Influence Youths Career Choices—the Role of Culture,” </w:t>
      </w:r>
      <w:r w:rsidR="00907ADD" w:rsidRPr="00907ADD">
        <w:rPr>
          <w:rFonts w:cs="Times New Roman"/>
          <w:i/>
          <w:iCs/>
        </w:rPr>
        <w:t>Frontiers in Education</w:t>
      </w:r>
      <w:r w:rsidR="00907ADD" w:rsidRPr="00907ADD">
        <w:rPr>
          <w:rFonts w:cs="Times New Roman"/>
        </w:rPr>
        <w:t>, vol. 3, 2018, Accessed: Jan. 23, 2022. [Online]. Available: https://www.frontiersin.org/article/10.3389/feduc.2018.00058</w:t>
      </w:r>
    </w:p>
    <w:p w14:paraId="514F44C4" w14:textId="77777777" w:rsidR="00907ADD" w:rsidRPr="00907ADD" w:rsidRDefault="00907ADD" w:rsidP="00907ADD">
      <w:pPr>
        <w:pStyle w:val="Bibliography"/>
        <w:rPr>
          <w:rFonts w:cs="Times New Roman"/>
        </w:rPr>
      </w:pPr>
      <w:r w:rsidRPr="00907ADD">
        <w:rPr>
          <w:rFonts w:cs="Times New Roman"/>
        </w:rPr>
        <w:t>[2]</w:t>
      </w:r>
      <w:r w:rsidRPr="00907ADD">
        <w:rPr>
          <w:rFonts w:cs="Times New Roman"/>
        </w:rPr>
        <w:tab/>
        <w:t xml:space="preserve">A. I. Harrouk and A. M. Barbar, “A Psycholinguistic Approach to Career Selection Using NLP with Deep Neural Network Classifiers,” in </w:t>
      </w:r>
      <w:r w:rsidRPr="00907ADD">
        <w:rPr>
          <w:rFonts w:cs="Times New Roman"/>
          <w:i/>
          <w:iCs/>
        </w:rPr>
        <w:t>2018 IEEE International Multidisciplinary Conference on Engineering Technology (IMCET)</w:t>
      </w:r>
      <w:r w:rsidRPr="00907ADD">
        <w:rPr>
          <w:rFonts w:cs="Times New Roman"/>
        </w:rPr>
        <w:t>, Beirut, Nov. 2018, pp. 1–6. doi: 10.1109/IMCET.2018.8603068.</w:t>
      </w:r>
    </w:p>
    <w:p w14:paraId="690DE4F3" w14:textId="77777777" w:rsidR="00907ADD" w:rsidRPr="00907ADD" w:rsidRDefault="00907ADD" w:rsidP="00907ADD">
      <w:pPr>
        <w:pStyle w:val="Bibliography"/>
        <w:rPr>
          <w:rFonts w:cs="Times New Roman"/>
        </w:rPr>
      </w:pPr>
      <w:r w:rsidRPr="00907ADD">
        <w:rPr>
          <w:rFonts w:cs="Times New Roman"/>
        </w:rPr>
        <w:t>[3]</w:t>
      </w:r>
      <w:r w:rsidRPr="00907ADD">
        <w:rPr>
          <w:rFonts w:cs="Times New Roman"/>
        </w:rPr>
        <w:tab/>
        <w:t xml:space="preserve">F. J. de O. Araújo, L. S. A. de Lima, P. I. M. Cidade, C. B. Nobre, and M. L. R. Neto, “Impact Of Sars-Cov-2 And Its Reverberation In Global Higher Education And Mental Health,” </w:t>
      </w:r>
      <w:r w:rsidRPr="00907ADD">
        <w:rPr>
          <w:rFonts w:cs="Times New Roman"/>
          <w:i/>
          <w:iCs/>
        </w:rPr>
        <w:t>Psychiatry Research</w:t>
      </w:r>
      <w:r w:rsidRPr="00907ADD">
        <w:rPr>
          <w:rFonts w:cs="Times New Roman"/>
        </w:rPr>
        <w:t>, vol. 288, p. 112977, Jun. 2020, doi: 10.1016/j.psychres.2020.112977.</w:t>
      </w:r>
    </w:p>
    <w:p w14:paraId="55151EA2" w14:textId="77777777" w:rsidR="00907ADD" w:rsidRPr="00907ADD" w:rsidRDefault="00907ADD" w:rsidP="00907ADD">
      <w:pPr>
        <w:pStyle w:val="Bibliography"/>
        <w:rPr>
          <w:rFonts w:cs="Times New Roman"/>
        </w:rPr>
      </w:pPr>
      <w:r w:rsidRPr="00907ADD">
        <w:rPr>
          <w:rFonts w:cs="Times New Roman"/>
        </w:rPr>
        <w:t>[4]</w:t>
      </w:r>
      <w:r w:rsidRPr="00907ADD">
        <w:rPr>
          <w:rFonts w:cs="Times New Roman"/>
        </w:rPr>
        <w:tab/>
        <w:t xml:space="preserve">Z. Smyrnaiou and M. Papadopoulou, “Online Education during COVID19 Papadopoulou Argyri Smyrnaiou 2021 ISTES,” </w:t>
      </w:r>
      <w:r w:rsidRPr="00907ADD">
        <w:rPr>
          <w:rFonts w:cs="Times New Roman"/>
          <w:i/>
          <w:iCs/>
        </w:rPr>
        <w:t>Modeling in mathematics and history as teaching and learning approaches to pandemics. In S. Jackowicz &amp;amp; I. Sahin (Eds.), Online Education during the COVID-19 Pandemic: Issues, Benefits, Challenges, and Strategies (pp. 405-433). ISTES Organization.</w:t>
      </w:r>
      <w:r w:rsidRPr="00907ADD">
        <w:rPr>
          <w:rFonts w:cs="Times New Roman"/>
        </w:rPr>
        <w:t>, Jan. 2021, Accessed: Feb. 06, 2022. [Online]. Available: https://www.academia.edu/52695839/Online_Education_during_COVID19_Papadopoulou_Argyri_Smyrnaiou_2021_ISTES</w:t>
      </w:r>
    </w:p>
    <w:p w14:paraId="26451D52" w14:textId="77777777" w:rsidR="00907ADD" w:rsidRPr="00907ADD" w:rsidRDefault="00907ADD" w:rsidP="00907ADD">
      <w:pPr>
        <w:pStyle w:val="Bibliography"/>
        <w:rPr>
          <w:rFonts w:cs="Times New Roman"/>
        </w:rPr>
      </w:pPr>
      <w:r w:rsidRPr="00907ADD">
        <w:rPr>
          <w:rFonts w:cs="Times New Roman"/>
        </w:rPr>
        <w:t>[5]</w:t>
      </w:r>
      <w:r w:rsidRPr="00907ADD">
        <w:rPr>
          <w:rFonts w:cs="Times New Roman"/>
        </w:rPr>
        <w:tab/>
        <w:t xml:space="preserve">R. Alshabandar, A. Hussain, R. Keight, and W. Khan, “Students Performance Prediction in Online Courses Using Machine Learning Algorithms,” in </w:t>
      </w:r>
      <w:r w:rsidRPr="00907ADD">
        <w:rPr>
          <w:rFonts w:cs="Times New Roman"/>
          <w:i/>
          <w:iCs/>
        </w:rPr>
        <w:t>2020 International Joint Conference on Neural Networks (IJCNN)</w:t>
      </w:r>
      <w:r w:rsidRPr="00907ADD">
        <w:rPr>
          <w:rFonts w:cs="Times New Roman"/>
        </w:rPr>
        <w:t>, Glasgow, United Kingdom, Jul. 2020, pp. 1–7. doi: 10.1109/IJCNN48605.2020.9207196.</w:t>
      </w:r>
    </w:p>
    <w:p w14:paraId="44829EEB" w14:textId="77777777" w:rsidR="00907ADD" w:rsidRPr="00907ADD" w:rsidRDefault="00907ADD" w:rsidP="00907ADD">
      <w:pPr>
        <w:pStyle w:val="Bibliography"/>
        <w:rPr>
          <w:rFonts w:cs="Times New Roman"/>
        </w:rPr>
      </w:pPr>
      <w:r w:rsidRPr="00907ADD">
        <w:rPr>
          <w:rFonts w:cs="Times New Roman"/>
        </w:rPr>
        <w:t>[6]</w:t>
      </w:r>
      <w:r w:rsidRPr="00907ADD">
        <w:rPr>
          <w:rFonts w:cs="Times New Roman"/>
        </w:rPr>
        <w:tab/>
        <w:t xml:space="preserve">M. Behroozi, C. Parnin, and T. Barik, “Hiring is Broken: What Do Developers Say About Technical Interviews?,” in </w:t>
      </w:r>
      <w:r w:rsidRPr="00907ADD">
        <w:rPr>
          <w:rFonts w:cs="Times New Roman"/>
          <w:i/>
          <w:iCs/>
        </w:rPr>
        <w:t>2019 IEEE Symposium on Visual Languages and Human-Centric Computing (VL/HCC)</w:t>
      </w:r>
      <w:r w:rsidRPr="00907ADD">
        <w:rPr>
          <w:rFonts w:cs="Times New Roman"/>
        </w:rPr>
        <w:t>, Memphis, TN, USA, Oct. 2019, pp. 1–9. doi: 10.1109/VLHCC.2019.8818836.</w:t>
      </w:r>
    </w:p>
    <w:p w14:paraId="621765D3" w14:textId="77777777" w:rsidR="00907ADD" w:rsidRPr="00907ADD" w:rsidRDefault="00907ADD" w:rsidP="00907ADD">
      <w:pPr>
        <w:pStyle w:val="Bibliography"/>
        <w:rPr>
          <w:rFonts w:cs="Times New Roman"/>
        </w:rPr>
      </w:pPr>
      <w:r w:rsidRPr="00907ADD">
        <w:rPr>
          <w:rFonts w:cs="Times New Roman"/>
        </w:rPr>
        <w:t>[7]</w:t>
      </w:r>
      <w:r w:rsidRPr="00907ADD">
        <w:rPr>
          <w:rFonts w:cs="Times New Roman"/>
        </w:rPr>
        <w:tab/>
        <w:t>C. M. Chang, “Choosing career paths: The outputs of VTASI teams,” p. 9, 2012.</w:t>
      </w:r>
    </w:p>
    <w:p w14:paraId="36AA424B" w14:textId="77777777" w:rsidR="00907ADD" w:rsidRPr="00907ADD" w:rsidRDefault="00907ADD" w:rsidP="00907ADD">
      <w:pPr>
        <w:pStyle w:val="Bibliography"/>
        <w:rPr>
          <w:rFonts w:cs="Times New Roman"/>
        </w:rPr>
      </w:pPr>
      <w:r w:rsidRPr="00907ADD">
        <w:rPr>
          <w:rFonts w:cs="Times New Roman"/>
        </w:rPr>
        <w:t>[8]</w:t>
      </w:r>
      <w:r w:rsidRPr="00907ADD">
        <w:rPr>
          <w:rFonts w:cs="Times New Roman"/>
        </w:rPr>
        <w:tab/>
        <w:t xml:space="preserve">I. Singh, A. S. Sabitha, and A. Bansal, “Student performance analysis using clustering algorithm,” in </w:t>
      </w:r>
      <w:r w:rsidRPr="00907ADD">
        <w:rPr>
          <w:rFonts w:cs="Times New Roman"/>
          <w:i/>
          <w:iCs/>
        </w:rPr>
        <w:t>2016 6th International Conference - Cloud System and Big Data Engineering (Confluence)</w:t>
      </w:r>
      <w:r w:rsidRPr="00907ADD">
        <w:rPr>
          <w:rFonts w:cs="Times New Roman"/>
        </w:rPr>
        <w:t>, Noida, India, Jan. 2016, pp. 294–299. doi: 10.1109/CONFLUENCE.2016.7508131.</w:t>
      </w:r>
    </w:p>
    <w:p w14:paraId="3CBE0DA4" w14:textId="77777777" w:rsidR="00907ADD" w:rsidRPr="00907ADD" w:rsidRDefault="00907ADD" w:rsidP="00907ADD">
      <w:pPr>
        <w:pStyle w:val="Bibliography"/>
        <w:rPr>
          <w:rFonts w:cs="Times New Roman"/>
        </w:rPr>
      </w:pPr>
      <w:r w:rsidRPr="00907ADD">
        <w:rPr>
          <w:rFonts w:cs="Times New Roman"/>
        </w:rPr>
        <w:t>[9]</w:t>
      </w:r>
      <w:r w:rsidRPr="00907ADD">
        <w:rPr>
          <w:rFonts w:cs="Times New Roman"/>
        </w:rPr>
        <w:tab/>
        <w:t xml:space="preserve">L. P. Choo and J. Labadin, “Generating grade baseline marks for forcasting students’ performance in Lower Secondary Assessment (PMR),” in </w:t>
      </w:r>
      <w:r w:rsidRPr="00907ADD">
        <w:rPr>
          <w:rFonts w:cs="Times New Roman"/>
          <w:i/>
          <w:iCs/>
        </w:rPr>
        <w:t>2011 7th International Conference on Information Technology in Asia</w:t>
      </w:r>
      <w:r w:rsidRPr="00907ADD">
        <w:rPr>
          <w:rFonts w:cs="Times New Roman"/>
        </w:rPr>
        <w:t>, Sarawak, Malaysia, Jul. 2011, pp. 1–6. doi: 10.1109/CITA.2011.5998725.</w:t>
      </w:r>
    </w:p>
    <w:p w14:paraId="621E109C" w14:textId="77777777" w:rsidR="00907ADD" w:rsidRPr="00907ADD" w:rsidRDefault="00907ADD" w:rsidP="00907ADD">
      <w:pPr>
        <w:pStyle w:val="Bibliography"/>
        <w:rPr>
          <w:rFonts w:cs="Times New Roman"/>
        </w:rPr>
      </w:pPr>
      <w:r w:rsidRPr="00907ADD">
        <w:rPr>
          <w:rFonts w:cs="Times New Roman"/>
        </w:rPr>
        <w:t>[10]</w:t>
      </w:r>
      <w:r w:rsidRPr="00907ADD">
        <w:rPr>
          <w:rFonts w:cs="Times New Roman"/>
        </w:rPr>
        <w:tab/>
        <w:t xml:space="preserve">T. V. Yadalam, V. M. Gowda, V. S. Kumar, D. Girish, and N. M, “Career Recommendation Systems using Content based Filtering,” in </w:t>
      </w:r>
      <w:r w:rsidRPr="00907ADD">
        <w:rPr>
          <w:rFonts w:cs="Times New Roman"/>
          <w:i/>
          <w:iCs/>
        </w:rPr>
        <w:t>2020 5th International Conference on Communication and Electronics Systems (ICCES)</w:t>
      </w:r>
      <w:r w:rsidRPr="00907ADD">
        <w:rPr>
          <w:rFonts w:cs="Times New Roman"/>
        </w:rPr>
        <w:t>, COIMBATORE, India, Jun. 2020, pp. 660–665. doi: 10.1109/ICCES48766.2020.9137992.</w:t>
      </w:r>
    </w:p>
    <w:p w14:paraId="36702E2D" w14:textId="77777777" w:rsidR="00907ADD" w:rsidRPr="00907ADD" w:rsidRDefault="00907ADD" w:rsidP="00907ADD">
      <w:pPr>
        <w:pStyle w:val="Bibliography"/>
        <w:rPr>
          <w:rFonts w:cs="Times New Roman"/>
        </w:rPr>
      </w:pPr>
      <w:r w:rsidRPr="00907ADD">
        <w:rPr>
          <w:rFonts w:cs="Times New Roman"/>
        </w:rPr>
        <w:lastRenderedPageBreak/>
        <w:t>[11]</w:t>
      </w:r>
      <w:r w:rsidRPr="00907ADD">
        <w:rPr>
          <w:rFonts w:cs="Times New Roman"/>
        </w:rPr>
        <w:tab/>
        <w:t xml:space="preserve">M. Tavakoli, A. Faraji, S. T. Mol, and G. Kismihok, “OER Recommendations to Support Career Development,” in </w:t>
      </w:r>
      <w:r w:rsidRPr="00907ADD">
        <w:rPr>
          <w:rFonts w:cs="Times New Roman"/>
          <w:i/>
          <w:iCs/>
        </w:rPr>
        <w:t>2020 IEEE Frontiers in Education Conference (FIE)</w:t>
      </w:r>
      <w:r w:rsidRPr="00907ADD">
        <w:rPr>
          <w:rFonts w:cs="Times New Roman"/>
        </w:rPr>
        <w:t>, Uppsala, Sweden, Oct. 2020, pp. 1–5. doi: 10.1109/FIE44824.2020.9274175.</w:t>
      </w:r>
    </w:p>
    <w:p w14:paraId="08A857B5" w14:textId="77777777" w:rsidR="00907ADD" w:rsidRPr="00907ADD" w:rsidRDefault="00907ADD" w:rsidP="00907ADD">
      <w:pPr>
        <w:pStyle w:val="Bibliography"/>
        <w:rPr>
          <w:rFonts w:cs="Times New Roman"/>
        </w:rPr>
      </w:pPr>
      <w:r w:rsidRPr="00907ADD">
        <w:rPr>
          <w:rFonts w:cs="Times New Roman"/>
        </w:rPr>
        <w:t>[12]</w:t>
      </w:r>
      <w:r w:rsidRPr="00907ADD">
        <w:rPr>
          <w:rFonts w:cs="Times New Roman"/>
        </w:rPr>
        <w:tab/>
        <w:t xml:space="preserve">L. S. Katore, B. S. Ratnaparkhi, and J. S. Umale, “Novel professional career prediction and recommendation method for individual through analytics on personal traits using C4.5 algorithm,” in </w:t>
      </w:r>
      <w:r w:rsidRPr="00907ADD">
        <w:rPr>
          <w:rFonts w:cs="Times New Roman"/>
          <w:i/>
          <w:iCs/>
        </w:rPr>
        <w:t>2015 Global Conference on Communication Technologies (GCCT)</w:t>
      </w:r>
      <w:r w:rsidRPr="00907ADD">
        <w:rPr>
          <w:rFonts w:cs="Times New Roman"/>
        </w:rPr>
        <w:t>, Thuckalay, Kanya kumari district, India, Apr. 2015, pp. 503–506. doi: 10.1109/GCCT.2015.7342798.</w:t>
      </w:r>
    </w:p>
    <w:p w14:paraId="05721075" w14:textId="441C9C23" w:rsidR="00EA74F0" w:rsidRPr="00791AD0" w:rsidRDefault="00216D8E" w:rsidP="00210190">
      <w:r>
        <w:fldChar w:fldCharType="end"/>
      </w:r>
    </w:p>
    <w:sectPr w:rsidR="00EA74F0" w:rsidRPr="00791AD0" w:rsidSect="00E062E4">
      <w:pgSz w:w="11906" w:h="16838" w:code="9"/>
      <w:pgMar w:top="1418" w:right="1418" w:bottom="2268"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56B477" w14:textId="77777777" w:rsidR="00915A30" w:rsidRDefault="00915A30" w:rsidP="0060790D">
      <w:pPr>
        <w:spacing w:after="0" w:line="240" w:lineRule="auto"/>
      </w:pPr>
      <w:r>
        <w:separator/>
      </w:r>
    </w:p>
  </w:endnote>
  <w:endnote w:type="continuationSeparator" w:id="0">
    <w:p w14:paraId="4389005D" w14:textId="77777777" w:rsidR="00915A30" w:rsidRDefault="00915A30" w:rsidP="0060790D">
      <w:pPr>
        <w:spacing w:after="0" w:line="240" w:lineRule="auto"/>
      </w:pPr>
      <w:r>
        <w:continuationSeparator/>
      </w:r>
    </w:p>
  </w:endnote>
  <w:endnote w:type="continuationNotice" w:id="1">
    <w:p w14:paraId="1A15C77D" w14:textId="77777777" w:rsidR="00915A30" w:rsidRDefault="00915A3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Iskoola Pota">
    <w:altName w:val="Iskoola Pota"/>
    <w:charset w:val="4D"/>
    <w:family w:val="swiss"/>
    <w:pitch w:val="variable"/>
    <w:sig w:usb0="00000003" w:usb1="00000000" w:usb2="000002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76126664"/>
      <w:docPartObj>
        <w:docPartGallery w:val="Page Numbers (Bottom of Page)"/>
        <w:docPartUnique/>
      </w:docPartObj>
    </w:sdtPr>
    <w:sdtContent>
      <w:p w14:paraId="76AA7053" w14:textId="4BADA70B" w:rsidR="00E062E4" w:rsidRDefault="00E062E4" w:rsidP="0057635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EFB3845" w14:textId="77777777" w:rsidR="00E062E4" w:rsidRDefault="00E062E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035201"/>
      <w:docPartObj>
        <w:docPartGallery w:val="Page Numbers (Bottom of Page)"/>
        <w:docPartUnique/>
      </w:docPartObj>
    </w:sdtPr>
    <w:sdtContent>
      <w:p w14:paraId="36E3F779" w14:textId="0367A8AB" w:rsidR="00E062E4" w:rsidRDefault="00E062E4" w:rsidP="0057635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2CEA62FB" w14:textId="77777777" w:rsidR="00E062E4" w:rsidRDefault="00E062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CC6FE5" w14:textId="77777777" w:rsidR="00915A30" w:rsidRDefault="00915A30" w:rsidP="0060790D">
      <w:pPr>
        <w:spacing w:after="0" w:line="240" w:lineRule="auto"/>
      </w:pPr>
      <w:r>
        <w:separator/>
      </w:r>
    </w:p>
  </w:footnote>
  <w:footnote w:type="continuationSeparator" w:id="0">
    <w:p w14:paraId="508207AD" w14:textId="77777777" w:rsidR="00915A30" w:rsidRDefault="00915A30" w:rsidP="0060790D">
      <w:pPr>
        <w:spacing w:after="0" w:line="240" w:lineRule="auto"/>
      </w:pPr>
      <w:r>
        <w:continuationSeparator/>
      </w:r>
    </w:p>
  </w:footnote>
  <w:footnote w:type="continuationNotice" w:id="1">
    <w:p w14:paraId="28CC7423" w14:textId="77777777" w:rsidR="00915A30" w:rsidRDefault="00915A3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938A7"/>
    <w:multiLevelType w:val="hybridMultilevel"/>
    <w:tmpl w:val="35544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B87779"/>
    <w:multiLevelType w:val="hybridMultilevel"/>
    <w:tmpl w:val="67A482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E80743"/>
    <w:multiLevelType w:val="hybridMultilevel"/>
    <w:tmpl w:val="5D3059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F71BD5"/>
    <w:multiLevelType w:val="hybridMultilevel"/>
    <w:tmpl w:val="C2D0258A"/>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4" w15:restartNumberingAfterBreak="0">
    <w:nsid w:val="1E6F2F0B"/>
    <w:multiLevelType w:val="hybridMultilevel"/>
    <w:tmpl w:val="67A482E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06029FE"/>
    <w:multiLevelType w:val="hybridMultilevel"/>
    <w:tmpl w:val="4826496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2C474A82"/>
    <w:multiLevelType w:val="multilevel"/>
    <w:tmpl w:val="D58E5ACC"/>
    <w:styleLink w:val="CurrentList1"/>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2CAA20AC"/>
    <w:multiLevelType w:val="hybridMultilevel"/>
    <w:tmpl w:val="CC706242"/>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8" w15:restartNumberingAfterBreak="0">
    <w:nsid w:val="36A062B7"/>
    <w:multiLevelType w:val="multilevel"/>
    <w:tmpl w:val="BA5CD3F4"/>
    <w:lvl w:ilvl="0">
      <w:start w:val="6"/>
      <w:numFmt w:val="decimal"/>
      <w:lvlText w:val="%1."/>
      <w:lvlJc w:val="left"/>
      <w:pPr>
        <w:ind w:left="540" w:hanging="360"/>
      </w:pPr>
      <w:rPr>
        <w:rFonts w:hint="default"/>
        <w:b/>
        <w:bCs/>
        <w:sz w:val="28"/>
        <w:szCs w:val="28"/>
      </w:rPr>
    </w:lvl>
    <w:lvl w:ilvl="1">
      <w:start w:val="1"/>
      <w:numFmt w:val="decimal"/>
      <w:isLgl/>
      <w:lvlText w:val="%1.%2"/>
      <w:lvlJc w:val="left"/>
      <w:pPr>
        <w:ind w:left="600" w:hanging="420"/>
      </w:pPr>
      <w:rPr>
        <w:rFonts w:hint="default"/>
        <w:color w:val="auto"/>
        <w:sz w:val="24"/>
        <w:szCs w:val="24"/>
      </w:rPr>
    </w:lvl>
    <w:lvl w:ilvl="2">
      <w:start w:val="1"/>
      <w:numFmt w:val="decimal"/>
      <w:isLgl/>
      <w:lvlText w:val="%1.%2.%3"/>
      <w:lvlJc w:val="left"/>
      <w:pPr>
        <w:ind w:left="900" w:hanging="720"/>
      </w:pPr>
      <w:rPr>
        <w:rFonts w:hint="default"/>
      </w:rPr>
    </w:lvl>
    <w:lvl w:ilvl="3">
      <w:start w:val="1"/>
      <w:numFmt w:val="decimal"/>
      <w:isLgl/>
      <w:lvlText w:val="%1.%2.%3.%4"/>
      <w:lvlJc w:val="left"/>
      <w:pPr>
        <w:ind w:left="900" w:hanging="720"/>
      </w:pPr>
      <w:rPr>
        <w:rFonts w:hint="default"/>
      </w:rPr>
    </w:lvl>
    <w:lvl w:ilvl="4">
      <w:start w:val="1"/>
      <w:numFmt w:val="decimal"/>
      <w:isLgl/>
      <w:lvlText w:val="%1.%2.%3.%4.%5"/>
      <w:lvlJc w:val="left"/>
      <w:pPr>
        <w:ind w:left="1260" w:hanging="1080"/>
      </w:pPr>
      <w:rPr>
        <w:rFonts w:hint="default"/>
      </w:rPr>
    </w:lvl>
    <w:lvl w:ilvl="5">
      <w:start w:val="1"/>
      <w:numFmt w:val="decimal"/>
      <w:isLgl/>
      <w:lvlText w:val="%1.%2.%3.%4.%5.%6"/>
      <w:lvlJc w:val="left"/>
      <w:pPr>
        <w:ind w:left="1260" w:hanging="1080"/>
      </w:pPr>
      <w:rPr>
        <w:rFonts w:hint="default"/>
      </w:rPr>
    </w:lvl>
    <w:lvl w:ilvl="6">
      <w:start w:val="1"/>
      <w:numFmt w:val="decimal"/>
      <w:isLgl/>
      <w:lvlText w:val="%1.%2.%3.%4.%5.%6.%7"/>
      <w:lvlJc w:val="left"/>
      <w:pPr>
        <w:ind w:left="1620" w:hanging="1440"/>
      </w:pPr>
      <w:rPr>
        <w:rFonts w:hint="default"/>
      </w:rPr>
    </w:lvl>
    <w:lvl w:ilvl="7">
      <w:start w:val="1"/>
      <w:numFmt w:val="decimal"/>
      <w:isLgl/>
      <w:lvlText w:val="%1.%2.%3.%4.%5.%6.%7.%8"/>
      <w:lvlJc w:val="left"/>
      <w:pPr>
        <w:ind w:left="1620" w:hanging="1440"/>
      </w:pPr>
      <w:rPr>
        <w:rFonts w:hint="default"/>
      </w:rPr>
    </w:lvl>
    <w:lvl w:ilvl="8">
      <w:start w:val="1"/>
      <w:numFmt w:val="decimal"/>
      <w:isLgl/>
      <w:lvlText w:val="%1.%2.%3.%4.%5.%6.%7.%8.%9"/>
      <w:lvlJc w:val="left"/>
      <w:pPr>
        <w:ind w:left="1620" w:hanging="1440"/>
      </w:pPr>
      <w:rPr>
        <w:rFonts w:hint="default"/>
      </w:rPr>
    </w:lvl>
  </w:abstractNum>
  <w:abstractNum w:abstractNumId="9" w15:restartNumberingAfterBreak="0">
    <w:nsid w:val="36B443DE"/>
    <w:multiLevelType w:val="multilevel"/>
    <w:tmpl w:val="B610FF4A"/>
    <w:lvl w:ilvl="0">
      <w:start w:val="1"/>
      <w:numFmt w:val="decimal"/>
      <w:lvlText w:val="%1."/>
      <w:lvlJc w:val="left"/>
      <w:pPr>
        <w:ind w:left="360" w:hanging="360"/>
      </w:pPr>
      <w:rPr>
        <w:rFonts w:ascii="Times New Roman" w:hAnsi="Times New Roman" w:cs="Times New Roman" w:hint="default"/>
        <w:b/>
        <w:bCs/>
        <w:sz w:val="28"/>
        <w:szCs w:val="28"/>
      </w:rPr>
    </w:lvl>
    <w:lvl w:ilvl="1">
      <w:start w:val="1"/>
      <w:numFmt w:val="decimal"/>
      <w:isLgl/>
      <w:lvlText w:val="%1.%2"/>
      <w:lvlJc w:val="left"/>
      <w:pPr>
        <w:ind w:left="420" w:hanging="420"/>
      </w:pPr>
      <w:rPr>
        <w:rFonts w:hint="default"/>
        <w:color w:val="auto"/>
        <w:sz w:val="24"/>
        <w:szCs w:val="24"/>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0" w15:restartNumberingAfterBreak="0">
    <w:nsid w:val="370A2BD3"/>
    <w:multiLevelType w:val="hybridMultilevel"/>
    <w:tmpl w:val="D800F54C"/>
    <w:lvl w:ilvl="0" w:tplc="04090003">
      <w:start w:val="1"/>
      <w:numFmt w:val="bullet"/>
      <w:lvlText w:val="o"/>
      <w:lvlJc w:val="left"/>
      <w:pPr>
        <w:ind w:left="3600" w:hanging="360"/>
      </w:pPr>
      <w:rPr>
        <w:rFonts w:ascii="Courier New" w:hAnsi="Courier New" w:cs="Courier New"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1" w15:restartNumberingAfterBreak="0">
    <w:nsid w:val="38485DAD"/>
    <w:multiLevelType w:val="hybridMultilevel"/>
    <w:tmpl w:val="DBE6862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3889293D"/>
    <w:multiLevelType w:val="hybridMultilevel"/>
    <w:tmpl w:val="9ED85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8A30627"/>
    <w:multiLevelType w:val="hybridMultilevel"/>
    <w:tmpl w:val="72B041FA"/>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14" w15:restartNumberingAfterBreak="0">
    <w:nsid w:val="4CDF516F"/>
    <w:multiLevelType w:val="hybridMultilevel"/>
    <w:tmpl w:val="8CA40C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4E7093"/>
    <w:multiLevelType w:val="hybridMultilevel"/>
    <w:tmpl w:val="26C25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FD90AAF"/>
    <w:multiLevelType w:val="hybridMultilevel"/>
    <w:tmpl w:val="16A06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682E9C"/>
    <w:multiLevelType w:val="hybridMultilevel"/>
    <w:tmpl w:val="076067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33D15D0"/>
    <w:multiLevelType w:val="multilevel"/>
    <w:tmpl w:val="346C70D4"/>
    <w:styleLink w:val="CurrentList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b/>
        <w:bCs/>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559E65AD"/>
    <w:multiLevelType w:val="hybridMultilevel"/>
    <w:tmpl w:val="8E8C3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DD2914"/>
    <w:multiLevelType w:val="hybridMultilevel"/>
    <w:tmpl w:val="21E81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370F7D"/>
    <w:multiLevelType w:val="hybridMultilevel"/>
    <w:tmpl w:val="67A482E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5BF8056D"/>
    <w:multiLevelType w:val="hybridMultilevel"/>
    <w:tmpl w:val="C86C8B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D1232C8"/>
    <w:multiLevelType w:val="multilevel"/>
    <w:tmpl w:val="D58E5ACC"/>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4" w15:restartNumberingAfterBreak="0">
    <w:nsid w:val="5EE42390"/>
    <w:multiLevelType w:val="multilevel"/>
    <w:tmpl w:val="E7AA279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b/>
        <w:bCs/>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5" w15:restartNumberingAfterBreak="0">
    <w:nsid w:val="5F7C7109"/>
    <w:multiLevelType w:val="hybridMultilevel"/>
    <w:tmpl w:val="5886767E"/>
    <w:lvl w:ilvl="0" w:tplc="0409000F">
      <w:start w:val="1"/>
      <w:numFmt w:val="decimal"/>
      <w:lvlText w:val="%1."/>
      <w:lvlJc w:val="left"/>
      <w:pPr>
        <w:ind w:left="117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30B56F2"/>
    <w:multiLevelType w:val="hybridMultilevel"/>
    <w:tmpl w:val="B39C1AA2"/>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27" w15:restartNumberingAfterBreak="0">
    <w:nsid w:val="631A2E0B"/>
    <w:multiLevelType w:val="multilevel"/>
    <w:tmpl w:val="77AC8F30"/>
    <w:lvl w:ilvl="0">
      <w:start w:val="1"/>
      <w:numFmt w:val="decimal"/>
      <w:lvlText w:val="%1."/>
      <w:lvlJc w:val="left"/>
      <w:pPr>
        <w:ind w:left="1080" w:hanging="360"/>
      </w:pPr>
    </w:lvl>
    <w:lvl w:ilvl="1">
      <w:start w:val="2"/>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8" w15:restartNumberingAfterBreak="0">
    <w:nsid w:val="64921163"/>
    <w:multiLevelType w:val="hybridMultilevel"/>
    <w:tmpl w:val="7B3E9F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AA0957"/>
    <w:multiLevelType w:val="hybridMultilevel"/>
    <w:tmpl w:val="5886767E"/>
    <w:lvl w:ilvl="0" w:tplc="FFFFFFFF">
      <w:start w:val="1"/>
      <w:numFmt w:val="decimal"/>
      <w:lvlText w:val="%1."/>
      <w:lvlJc w:val="left"/>
      <w:pPr>
        <w:ind w:left="117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66C84249"/>
    <w:multiLevelType w:val="multilevel"/>
    <w:tmpl w:val="E5C2E1F0"/>
    <w:lvl w:ilvl="0">
      <w:start w:val="1"/>
      <w:numFmt w:val="decimal"/>
      <w:lvlText w:val="%1."/>
      <w:lvlJc w:val="left"/>
      <w:pPr>
        <w:ind w:left="1350" w:hanging="360"/>
      </w:pPr>
    </w:lvl>
    <w:lvl w:ilvl="1">
      <w:start w:val="2"/>
      <w:numFmt w:val="decimal"/>
      <w:isLgl/>
      <w:lvlText w:val="%1.%2."/>
      <w:lvlJc w:val="left"/>
      <w:pPr>
        <w:ind w:left="153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710" w:hanging="720"/>
      </w:pPr>
      <w:rPr>
        <w:rFonts w:hint="default"/>
      </w:rPr>
    </w:lvl>
    <w:lvl w:ilvl="4">
      <w:start w:val="1"/>
      <w:numFmt w:val="decimal"/>
      <w:isLgl/>
      <w:lvlText w:val="%1.%2.%3.%4.%5."/>
      <w:lvlJc w:val="left"/>
      <w:pPr>
        <w:ind w:left="2070" w:hanging="1080"/>
      </w:pPr>
      <w:rPr>
        <w:rFonts w:hint="default"/>
      </w:rPr>
    </w:lvl>
    <w:lvl w:ilvl="5">
      <w:start w:val="1"/>
      <w:numFmt w:val="decimal"/>
      <w:isLgl/>
      <w:lvlText w:val="%1.%2.%3.%4.%5.%6."/>
      <w:lvlJc w:val="left"/>
      <w:pPr>
        <w:ind w:left="2070" w:hanging="1080"/>
      </w:pPr>
      <w:rPr>
        <w:rFonts w:hint="default"/>
      </w:rPr>
    </w:lvl>
    <w:lvl w:ilvl="6">
      <w:start w:val="1"/>
      <w:numFmt w:val="decimal"/>
      <w:isLgl/>
      <w:lvlText w:val="%1.%2.%3.%4.%5.%6.%7."/>
      <w:lvlJc w:val="left"/>
      <w:pPr>
        <w:ind w:left="2430" w:hanging="1440"/>
      </w:pPr>
      <w:rPr>
        <w:rFonts w:hint="default"/>
      </w:rPr>
    </w:lvl>
    <w:lvl w:ilvl="7">
      <w:start w:val="1"/>
      <w:numFmt w:val="decimal"/>
      <w:isLgl/>
      <w:lvlText w:val="%1.%2.%3.%4.%5.%6.%7.%8."/>
      <w:lvlJc w:val="left"/>
      <w:pPr>
        <w:ind w:left="2430" w:hanging="1440"/>
      </w:pPr>
      <w:rPr>
        <w:rFonts w:hint="default"/>
      </w:rPr>
    </w:lvl>
    <w:lvl w:ilvl="8">
      <w:start w:val="1"/>
      <w:numFmt w:val="decimal"/>
      <w:isLgl/>
      <w:lvlText w:val="%1.%2.%3.%4.%5.%6.%7.%8.%9."/>
      <w:lvlJc w:val="left"/>
      <w:pPr>
        <w:ind w:left="2790" w:hanging="1800"/>
      </w:pPr>
      <w:rPr>
        <w:rFonts w:hint="default"/>
      </w:rPr>
    </w:lvl>
  </w:abstractNum>
  <w:abstractNum w:abstractNumId="31" w15:restartNumberingAfterBreak="0">
    <w:nsid w:val="6C5D77C7"/>
    <w:multiLevelType w:val="hybridMultilevel"/>
    <w:tmpl w:val="B4B8A908"/>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2" w15:restartNumberingAfterBreak="0">
    <w:nsid w:val="6D5E72C5"/>
    <w:multiLevelType w:val="hybridMultilevel"/>
    <w:tmpl w:val="A17A7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ECB2BE4"/>
    <w:multiLevelType w:val="hybridMultilevel"/>
    <w:tmpl w:val="F7C275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3097481"/>
    <w:multiLevelType w:val="multilevel"/>
    <w:tmpl w:val="7DDCDAD4"/>
    <w:lvl w:ilvl="0">
      <w:start w:val="1"/>
      <w:numFmt w:val="decimal"/>
      <w:lvlText w:val="%1."/>
      <w:lvlJc w:val="left"/>
      <w:pPr>
        <w:ind w:left="360" w:hanging="360"/>
      </w:pPr>
      <w:rPr>
        <w:b/>
        <w:bCs/>
      </w:rPr>
    </w:lvl>
    <w:lvl w:ilvl="1">
      <w:start w:val="1"/>
      <w:numFmt w:val="decimal"/>
      <w:lvlText w:val="%1.%2."/>
      <w:lvlJc w:val="left"/>
      <w:pPr>
        <w:ind w:left="3267"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C023846"/>
    <w:multiLevelType w:val="multilevel"/>
    <w:tmpl w:val="479EF95C"/>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F941A85"/>
    <w:multiLevelType w:val="hybridMultilevel"/>
    <w:tmpl w:val="4A784BA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1897424103">
    <w:abstractNumId w:val="23"/>
  </w:num>
  <w:num w:numId="2" w16cid:durableId="2107840650">
    <w:abstractNumId w:val="35"/>
  </w:num>
  <w:num w:numId="3" w16cid:durableId="1723753349">
    <w:abstractNumId w:val="3"/>
  </w:num>
  <w:num w:numId="4" w16cid:durableId="1397974476">
    <w:abstractNumId w:val="31"/>
  </w:num>
  <w:num w:numId="5" w16cid:durableId="2013725416">
    <w:abstractNumId w:val="10"/>
  </w:num>
  <w:num w:numId="6" w16cid:durableId="388068581">
    <w:abstractNumId w:val="13"/>
  </w:num>
  <w:num w:numId="7" w16cid:durableId="1434739492">
    <w:abstractNumId w:val="26"/>
  </w:num>
  <w:num w:numId="8" w16cid:durableId="1511873400">
    <w:abstractNumId w:val="7"/>
  </w:num>
  <w:num w:numId="9" w16cid:durableId="218171875">
    <w:abstractNumId w:val="30"/>
  </w:num>
  <w:num w:numId="10" w16cid:durableId="1523201096">
    <w:abstractNumId w:val="34"/>
  </w:num>
  <w:num w:numId="11" w16cid:durableId="370426633">
    <w:abstractNumId w:val="25"/>
  </w:num>
  <w:num w:numId="12" w16cid:durableId="1496148192">
    <w:abstractNumId w:val="16"/>
  </w:num>
  <w:num w:numId="13" w16cid:durableId="1517230413">
    <w:abstractNumId w:val="27"/>
  </w:num>
  <w:num w:numId="14" w16cid:durableId="1808887587">
    <w:abstractNumId w:val="28"/>
  </w:num>
  <w:num w:numId="15" w16cid:durableId="1677613192">
    <w:abstractNumId w:val="29"/>
  </w:num>
  <w:num w:numId="16" w16cid:durableId="1414013233">
    <w:abstractNumId w:val="17"/>
  </w:num>
  <w:num w:numId="17" w16cid:durableId="480731909">
    <w:abstractNumId w:val="11"/>
  </w:num>
  <w:num w:numId="18" w16cid:durableId="1233539213">
    <w:abstractNumId w:val="36"/>
  </w:num>
  <w:num w:numId="19" w16cid:durableId="1822843712">
    <w:abstractNumId w:val="19"/>
  </w:num>
  <w:num w:numId="20" w16cid:durableId="2004580088">
    <w:abstractNumId w:val="24"/>
  </w:num>
  <w:num w:numId="21" w16cid:durableId="1828277537">
    <w:abstractNumId w:val="6"/>
  </w:num>
  <w:num w:numId="22" w16cid:durableId="1352684544">
    <w:abstractNumId w:val="18"/>
  </w:num>
  <w:num w:numId="23" w16cid:durableId="1683825169">
    <w:abstractNumId w:val="22"/>
  </w:num>
  <w:num w:numId="24" w16cid:durableId="778572236">
    <w:abstractNumId w:val="5"/>
  </w:num>
  <w:num w:numId="25" w16cid:durableId="1336346142">
    <w:abstractNumId w:val="9"/>
  </w:num>
  <w:num w:numId="26" w16cid:durableId="1816023853">
    <w:abstractNumId w:val="0"/>
  </w:num>
  <w:num w:numId="27" w16cid:durableId="671882027">
    <w:abstractNumId w:val="15"/>
  </w:num>
  <w:num w:numId="28" w16cid:durableId="1725643092">
    <w:abstractNumId w:val="1"/>
  </w:num>
  <w:num w:numId="29" w16cid:durableId="2053142243">
    <w:abstractNumId w:val="12"/>
  </w:num>
  <w:num w:numId="30" w16cid:durableId="819153513">
    <w:abstractNumId w:val="32"/>
  </w:num>
  <w:num w:numId="31" w16cid:durableId="1405637617">
    <w:abstractNumId w:val="20"/>
  </w:num>
  <w:num w:numId="32" w16cid:durableId="86080154">
    <w:abstractNumId w:val="21"/>
  </w:num>
  <w:num w:numId="33" w16cid:durableId="702558196">
    <w:abstractNumId w:val="2"/>
  </w:num>
  <w:num w:numId="34" w16cid:durableId="1581988166">
    <w:abstractNumId w:val="4"/>
  </w:num>
  <w:num w:numId="35" w16cid:durableId="2125071349">
    <w:abstractNumId w:val="33"/>
  </w:num>
  <w:num w:numId="36" w16cid:durableId="1845821698">
    <w:abstractNumId w:val="14"/>
  </w:num>
  <w:num w:numId="37" w16cid:durableId="41590212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42E4"/>
    <w:rsid w:val="0000017C"/>
    <w:rsid w:val="000012A9"/>
    <w:rsid w:val="000023EA"/>
    <w:rsid w:val="0001136A"/>
    <w:rsid w:val="000119B9"/>
    <w:rsid w:val="000131BD"/>
    <w:rsid w:val="00013E45"/>
    <w:rsid w:val="00014677"/>
    <w:rsid w:val="00014AFB"/>
    <w:rsid w:val="00016065"/>
    <w:rsid w:val="000162AB"/>
    <w:rsid w:val="0001633E"/>
    <w:rsid w:val="00016878"/>
    <w:rsid w:val="000170AA"/>
    <w:rsid w:val="0002037C"/>
    <w:rsid w:val="00022F06"/>
    <w:rsid w:val="0002411A"/>
    <w:rsid w:val="00027B52"/>
    <w:rsid w:val="0003016B"/>
    <w:rsid w:val="00030B33"/>
    <w:rsid w:val="000415E3"/>
    <w:rsid w:val="0004177D"/>
    <w:rsid w:val="00043DB1"/>
    <w:rsid w:val="00044468"/>
    <w:rsid w:val="00044C3B"/>
    <w:rsid w:val="00046E82"/>
    <w:rsid w:val="00053EBA"/>
    <w:rsid w:val="00053F7B"/>
    <w:rsid w:val="000542F6"/>
    <w:rsid w:val="00057428"/>
    <w:rsid w:val="00057FF5"/>
    <w:rsid w:val="000649C0"/>
    <w:rsid w:val="00064A0F"/>
    <w:rsid w:val="00065F2A"/>
    <w:rsid w:val="00070742"/>
    <w:rsid w:val="00073379"/>
    <w:rsid w:val="00080757"/>
    <w:rsid w:val="00085F74"/>
    <w:rsid w:val="00091029"/>
    <w:rsid w:val="00091DFF"/>
    <w:rsid w:val="0009349C"/>
    <w:rsid w:val="00093877"/>
    <w:rsid w:val="00095B12"/>
    <w:rsid w:val="00097EFB"/>
    <w:rsid w:val="000A1A6E"/>
    <w:rsid w:val="000A1A7A"/>
    <w:rsid w:val="000A32A4"/>
    <w:rsid w:val="000B04F2"/>
    <w:rsid w:val="000B2C93"/>
    <w:rsid w:val="000B358C"/>
    <w:rsid w:val="000B6C19"/>
    <w:rsid w:val="000C2925"/>
    <w:rsid w:val="000C3F1E"/>
    <w:rsid w:val="000C597C"/>
    <w:rsid w:val="000D3092"/>
    <w:rsid w:val="000D48EE"/>
    <w:rsid w:val="000D4A66"/>
    <w:rsid w:val="000D4E48"/>
    <w:rsid w:val="000D583C"/>
    <w:rsid w:val="000D6C4D"/>
    <w:rsid w:val="000E1FE8"/>
    <w:rsid w:val="000E2C69"/>
    <w:rsid w:val="000E556F"/>
    <w:rsid w:val="000E6D28"/>
    <w:rsid w:val="000F0EE1"/>
    <w:rsid w:val="000F7CBA"/>
    <w:rsid w:val="001078FF"/>
    <w:rsid w:val="00107FFA"/>
    <w:rsid w:val="00111159"/>
    <w:rsid w:val="00113004"/>
    <w:rsid w:val="0011588A"/>
    <w:rsid w:val="00117438"/>
    <w:rsid w:val="00121F3D"/>
    <w:rsid w:val="00126987"/>
    <w:rsid w:val="00126B10"/>
    <w:rsid w:val="00131786"/>
    <w:rsid w:val="00131F6E"/>
    <w:rsid w:val="001348B8"/>
    <w:rsid w:val="00135732"/>
    <w:rsid w:val="00137F16"/>
    <w:rsid w:val="0014013F"/>
    <w:rsid w:val="001410B8"/>
    <w:rsid w:val="00142D55"/>
    <w:rsid w:val="00144261"/>
    <w:rsid w:val="00144F90"/>
    <w:rsid w:val="0015441C"/>
    <w:rsid w:val="001561A5"/>
    <w:rsid w:val="00164B8F"/>
    <w:rsid w:val="00164E3F"/>
    <w:rsid w:val="00166C14"/>
    <w:rsid w:val="001679C8"/>
    <w:rsid w:val="00171243"/>
    <w:rsid w:val="00171CD3"/>
    <w:rsid w:val="0017526D"/>
    <w:rsid w:val="00175EA2"/>
    <w:rsid w:val="00181451"/>
    <w:rsid w:val="00182A8E"/>
    <w:rsid w:val="001837ED"/>
    <w:rsid w:val="001849AF"/>
    <w:rsid w:val="0018788D"/>
    <w:rsid w:val="00187AAF"/>
    <w:rsid w:val="00190AD3"/>
    <w:rsid w:val="001948BE"/>
    <w:rsid w:val="00195C52"/>
    <w:rsid w:val="001A0009"/>
    <w:rsid w:val="001A294C"/>
    <w:rsid w:val="001A350C"/>
    <w:rsid w:val="001A6E25"/>
    <w:rsid w:val="001A728D"/>
    <w:rsid w:val="001B0A6B"/>
    <w:rsid w:val="001B1257"/>
    <w:rsid w:val="001B5210"/>
    <w:rsid w:val="001B6F1B"/>
    <w:rsid w:val="001C10E8"/>
    <w:rsid w:val="001C1574"/>
    <w:rsid w:val="001C280E"/>
    <w:rsid w:val="001C45F3"/>
    <w:rsid w:val="001C6942"/>
    <w:rsid w:val="001D2305"/>
    <w:rsid w:val="001D40A9"/>
    <w:rsid w:val="001D438A"/>
    <w:rsid w:val="001D4491"/>
    <w:rsid w:val="001D6738"/>
    <w:rsid w:val="001E0725"/>
    <w:rsid w:val="001E0B70"/>
    <w:rsid w:val="001E3464"/>
    <w:rsid w:val="001E759A"/>
    <w:rsid w:val="001F09E4"/>
    <w:rsid w:val="001F0C2E"/>
    <w:rsid w:val="001F26B4"/>
    <w:rsid w:val="001F34CE"/>
    <w:rsid w:val="002027D5"/>
    <w:rsid w:val="00205FEF"/>
    <w:rsid w:val="00207C4D"/>
    <w:rsid w:val="00210074"/>
    <w:rsid w:val="00210190"/>
    <w:rsid w:val="00210DB7"/>
    <w:rsid w:val="00211C27"/>
    <w:rsid w:val="00212413"/>
    <w:rsid w:val="00214B47"/>
    <w:rsid w:val="00216D8E"/>
    <w:rsid w:val="002247F8"/>
    <w:rsid w:val="0022557F"/>
    <w:rsid w:val="00232511"/>
    <w:rsid w:val="002325C4"/>
    <w:rsid w:val="00232B8F"/>
    <w:rsid w:val="00233C8B"/>
    <w:rsid w:val="0024047F"/>
    <w:rsid w:val="00245F38"/>
    <w:rsid w:val="00246A1E"/>
    <w:rsid w:val="00250876"/>
    <w:rsid w:val="00250F85"/>
    <w:rsid w:val="00252111"/>
    <w:rsid w:val="002526BD"/>
    <w:rsid w:val="00253311"/>
    <w:rsid w:val="0025430D"/>
    <w:rsid w:val="00255336"/>
    <w:rsid w:val="00256478"/>
    <w:rsid w:val="00257B04"/>
    <w:rsid w:val="00257F8D"/>
    <w:rsid w:val="00260979"/>
    <w:rsid w:val="00261FF1"/>
    <w:rsid w:val="00263699"/>
    <w:rsid w:val="00264F23"/>
    <w:rsid w:val="00265D75"/>
    <w:rsid w:val="002662F3"/>
    <w:rsid w:val="00276CC6"/>
    <w:rsid w:val="00281146"/>
    <w:rsid w:val="00282E6C"/>
    <w:rsid w:val="0028339E"/>
    <w:rsid w:val="00285E9C"/>
    <w:rsid w:val="00286BA2"/>
    <w:rsid w:val="00286F7C"/>
    <w:rsid w:val="0029166A"/>
    <w:rsid w:val="0029282A"/>
    <w:rsid w:val="00292CFC"/>
    <w:rsid w:val="00296624"/>
    <w:rsid w:val="00297087"/>
    <w:rsid w:val="002978B9"/>
    <w:rsid w:val="002A5B85"/>
    <w:rsid w:val="002A6A0E"/>
    <w:rsid w:val="002B03CB"/>
    <w:rsid w:val="002B4090"/>
    <w:rsid w:val="002B5734"/>
    <w:rsid w:val="002B63EB"/>
    <w:rsid w:val="002C1208"/>
    <w:rsid w:val="002C2B05"/>
    <w:rsid w:val="002C52AD"/>
    <w:rsid w:val="002C6996"/>
    <w:rsid w:val="002D30F8"/>
    <w:rsid w:val="002E0050"/>
    <w:rsid w:val="002E07FA"/>
    <w:rsid w:val="002E1846"/>
    <w:rsid w:val="002E2516"/>
    <w:rsid w:val="002E6E03"/>
    <w:rsid w:val="002E7179"/>
    <w:rsid w:val="002F17E6"/>
    <w:rsid w:val="002F3E68"/>
    <w:rsid w:val="002F40FB"/>
    <w:rsid w:val="003021FF"/>
    <w:rsid w:val="003038C6"/>
    <w:rsid w:val="0030436F"/>
    <w:rsid w:val="00305A93"/>
    <w:rsid w:val="00306E93"/>
    <w:rsid w:val="00307944"/>
    <w:rsid w:val="00310B0B"/>
    <w:rsid w:val="00312B9E"/>
    <w:rsid w:val="00313509"/>
    <w:rsid w:val="00314B00"/>
    <w:rsid w:val="00323163"/>
    <w:rsid w:val="00323575"/>
    <w:rsid w:val="00324902"/>
    <w:rsid w:val="00324ED9"/>
    <w:rsid w:val="00326263"/>
    <w:rsid w:val="00326E7E"/>
    <w:rsid w:val="00327EDA"/>
    <w:rsid w:val="0033388F"/>
    <w:rsid w:val="00333B5B"/>
    <w:rsid w:val="00336A43"/>
    <w:rsid w:val="00342574"/>
    <w:rsid w:val="00343441"/>
    <w:rsid w:val="0034393D"/>
    <w:rsid w:val="0034589C"/>
    <w:rsid w:val="0034676B"/>
    <w:rsid w:val="00347E2B"/>
    <w:rsid w:val="003506AC"/>
    <w:rsid w:val="0035148B"/>
    <w:rsid w:val="00352BC3"/>
    <w:rsid w:val="0035358A"/>
    <w:rsid w:val="0035424E"/>
    <w:rsid w:val="003542C4"/>
    <w:rsid w:val="003544E0"/>
    <w:rsid w:val="00356541"/>
    <w:rsid w:val="00357412"/>
    <w:rsid w:val="00357A2A"/>
    <w:rsid w:val="00357FD9"/>
    <w:rsid w:val="00370038"/>
    <w:rsid w:val="003711EF"/>
    <w:rsid w:val="0037340B"/>
    <w:rsid w:val="00382FE6"/>
    <w:rsid w:val="00383522"/>
    <w:rsid w:val="003836BD"/>
    <w:rsid w:val="00386067"/>
    <w:rsid w:val="003872A9"/>
    <w:rsid w:val="003916AA"/>
    <w:rsid w:val="0039407F"/>
    <w:rsid w:val="00394B57"/>
    <w:rsid w:val="00395253"/>
    <w:rsid w:val="00395B69"/>
    <w:rsid w:val="003967D1"/>
    <w:rsid w:val="003A0606"/>
    <w:rsid w:val="003A1973"/>
    <w:rsid w:val="003A1DAF"/>
    <w:rsid w:val="003A597B"/>
    <w:rsid w:val="003A5E55"/>
    <w:rsid w:val="003B19F6"/>
    <w:rsid w:val="003B2060"/>
    <w:rsid w:val="003B33CA"/>
    <w:rsid w:val="003B4682"/>
    <w:rsid w:val="003B67AE"/>
    <w:rsid w:val="003C0DFD"/>
    <w:rsid w:val="003C2108"/>
    <w:rsid w:val="003C3235"/>
    <w:rsid w:val="003C50E7"/>
    <w:rsid w:val="003C62C5"/>
    <w:rsid w:val="003D606A"/>
    <w:rsid w:val="003D683B"/>
    <w:rsid w:val="003D7EE6"/>
    <w:rsid w:val="003E0BE8"/>
    <w:rsid w:val="003E17FB"/>
    <w:rsid w:val="003E22FD"/>
    <w:rsid w:val="003E4F2E"/>
    <w:rsid w:val="003E5132"/>
    <w:rsid w:val="003E5D92"/>
    <w:rsid w:val="003F111C"/>
    <w:rsid w:val="003F112F"/>
    <w:rsid w:val="003F3034"/>
    <w:rsid w:val="003F5B69"/>
    <w:rsid w:val="003F78E7"/>
    <w:rsid w:val="00400D84"/>
    <w:rsid w:val="00403235"/>
    <w:rsid w:val="00404D34"/>
    <w:rsid w:val="004103A6"/>
    <w:rsid w:val="0041364C"/>
    <w:rsid w:val="00415219"/>
    <w:rsid w:val="00416956"/>
    <w:rsid w:val="00416CF1"/>
    <w:rsid w:val="00417288"/>
    <w:rsid w:val="0041792D"/>
    <w:rsid w:val="004219CD"/>
    <w:rsid w:val="0042384D"/>
    <w:rsid w:val="00423A3C"/>
    <w:rsid w:val="00426D60"/>
    <w:rsid w:val="0043188D"/>
    <w:rsid w:val="00433EDD"/>
    <w:rsid w:val="00437F69"/>
    <w:rsid w:val="00440B57"/>
    <w:rsid w:val="00444721"/>
    <w:rsid w:val="00444E1E"/>
    <w:rsid w:val="00445D29"/>
    <w:rsid w:val="004479A2"/>
    <w:rsid w:val="00451423"/>
    <w:rsid w:val="004523AF"/>
    <w:rsid w:val="00455A48"/>
    <w:rsid w:val="00456809"/>
    <w:rsid w:val="00456CFA"/>
    <w:rsid w:val="00462B03"/>
    <w:rsid w:val="004634A1"/>
    <w:rsid w:val="0047388C"/>
    <w:rsid w:val="004738F3"/>
    <w:rsid w:val="00474463"/>
    <w:rsid w:val="004747B5"/>
    <w:rsid w:val="0047506C"/>
    <w:rsid w:val="004765F6"/>
    <w:rsid w:val="00476922"/>
    <w:rsid w:val="004817C9"/>
    <w:rsid w:val="0048674C"/>
    <w:rsid w:val="00493569"/>
    <w:rsid w:val="00493823"/>
    <w:rsid w:val="004939DA"/>
    <w:rsid w:val="00494EAF"/>
    <w:rsid w:val="0049502E"/>
    <w:rsid w:val="0049623B"/>
    <w:rsid w:val="004A2297"/>
    <w:rsid w:val="004A2C42"/>
    <w:rsid w:val="004A3D38"/>
    <w:rsid w:val="004A4393"/>
    <w:rsid w:val="004A479A"/>
    <w:rsid w:val="004A510F"/>
    <w:rsid w:val="004A54AD"/>
    <w:rsid w:val="004A5AE1"/>
    <w:rsid w:val="004A6CBE"/>
    <w:rsid w:val="004B3B2A"/>
    <w:rsid w:val="004B6158"/>
    <w:rsid w:val="004B670F"/>
    <w:rsid w:val="004C0F52"/>
    <w:rsid w:val="004C3D27"/>
    <w:rsid w:val="004C7938"/>
    <w:rsid w:val="004D06E3"/>
    <w:rsid w:val="004D59A1"/>
    <w:rsid w:val="004D5A46"/>
    <w:rsid w:val="004D5A5E"/>
    <w:rsid w:val="004D5F20"/>
    <w:rsid w:val="004D7A5D"/>
    <w:rsid w:val="004E059C"/>
    <w:rsid w:val="004E1EC6"/>
    <w:rsid w:val="004E32D7"/>
    <w:rsid w:val="004E4A40"/>
    <w:rsid w:val="004E5869"/>
    <w:rsid w:val="004E5C13"/>
    <w:rsid w:val="004F02D4"/>
    <w:rsid w:val="004F1263"/>
    <w:rsid w:val="004F23C6"/>
    <w:rsid w:val="00500686"/>
    <w:rsid w:val="0050155D"/>
    <w:rsid w:val="00501892"/>
    <w:rsid w:val="00503DC8"/>
    <w:rsid w:val="005115A2"/>
    <w:rsid w:val="005118C4"/>
    <w:rsid w:val="00511D6C"/>
    <w:rsid w:val="00513305"/>
    <w:rsid w:val="005133E4"/>
    <w:rsid w:val="00515234"/>
    <w:rsid w:val="00515387"/>
    <w:rsid w:val="005200C3"/>
    <w:rsid w:val="0052159F"/>
    <w:rsid w:val="00522182"/>
    <w:rsid w:val="0052295F"/>
    <w:rsid w:val="00524AB9"/>
    <w:rsid w:val="0052529B"/>
    <w:rsid w:val="005270E8"/>
    <w:rsid w:val="005324DF"/>
    <w:rsid w:val="005333B2"/>
    <w:rsid w:val="005343BB"/>
    <w:rsid w:val="005361AC"/>
    <w:rsid w:val="00546621"/>
    <w:rsid w:val="005470FF"/>
    <w:rsid w:val="00550204"/>
    <w:rsid w:val="00550D38"/>
    <w:rsid w:val="0055118E"/>
    <w:rsid w:val="00553098"/>
    <w:rsid w:val="0055553B"/>
    <w:rsid w:val="00556AC9"/>
    <w:rsid w:val="00563183"/>
    <w:rsid w:val="00565AB4"/>
    <w:rsid w:val="00572E6B"/>
    <w:rsid w:val="0057503E"/>
    <w:rsid w:val="00583C34"/>
    <w:rsid w:val="00587539"/>
    <w:rsid w:val="0059192B"/>
    <w:rsid w:val="00597A56"/>
    <w:rsid w:val="005A272A"/>
    <w:rsid w:val="005A3B01"/>
    <w:rsid w:val="005A47A4"/>
    <w:rsid w:val="005A5139"/>
    <w:rsid w:val="005A57D8"/>
    <w:rsid w:val="005A684D"/>
    <w:rsid w:val="005A6899"/>
    <w:rsid w:val="005B27F6"/>
    <w:rsid w:val="005B59C2"/>
    <w:rsid w:val="005C04BC"/>
    <w:rsid w:val="005C0FD7"/>
    <w:rsid w:val="005C179A"/>
    <w:rsid w:val="005C1B8C"/>
    <w:rsid w:val="005C3C2B"/>
    <w:rsid w:val="005C75E5"/>
    <w:rsid w:val="005D4ABF"/>
    <w:rsid w:val="005D57B0"/>
    <w:rsid w:val="005D6460"/>
    <w:rsid w:val="005D686A"/>
    <w:rsid w:val="005D74D1"/>
    <w:rsid w:val="005E3AC8"/>
    <w:rsid w:val="005E5A6D"/>
    <w:rsid w:val="005F0913"/>
    <w:rsid w:val="005F185C"/>
    <w:rsid w:val="005F1D44"/>
    <w:rsid w:val="005F495C"/>
    <w:rsid w:val="005F5E23"/>
    <w:rsid w:val="0060058D"/>
    <w:rsid w:val="00601FD6"/>
    <w:rsid w:val="00603741"/>
    <w:rsid w:val="00605F17"/>
    <w:rsid w:val="00606388"/>
    <w:rsid w:val="0060790D"/>
    <w:rsid w:val="00612B4B"/>
    <w:rsid w:val="0061434B"/>
    <w:rsid w:val="00615067"/>
    <w:rsid w:val="00616B30"/>
    <w:rsid w:val="00617279"/>
    <w:rsid w:val="006247F2"/>
    <w:rsid w:val="00630F66"/>
    <w:rsid w:val="0063193B"/>
    <w:rsid w:val="0063221F"/>
    <w:rsid w:val="006323B3"/>
    <w:rsid w:val="00635465"/>
    <w:rsid w:val="00637A1C"/>
    <w:rsid w:val="00640A86"/>
    <w:rsid w:val="00640ACE"/>
    <w:rsid w:val="006452E4"/>
    <w:rsid w:val="00647FEA"/>
    <w:rsid w:val="00651212"/>
    <w:rsid w:val="00651AA0"/>
    <w:rsid w:val="00654411"/>
    <w:rsid w:val="0065466C"/>
    <w:rsid w:val="00654F48"/>
    <w:rsid w:val="00655AD3"/>
    <w:rsid w:val="00660DEF"/>
    <w:rsid w:val="00662176"/>
    <w:rsid w:val="00663690"/>
    <w:rsid w:val="00665747"/>
    <w:rsid w:val="00665D8E"/>
    <w:rsid w:val="00666B6B"/>
    <w:rsid w:val="006705D2"/>
    <w:rsid w:val="00671A05"/>
    <w:rsid w:val="006721A1"/>
    <w:rsid w:val="00672A94"/>
    <w:rsid w:val="00672F5E"/>
    <w:rsid w:val="006811EC"/>
    <w:rsid w:val="00690FE0"/>
    <w:rsid w:val="00691941"/>
    <w:rsid w:val="006972A7"/>
    <w:rsid w:val="006A2646"/>
    <w:rsid w:val="006A337A"/>
    <w:rsid w:val="006A5889"/>
    <w:rsid w:val="006A5C4E"/>
    <w:rsid w:val="006A64B4"/>
    <w:rsid w:val="006B08E2"/>
    <w:rsid w:val="006B36A3"/>
    <w:rsid w:val="006B4E95"/>
    <w:rsid w:val="006B6561"/>
    <w:rsid w:val="006C0D0B"/>
    <w:rsid w:val="006C16DD"/>
    <w:rsid w:val="006C1F39"/>
    <w:rsid w:val="006C2813"/>
    <w:rsid w:val="006C3529"/>
    <w:rsid w:val="006C7F60"/>
    <w:rsid w:val="006D04FC"/>
    <w:rsid w:val="006D4CE9"/>
    <w:rsid w:val="006D6924"/>
    <w:rsid w:val="006D7D5F"/>
    <w:rsid w:val="006E0B6E"/>
    <w:rsid w:val="006E1921"/>
    <w:rsid w:val="006E2EE5"/>
    <w:rsid w:val="006E3496"/>
    <w:rsid w:val="006E38C1"/>
    <w:rsid w:val="006E4395"/>
    <w:rsid w:val="006E5C40"/>
    <w:rsid w:val="006E5F1D"/>
    <w:rsid w:val="006F3DCF"/>
    <w:rsid w:val="006F5055"/>
    <w:rsid w:val="00700F50"/>
    <w:rsid w:val="007024C6"/>
    <w:rsid w:val="00702A78"/>
    <w:rsid w:val="00704197"/>
    <w:rsid w:val="007061DE"/>
    <w:rsid w:val="007102C5"/>
    <w:rsid w:val="0071119B"/>
    <w:rsid w:val="0071131F"/>
    <w:rsid w:val="0071303D"/>
    <w:rsid w:val="00714DF4"/>
    <w:rsid w:val="0071568A"/>
    <w:rsid w:val="0071594C"/>
    <w:rsid w:val="00716D65"/>
    <w:rsid w:val="007206BB"/>
    <w:rsid w:val="007208C0"/>
    <w:rsid w:val="007236D8"/>
    <w:rsid w:val="007266D2"/>
    <w:rsid w:val="00727CAF"/>
    <w:rsid w:val="0073134F"/>
    <w:rsid w:val="007321D3"/>
    <w:rsid w:val="00734599"/>
    <w:rsid w:val="00735BD2"/>
    <w:rsid w:val="00736E93"/>
    <w:rsid w:val="007378CE"/>
    <w:rsid w:val="00737C3D"/>
    <w:rsid w:val="0075357D"/>
    <w:rsid w:val="00753F43"/>
    <w:rsid w:val="0075411E"/>
    <w:rsid w:val="0075666A"/>
    <w:rsid w:val="00756F0F"/>
    <w:rsid w:val="00764C62"/>
    <w:rsid w:val="0076524E"/>
    <w:rsid w:val="00767243"/>
    <w:rsid w:val="00770640"/>
    <w:rsid w:val="00773576"/>
    <w:rsid w:val="00774780"/>
    <w:rsid w:val="00774EF8"/>
    <w:rsid w:val="007755AE"/>
    <w:rsid w:val="00775BAC"/>
    <w:rsid w:val="007778DF"/>
    <w:rsid w:val="00781C6D"/>
    <w:rsid w:val="00787AC7"/>
    <w:rsid w:val="00790CF7"/>
    <w:rsid w:val="00791AD0"/>
    <w:rsid w:val="00793BD5"/>
    <w:rsid w:val="007950DA"/>
    <w:rsid w:val="007A07FB"/>
    <w:rsid w:val="007A31BC"/>
    <w:rsid w:val="007A57FF"/>
    <w:rsid w:val="007A6560"/>
    <w:rsid w:val="007B0C60"/>
    <w:rsid w:val="007B29E2"/>
    <w:rsid w:val="007B4AA6"/>
    <w:rsid w:val="007B61DF"/>
    <w:rsid w:val="007C131D"/>
    <w:rsid w:val="007C163C"/>
    <w:rsid w:val="007C1922"/>
    <w:rsid w:val="007C1A65"/>
    <w:rsid w:val="007C1FB0"/>
    <w:rsid w:val="007C5E21"/>
    <w:rsid w:val="007C6302"/>
    <w:rsid w:val="007C796C"/>
    <w:rsid w:val="007D0027"/>
    <w:rsid w:val="007D1467"/>
    <w:rsid w:val="007D24FD"/>
    <w:rsid w:val="007D2C38"/>
    <w:rsid w:val="007D4D0D"/>
    <w:rsid w:val="007D6246"/>
    <w:rsid w:val="007D6AEF"/>
    <w:rsid w:val="007D6DE6"/>
    <w:rsid w:val="007D73CD"/>
    <w:rsid w:val="007E0549"/>
    <w:rsid w:val="007E1C06"/>
    <w:rsid w:val="007E790C"/>
    <w:rsid w:val="007F0A28"/>
    <w:rsid w:val="007F2E6F"/>
    <w:rsid w:val="007F3B7D"/>
    <w:rsid w:val="007F4282"/>
    <w:rsid w:val="007F6EB8"/>
    <w:rsid w:val="007F73E5"/>
    <w:rsid w:val="00800FAA"/>
    <w:rsid w:val="0080135A"/>
    <w:rsid w:val="0080292E"/>
    <w:rsid w:val="00802F00"/>
    <w:rsid w:val="00803802"/>
    <w:rsid w:val="00804DA4"/>
    <w:rsid w:val="00806821"/>
    <w:rsid w:val="00807151"/>
    <w:rsid w:val="00807B88"/>
    <w:rsid w:val="008109A1"/>
    <w:rsid w:val="008149D8"/>
    <w:rsid w:val="008159A2"/>
    <w:rsid w:val="008207E0"/>
    <w:rsid w:val="00824F6D"/>
    <w:rsid w:val="00825B75"/>
    <w:rsid w:val="00831851"/>
    <w:rsid w:val="00832830"/>
    <w:rsid w:val="00834575"/>
    <w:rsid w:val="008374B1"/>
    <w:rsid w:val="00841C1C"/>
    <w:rsid w:val="008456A5"/>
    <w:rsid w:val="00851CFC"/>
    <w:rsid w:val="008544D2"/>
    <w:rsid w:val="00857B84"/>
    <w:rsid w:val="00863E2A"/>
    <w:rsid w:val="00865221"/>
    <w:rsid w:val="00866896"/>
    <w:rsid w:val="008671E2"/>
    <w:rsid w:val="00870D60"/>
    <w:rsid w:val="00870FCD"/>
    <w:rsid w:val="00875918"/>
    <w:rsid w:val="00876018"/>
    <w:rsid w:val="008774DA"/>
    <w:rsid w:val="008776B6"/>
    <w:rsid w:val="00883D3A"/>
    <w:rsid w:val="00887CB6"/>
    <w:rsid w:val="008935FF"/>
    <w:rsid w:val="00894748"/>
    <w:rsid w:val="00895CCC"/>
    <w:rsid w:val="00897F14"/>
    <w:rsid w:val="008A11A0"/>
    <w:rsid w:val="008A1665"/>
    <w:rsid w:val="008A1C0B"/>
    <w:rsid w:val="008B060F"/>
    <w:rsid w:val="008B29E4"/>
    <w:rsid w:val="008B410B"/>
    <w:rsid w:val="008B4294"/>
    <w:rsid w:val="008B5219"/>
    <w:rsid w:val="008B5FF5"/>
    <w:rsid w:val="008B6901"/>
    <w:rsid w:val="008C42D6"/>
    <w:rsid w:val="008C4415"/>
    <w:rsid w:val="008C5DF7"/>
    <w:rsid w:val="008C687B"/>
    <w:rsid w:val="008C6BAF"/>
    <w:rsid w:val="008C7605"/>
    <w:rsid w:val="008D019D"/>
    <w:rsid w:val="008D09DC"/>
    <w:rsid w:val="008D0F3B"/>
    <w:rsid w:val="008D22AA"/>
    <w:rsid w:val="008D481A"/>
    <w:rsid w:val="008D6B84"/>
    <w:rsid w:val="008D77B5"/>
    <w:rsid w:val="008E0290"/>
    <w:rsid w:val="008E32F8"/>
    <w:rsid w:val="008E52FF"/>
    <w:rsid w:val="008F1A65"/>
    <w:rsid w:val="008F2398"/>
    <w:rsid w:val="008F30D7"/>
    <w:rsid w:val="008F42E4"/>
    <w:rsid w:val="008F594F"/>
    <w:rsid w:val="008F6C87"/>
    <w:rsid w:val="00903CDF"/>
    <w:rsid w:val="00903D5E"/>
    <w:rsid w:val="00907585"/>
    <w:rsid w:val="00907ADD"/>
    <w:rsid w:val="00907D16"/>
    <w:rsid w:val="009106BC"/>
    <w:rsid w:val="00911149"/>
    <w:rsid w:val="009135C5"/>
    <w:rsid w:val="009153F0"/>
    <w:rsid w:val="00915A30"/>
    <w:rsid w:val="009160E8"/>
    <w:rsid w:val="00916C74"/>
    <w:rsid w:val="00916DC0"/>
    <w:rsid w:val="00916F82"/>
    <w:rsid w:val="009202FA"/>
    <w:rsid w:val="009215D0"/>
    <w:rsid w:val="00921E6E"/>
    <w:rsid w:val="00923639"/>
    <w:rsid w:val="00926FA2"/>
    <w:rsid w:val="00927B29"/>
    <w:rsid w:val="0093119E"/>
    <w:rsid w:val="0093194A"/>
    <w:rsid w:val="00932DCC"/>
    <w:rsid w:val="00933CF4"/>
    <w:rsid w:val="00937279"/>
    <w:rsid w:val="00941595"/>
    <w:rsid w:val="00942050"/>
    <w:rsid w:val="0094263D"/>
    <w:rsid w:val="00942A5A"/>
    <w:rsid w:val="00943AC7"/>
    <w:rsid w:val="0094488B"/>
    <w:rsid w:val="009452B3"/>
    <w:rsid w:val="00945342"/>
    <w:rsid w:val="00945433"/>
    <w:rsid w:val="0094565F"/>
    <w:rsid w:val="009504DA"/>
    <w:rsid w:val="0095146C"/>
    <w:rsid w:val="009521C3"/>
    <w:rsid w:val="0095681E"/>
    <w:rsid w:val="00956CC8"/>
    <w:rsid w:val="00960B6A"/>
    <w:rsid w:val="009629CC"/>
    <w:rsid w:val="0096335A"/>
    <w:rsid w:val="00970A98"/>
    <w:rsid w:val="00971689"/>
    <w:rsid w:val="00971D17"/>
    <w:rsid w:val="009743F1"/>
    <w:rsid w:val="00975D32"/>
    <w:rsid w:val="009765FF"/>
    <w:rsid w:val="00976E51"/>
    <w:rsid w:val="00977CD1"/>
    <w:rsid w:val="0098739E"/>
    <w:rsid w:val="00990006"/>
    <w:rsid w:val="00991436"/>
    <w:rsid w:val="009956F4"/>
    <w:rsid w:val="00996742"/>
    <w:rsid w:val="009A0D8D"/>
    <w:rsid w:val="009A1231"/>
    <w:rsid w:val="009A1349"/>
    <w:rsid w:val="009A33C1"/>
    <w:rsid w:val="009A53FB"/>
    <w:rsid w:val="009B01E2"/>
    <w:rsid w:val="009B16CC"/>
    <w:rsid w:val="009B4EB5"/>
    <w:rsid w:val="009B5E84"/>
    <w:rsid w:val="009C06EF"/>
    <w:rsid w:val="009C4CDA"/>
    <w:rsid w:val="009C619B"/>
    <w:rsid w:val="009C7AFE"/>
    <w:rsid w:val="009D28F3"/>
    <w:rsid w:val="009D3E86"/>
    <w:rsid w:val="009D775A"/>
    <w:rsid w:val="009D7A9E"/>
    <w:rsid w:val="009E017F"/>
    <w:rsid w:val="009E0A3E"/>
    <w:rsid w:val="009E2493"/>
    <w:rsid w:val="009E33D3"/>
    <w:rsid w:val="009E380F"/>
    <w:rsid w:val="009E554E"/>
    <w:rsid w:val="009F11D7"/>
    <w:rsid w:val="009F27FF"/>
    <w:rsid w:val="009F29EC"/>
    <w:rsid w:val="009F414C"/>
    <w:rsid w:val="009F43D0"/>
    <w:rsid w:val="009F4FA1"/>
    <w:rsid w:val="009F5416"/>
    <w:rsid w:val="009F699A"/>
    <w:rsid w:val="009F7801"/>
    <w:rsid w:val="00A00917"/>
    <w:rsid w:val="00A00E3E"/>
    <w:rsid w:val="00A056C3"/>
    <w:rsid w:val="00A0620A"/>
    <w:rsid w:val="00A12E6D"/>
    <w:rsid w:val="00A1520C"/>
    <w:rsid w:val="00A20C0F"/>
    <w:rsid w:val="00A26B5D"/>
    <w:rsid w:val="00A32C99"/>
    <w:rsid w:val="00A33744"/>
    <w:rsid w:val="00A34007"/>
    <w:rsid w:val="00A34017"/>
    <w:rsid w:val="00A34A0D"/>
    <w:rsid w:val="00A34D47"/>
    <w:rsid w:val="00A35421"/>
    <w:rsid w:val="00A354EC"/>
    <w:rsid w:val="00A37A3E"/>
    <w:rsid w:val="00A37ECB"/>
    <w:rsid w:val="00A42682"/>
    <w:rsid w:val="00A47ECE"/>
    <w:rsid w:val="00A503C7"/>
    <w:rsid w:val="00A517BC"/>
    <w:rsid w:val="00A5292F"/>
    <w:rsid w:val="00A55874"/>
    <w:rsid w:val="00A5734F"/>
    <w:rsid w:val="00A62D02"/>
    <w:rsid w:val="00A643C5"/>
    <w:rsid w:val="00A64B49"/>
    <w:rsid w:val="00A70D80"/>
    <w:rsid w:val="00A71041"/>
    <w:rsid w:val="00A74776"/>
    <w:rsid w:val="00A74817"/>
    <w:rsid w:val="00A77BD8"/>
    <w:rsid w:val="00A82B8A"/>
    <w:rsid w:val="00A831F9"/>
    <w:rsid w:val="00A83EEC"/>
    <w:rsid w:val="00A84414"/>
    <w:rsid w:val="00A8498A"/>
    <w:rsid w:val="00A852C1"/>
    <w:rsid w:val="00A85C5C"/>
    <w:rsid w:val="00A86752"/>
    <w:rsid w:val="00A87560"/>
    <w:rsid w:val="00A907D4"/>
    <w:rsid w:val="00A92CBB"/>
    <w:rsid w:val="00A941B8"/>
    <w:rsid w:val="00A9595D"/>
    <w:rsid w:val="00A96E74"/>
    <w:rsid w:val="00AA071F"/>
    <w:rsid w:val="00AA120C"/>
    <w:rsid w:val="00AA3614"/>
    <w:rsid w:val="00AA3C74"/>
    <w:rsid w:val="00AB0543"/>
    <w:rsid w:val="00AB0A4B"/>
    <w:rsid w:val="00AB0CC5"/>
    <w:rsid w:val="00AB4272"/>
    <w:rsid w:val="00AB7572"/>
    <w:rsid w:val="00AC24BB"/>
    <w:rsid w:val="00AC428F"/>
    <w:rsid w:val="00AC5ED4"/>
    <w:rsid w:val="00AD1A06"/>
    <w:rsid w:val="00AD6780"/>
    <w:rsid w:val="00AD759A"/>
    <w:rsid w:val="00AD7986"/>
    <w:rsid w:val="00AE1032"/>
    <w:rsid w:val="00AE30E5"/>
    <w:rsid w:val="00AE32D3"/>
    <w:rsid w:val="00AE5957"/>
    <w:rsid w:val="00AE6BB4"/>
    <w:rsid w:val="00AF2843"/>
    <w:rsid w:val="00AF32E3"/>
    <w:rsid w:val="00AF4330"/>
    <w:rsid w:val="00AF6468"/>
    <w:rsid w:val="00AF72B4"/>
    <w:rsid w:val="00AF7451"/>
    <w:rsid w:val="00B01E2E"/>
    <w:rsid w:val="00B024D0"/>
    <w:rsid w:val="00B0283D"/>
    <w:rsid w:val="00B03352"/>
    <w:rsid w:val="00B04644"/>
    <w:rsid w:val="00B04F53"/>
    <w:rsid w:val="00B0656D"/>
    <w:rsid w:val="00B066DB"/>
    <w:rsid w:val="00B06762"/>
    <w:rsid w:val="00B077E9"/>
    <w:rsid w:val="00B11341"/>
    <w:rsid w:val="00B11BAE"/>
    <w:rsid w:val="00B11DF1"/>
    <w:rsid w:val="00B12450"/>
    <w:rsid w:val="00B12839"/>
    <w:rsid w:val="00B15D98"/>
    <w:rsid w:val="00B17A6C"/>
    <w:rsid w:val="00B200A2"/>
    <w:rsid w:val="00B263F0"/>
    <w:rsid w:val="00B279C2"/>
    <w:rsid w:val="00B33053"/>
    <w:rsid w:val="00B3651B"/>
    <w:rsid w:val="00B378B8"/>
    <w:rsid w:val="00B43236"/>
    <w:rsid w:val="00B43A8D"/>
    <w:rsid w:val="00B53CD6"/>
    <w:rsid w:val="00B548F1"/>
    <w:rsid w:val="00B56F6A"/>
    <w:rsid w:val="00B57587"/>
    <w:rsid w:val="00B61986"/>
    <w:rsid w:val="00B656DC"/>
    <w:rsid w:val="00B70771"/>
    <w:rsid w:val="00B71BC2"/>
    <w:rsid w:val="00B733D6"/>
    <w:rsid w:val="00B82216"/>
    <w:rsid w:val="00B827E8"/>
    <w:rsid w:val="00B82A89"/>
    <w:rsid w:val="00B85311"/>
    <w:rsid w:val="00B863E8"/>
    <w:rsid w:val="00B865FB"/>
    <w:rsid w:val="00B95EBA"/>
    <w:rsid w:val="00B96377"/>
    <w:rsid w:val="00B968B9"/>
    <w:rsid w:val="00B97966"/>
    <w:rsid w:val="00BA1B62"/>
    <w:rsid w:val="00BA284D"/>
    <w:rsid w:val="00BA3E72"/>
    <w:rsid w:val="00BA72CE"/>
    <w:rsid w:val="00BA73CC"/>
    <w:rsid w:val="00BA7AAE"/>
    <w:rsid w:val="00BB2216"/>
    <w:rsid w:val="00BB3315"/>
    <w:rsid w:val="00BB3359"/>
    <w:rsid w:val="00BB4EC1"/>
    <w:rsid w:val="00BB5BD4"/>
    <w:rsid w:val="00BB6AAA"/>
    <w:rsid w:val="00BB79EE"/>
    <w:rsid w:val="00BC1275"/>
    <w:rsid w:val="00BC2413"/>
    <w:rsid w:val="00BD142E"/>
    <w:rsid w:val="00BD3BCA"/>
    <w:rsid w:val="00BD428B"/>
    <w:rsid w:val="00BD456E"/>
    <w:rsid w:val="00BD6B96"/>
    <w:rsid w:val="00BE0E8D"/>
    <w:rsid w:val="00BE161D"/>
    <w:rsid w:val="00BE1D15"/>
    <w:rsid w:val="00BE508C"/>
    <w:rsid w:val="00BE68C7"/>
    <w:rsid w:val="00BF1C40"/>
    <w:rsid w:val="00BF1F02"/>
    <w:rsid w:val="00BF3CE9"/>
    <w:rsid w:val="00BF7740"/>
    <w:rsid w:val="00BF7A23"/>
    <w:rsid w:val="00C022C7"/>
    <w:rsid w:val="00C027C2"/>
    <w:rsid w:val="00C05005"/>
    <w:rsid w:val="00C07473"/>
    <w:rsid w:val="00C07A93"/>
    <w:rsid w:val="00C1055B"/>
    <w:rsid w:val="00C112F1"/>
    <w:rsid w:val="00C147DB"/>
    <w:rsid w:val="00C163A3"/>
    <w:rsid w:val="00C205B4"/>
    <w:rsid w:val="00C20A96"/>
    <w:rsid w:val="00C30458"/>
    <w:rsid w:val="00C31F11"/>
    <w:rsid w:val="00C32A0C"/>
    <w:rsid w:val="00C3391A"/>
    <w:rsid w:val="00C33F9D"/>
    <w:rsid w:val="00C349C2"/>
    <w:rsid w:val="00C350E6"/>
    <w:rsid w:val="00C35E75"/>
    <w:rsid w:val="00C373B6"/>
    <w:rsid w:val="00C4047B"/>
    <w:rsid w:val="00C4329D"/>
    <w:rsid w:val="00C455AD"/>
    <w:rsid w:val="00C5174A"/>
    <w:rsid w:val="00C51AB9"/>
    <w:rsid w:val="00C60828"/>
    <w:rsid w:val="00C60F31"/>
    <w:rsid w:val="00C6225C"/>
    <w:rsid w:val="00C639E6"/>
    <w:rsid w:val="00C649EC"/>
    <w:rsid w:val="00C65BD9"/>
    <w:rsid w:val="00C66BE9"/>
    <w:rsid w:val="00C70BEA"/>
    <w:rsid w:val="00C72981"/>
    <w:rsid w:val="00C73019"/>
    <w:rsid w:val="00C74782"/>
    <w:rsid w:val="00C750DB"/>
    <w:rsid w:val="00C757BD"/>
    <w:rsid w:val="00C843FC"/>
    <w:rsid w:val="00C8671B"/>
    <w:rsid w:val="00C870C3"/>
    <w:rsid w:val="00C90AE1"/>
    <w:rsid w:val="00C90DE0"/>
    <w:rsid w:val="00C950CD"/>
    <w:rsid w:val="00CA18F1"/>
    <w:rsid w:val="00CA413F"/>
    <w:rsid w:val="00CA5072"/>
    <w:rsid w:val="00CA799B"/>
    <w:rsid w:val="00CB1072"/>
    <w:rsid w:val="00CB1A45"/>
    <w:rsid w:val="00CB2FEA"/>
    <w:rsid w:val="00CB3A91"/>
    <w:rsid w:val="00CB558F"/>
    <w:rsid w:val="00CB5C81"/>
    <w:rsid w:val="00CB639F"/>
    <w:rsid w:val="00CB7025"/>
    <w:rsid w:val="00CB71EE"/>
    <w:rsid w:val="00CC0B05"/>
    <w:rsid w:val="00CC0D60"/>
    <w:rsid w:val="00CC1E71"/>
    <w:rsid w:val="00CC2118"/>
    <w:rsid w:val="00CC3B49"/>
    <w:rsid w:val="00CC5F7C"/>
    <w:rsid w:val="00CC70A8"/>
    <w:rsid w:val="00CD0098"/>
    <w:rsid w:val="00CD13EC"/>
    <w:rsid w:val="00CE2401"/>
    <w:rsid w:val="00CE3B8B"/>
    <w:rsid w:val="00CE62AF"/>
    <w:rsid w:val="00CF2B4E"/>
    <w:rsid w:val="00CF59AE"/>
    <w:rsid w:val="00CF74DE"/>
    <w:rsid w:val="00D001DE"/>
    <w:rsid w:val="00D00653"/>
    <w:rsid w:val="00D0380E"/>
    <w:rsid w:val="00D10C20"/>
    <w:rsid w:val="00D152E5"/>
    <w:rsid w:val="00D17B40"/>
    <w:rsid w:val="00D203CB"/>
    <w:rsid w:val="00D249F0"/>
    <w:rsid w:val="00D25B5F"/>
    <w:rsid w:val="00D309B0"/>
    <w:rsid w:val="00D313D9"/>
    <w:rsid w:val="00D33B2D"/>
    <w:rsid w:val="00D36EC5"/>
    <w:rsid w:val="00D37878"/>
    <w:rsid w:val="00D4091E"/>
    <w:rsid w:val="00D41DC4"/>
    <w:rsid w:val="00D44995"/>
    <w:rsid w:val="00D4664B"/>
    <w:rsid w:val="00D46F00"/>
    <w:rsid w:val="00D52106"/>
    <w:rsid w:val="00D54BC3"/>
    <w:rsid w:val="00D54EEC"/>
    <w:rsid w:val="00D55962"/>
    <w:rsid w:val="00D566F5"/>
    <w:rsid w:val="00D62F8F"/>
    <w:rsid w:val="00D64E25"/>
    <w:rsid w:val="00D65601"/>
    <w:rsid w:val="00D66481"/>
    <w:rsid w:val="00D70827"/>
    <w:rsid w:val="00D70DAB"/>
    <w:rsid w:val="00D73354"/>
    <w:rsid w:val="00D7373C"/>
    <w:rsid w:val="00D77820"/>
    <w:rsid w:val="00D81163"/>
    <w:rsid w:val="00D8132E"/>
    <w:rsid w:val="00D83F4F"/>
    <w:rsid w:val="00D92708"/>
    <w:rsid w:val="00D93A93"/>
    <w:rsid w:val="00DA0FCD"/>
    <w:rsid w:val="00DA18CB"/>
    <w:rsid w:val="00DA2564"/>
    <w:rsid w:val="00DA3297"/>
    <w:rsid w:val="00DA4054"/>
    <w:rsid w:val="00DA5196"/>
    <w:rsid w:val="00DB1F0E"/>
    <w:rsid w:val="00DB284A"/>
    <w:rsid w:val="00DB2DC3"/>
    <w:rsid w:val="00DB57B4"/>
    <w:rsid w:val="00DB5CC4"/>
    <w:rsid w:val="00DB7E47"/>
    <w:rsid w:val="00DC0359"/>
    <w:rsid w:val="00DC089F"/>
    <w:rsid w:val="00DC1737"/>
    <w:rsid w:val="00DC2102"/>
    <w:rsid w:val="00DC3C51"/>
    <w:rsid w:val="00DC6F0C"/>
    <w:rsid w:val="00DD0759"/>
    <w:rsid w:val="00DE2E60"/>
    <w:rsid w:val="00DE43DC"/>
    <w:rsid w:val="00DE64D1"/>
    <w:rsid w:val="00DE7152"/>
    <w:rsid w:val="00DE7CCF"/>
    <w:rsid w:val="00DF062E"/>
    <w:rsid w:val="00DF3F11"/>
    <w:rsid w:val="00DF3FB8"/>
    <w:rsid w:val="00E00DC3"/>
    <w:rsid w:val="00E062E4"/>
    <w:rsid w:val="00E07B99"/>
    <w:rsid w:val="00E11D98"/>
    <w:rsid w:val="00E1261F"/>
    <w:rsid w:val="00E127E2"/>
    <w:rsid w:val="00E12E70"/>
    <w:rsid w:val="00E1407F"/>
    <w:rsid w:val="00E143A4"/>
    <w:rsid w:val="00E15F74"/>
    <w:rsid w:val="00E16810"/>
    <w:rsid w:val="00E22C1C"/>
    <w:rsid w:val="00E24E74"/>
    <w:rsid w:val="00E24F68"/>
    <w:rsid w:val="00E25899"/>
    <w:rsid w:val="00E3076A"/>
    <w:rsid w:val="00E31392"/>
    <w:rsid w:val="00E31F61"/>
    <w:rsid w:val="00E45A85"/>
    <w:rsid w:val="00E45D68"/>
    <w:rsid w:val="00E47AD6"/>
    <w:rsid w:val="00E50DB8"/>
    <w:rsid w:val="00E5218C"/>
    <w:rsid w:val="00E525BC"/>
    <w:rsid w:val="00E54D13"/>
    <w:rsid w:val="00E5547C"/>
    <w:rsid w:val="00E55A5D"/>
    <w:rsid w:val="00E55F01"/>
    <w:rsid w:val="00E563F4"/>
    <w:rsid w:val="00E603D6"/>
    <w:rsid w:val="00E6096B"/>
    <w:rsid w:val="00E61FCA"/>
    <w:rsid w:val="00E62B4C"/>
    <w:rsid w:val="00E669D6"/>
    <w:rsid w:val="00E76AB5"/>
    <w:rsid w:val="00E830E7"/>
    <w:rsid w:val="00E8323E"/>
    <w:rsid w:val="00E83CEC"/>
    <w:rsid w:val="00E84319"/>
    <w:rsid w:val="00E859E3"/>
    <w:rsid w:val="00EA74F0"/>
    <w:rsid w:val="00EA7D7C"/>
    <w:rsid w:val="00EB1A62"/>
    <w:rsid w:val="00EB3528"/>
    <w:rsid w:val="00EB4393"/>
    <w:rsid w:val="00EB47D2"/>
    <w:rsid w:val="00EB700B"/>
    <w:rsid w:val="00EC0085"/>
    <w:rsid w:val="00EC10F0"/>
    <w:rsid w:val="00EC3731"/>
    <w:rsid w:val="00EC4252"/>
    <w:rsid w:val="00EC43DC"/>
    <w:rsid w:val="00EC5E4E"/>
    <w:rsid w:val="00ED0FF2"/>
    <w:rsid w:val="00ED6C89"/>
    <w:rsid w:val="00EE021B"/>
    <w:rsid w:val="00EE1D81"/>
    <w:rsid w:val="00EE5911"/>
    <w:rsid w:val="00F01893"/>
    <w:rsid w:val="00F036D5"/>
    <w:rsid w:val="00F039E7"/>
    <w:rsid w:val="00F04FC5"/>
    <w:rsid w:val="00F06B9A"/>
    <w:rsid w:val="00F0748B"/>
    <w:rsid w:val="00F10F50"/>
    <w:rsid w:val="00F11998"/>
    <w:rsid w:val="00F16FE8"/>
    <w:rsid w:val="00F22BB0"/>
    <w:rsid w:val="00F2341B"/>
    <w:rsid w:val="00F23CAD"/>
    <w:rsid w:val="00F24903"/>
    <w:rsid w:val="00F27B3D"/>
    <w:rsid w:val="00F32E33"/>
    <w:rsid w:val="00F33A1F"/>
    <w:rsid w:val="00F33BAC"/>
    <w:rsid w:val="00F3630A"/>
    <w:rsid w:val="00F37675"/>
    <w:rsid w:val="00F4091D"/>
    <w:rsid w:val="00F40AA2"/>
    <w:rsid w:val="00F43289"/>
    <w:rsid w:val="00F4493D"/>
    <w:rsid w:val="00F449DB"/>
    <w:rsid w:val="00F457CE"/>
    <w:rsid w:val="00F4693E"/>
    <w:rsid w:val="00F504DF"/>
    <w:rsid w:val="00F50859"/>
    <w:rsid w:val="00F51459"/>
    <w:rsid w:val="00F54DF9"/>
    <w:rsid w:val="00F55FF6"/>
    <w:rsid w:val="00F65731"/>
    <w:rsid w:val="00F663A3"/>
    <w:rsid w:val="00F665A1"/>
    <w:rsid w:val="00F723CF"/>
    <w:rsid w:val="00F73538"/>
    <w:rsid w:val="00F74789"/>
    <w:rsid w:val="00F759B7"/>
    <w:rsid w:val="00F80D86"/>
    <w:rsid w:val="00F82EE8"/>
    <w:rsid w:val="00F8421E"/>
    <w:rsid w:val="00F84F52"/>
    <w:rsid w:val="00F8696C"/>
    <w:rsid w:val="00F90E0C"/>
    <w:rsid w:val="00F910B8"/>
    <w:rsid w:val="00F9704C"/>
    <w:rsid w:val="00FA00C3"/>
    <w:rsid w:val="00FA03D7"/>
    <w:rsid w:val="00FA0A18"/>
    <w:rsid w:val="00FA1AD6"/>
    <w:rsid w:val="00FA4FBF"/>
    <w:rsid w:val="00FA52A6"/>
    <w:rsid w:val="00FA5679"/>
    <w:rsid w:val="00FB1259"/>
    <w:rsid w:val="00FB4BB6"/>
    <w:rsid w:val="00FB4C27"/>
    <w:rsid w:val="00FC067E"/>
    <w:rsid w:val="00FC085D"/>
    <w:rsid w:val="00FC0FE8"/>
    <w:rsid w:val="00FC3C85"/>
    <w:rsid w:val="00FC46AA"/>
    <w:rsid w:val="00FC4CDF"/>
    <w:rsid w:val="00FD1257"/>
    <w:rsid w:val="00FD54DA"/>
    <w:rsid w:val="00FD5CB4"/>
    <w:rsid w:val="00FD6936"/>
    <w:rsid w:val="00FE144C"/>
    <w:rsid w:val="00FE2473"/>
    <w:rsid w:val="00FE510C"/>
    <w:rsid w:val="00FF21A3"/>
    <w:rsid w:val="00FF43D7"/>
    <w:rsid w:val="22A29FF5"/>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453BC0"/>
  <w15:chartTrackingRefBased/>
  <w15:docId w15:val="{48FA2583-A5D4-44D8-9E8A-39D1224216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734F"/>
    <w:rPr>
      <w:rFonts w:ascii="Times New Roman" w:hAnsi="Times New Roman"/>
      <w:sz w:val="24"/>
    </w:rPr>
  </w:style>
  <w:style w:type="paragraph" w:styleId="Heading1">
    <w:name w:val="heading 1"/>
    <w:basedOn w:val="Normal"/>
    <w:next w:val="Normal"/>
    <w:link w:val="Heading1Char"/>
    <w:uiPriority w:val="9"/>
    <w:qFormat/>
    <w:rsid w:val="00825B75"/>
    <w:pPr>
      <w:keepNext/>
      <w:keepLines/>
      <w:numPr>
        <w:numId w:val="20"/>
      </w:numPr>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825B75"/>
    <w:pPr>
      <w:keepNext/>
      <w:keepLines/>
      <w:numPr>
        <w:ilvl w:val="1"/>
        <w:numId w:val="20"/>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25B75"/>
    <w:pPr>
      <w:keepNext/>
      <w:keepLines/>
      <w:numPr>
        <w:ilvl w:val="2"/>
        <w:numId w:val="20"/>
      </w:numPr>
      <w:spacing w:before="40" w:after="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semiHidden/>
    <w:unhideWhenUsed/>
    <w:qFormat/>
    <w:rsid w:val="00825B75"/>
    <w:pPr>
      <w:keepNext/>
      <w:keepLines/>
      <w:numPr>
        <w:ilvl w:val="3"/>
        <w:numId w:val="20"/>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25B75"/>
    <w:pPr>
      <w:keepNext/>
      <w:keepLines/>
      <w:numPr>
        <w:ilvl w:val="4"/>
        <w:numId w:val="20"/>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25B75"/>
    <w:pPr>
      <w:keepNext/>
      <w:keepLines/>
      <w:numPr>
        <w:ilvl w:val="5"/>
        <w:numId w:val="20"/>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25B75"/>
    <w:pPr>
      <w:keepNext/>
      <w:keepLines/>
      <w:numPr>
        <w:ilvl w:val="6"/>
        <w:numId w:val="20"/>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25B75"/>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25B75"/>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arkedcontent">
    <w:name w:val="markedcontent"/>
    <w:basedOn w:val="DefaultParagraphFont"/>
    <w:rsid w:val="0095146C"/>
  </w:style>
  <w:style w:type="character" w:customStyle="1" w:styleId="Heading1Char">
    <w:name w:val="Heading 1 Char"/>
    <w:basedOn w:val="DefaultParagraphFont"/>
    <w:link w:val="Heading1"/>
    <w:uiPriority w:val="9"/>
    <w:rsid w:val="00647FEA"/>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A5734F"/>
    <w:rPr>
      <w:rFonts w:ascii="Times New Roman" w:eastAsiaTheme="majorEastAsia" w:hAnsi="Times New Roman" w:cstheme="majorBidi"/>
      <w:b/>
      <w:sz w:val="24"/>
      <w:szCs w:val="26"/>
    </w:rPr>
  </w:style>
  <w:style w:type="paragraph" w:styleId="Subtitle">
    <w:name w:val="Subtitle"/>
    <w:aliases w:val="Sub section"/>
    <w:basedOn w:val="Normal"/>
    <w:next w:val="Normal"/>
    <w:link w:val="SubtitleChar"/>
    <w:uiPriority w:val="11"/>
    <w:qFormat/>
    <w:rsid w:val="00756F0F"/>
    <w:pPr>
      <w:numPr>
        <w:ilvl w:val="1"/>
      </w:numPr>
    </w:pPr>
    <w:rPr>
      <w:rFonts w:eastAsiaTheme="minorEastAsia"/>
      <w:b/>
      <w:spacing w:val="15"/>
    </w:rPr>
  </w:style>
  <w:style w:type="character" w:customStyle="1" w:styleId="SubtitleChar">
    <w:name w:val="Subtitle Char"/>
    <w:aliases w:val="Sub section Char"/>
    <w:basedOn w:val="DefaultParagraphFont"/>
    <w:link w:val="Subtitle"/>
    <w:uiPriority w:val="11"/>
    <w:rsid w:val="00756F0F"/>
    <w:rPr>
      <w:rFonts w:ascii="Times New Roman" w:eastAsiaTheme="minorEastAsia" w:hAnsi="Times New Roman"/>
      <w:b/>
      <w:spacing w:val="15"/>
      <w:sz w:val="24"/>
    </w:rPr>
  </w:style>
  <w:style w:type="paragraph" w:styleId="Header">
    <w:name w:val="header"/>
    <w:basedOn w:val="Normal"/>
    <w:link w:val="HeaderChar"/>
    <w:uiPriority w:val="99"/>
    <w:unhideWhenUsed/>
    <w:rsid w:val="006079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790D"/>
    <w:rPr>
      <w:rFonts w:ascii="Times New Roman" w:hAnsi="Times New Roman"/>
      <w:sz w:val="24"/>
    </w:rPr>
  </w:style>
  <w:style w:type="paragraph" w:styleId="Footer">
    <w:name w:val="footer"/>
    <w:basedOn w:val="Normal"/>
    <w:link w:val="FooterChar"/>
    <w:uiPriority w:val="99"/>
    <w:unhideWhenUsed/>
    <w:rsid w:val="006079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790D"/>
    <w:rPr>
      <w:rFonts w:ascii="Times New Roman" w:hAnsi="Times New Roman"/>
      <w:sz w:val="24"/>
    </w:rPr>
  </w:style>
  <w:style w:type="table" w:styleId="TableGrid">
    <w:name w:val="Table Grid"/>
    <w:basedOn w:val="TableNormal"/>
    <w:uiPriority w:val="39"/>
    <w:rsid w:val="002C52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550D38"/>
    <w:rPr>
      <w:b/>
      <w:bCs/>
    </w:rPr>
  </w:style>
  <w:style w:type="paragraph" w:styleId="ListParagraph">
    <w:name w:val="List Paragraph"/>
    <w:basedOn w:val="Normal"/>
    <w:uiPriority w:val="34"/>
    <w:qFormat/>
    <w:rsid w:val="00A34D47"/>
    <w:pPr>
      <w:ind w:left="720"/>
      <w:contextualSpacing/>
    </w:pPr>
  </w:style>
  <w:style w:type="paragraph" w:styleId="Bibliography">
    <w:name w:val="Bibliography"/>
    <w:basedOn w:val="Normal"/>
    <w:next w:val="Normal"/>
    <w:uiPriority w:val="37"/>
    <w:unhideWhenUsed/>
    <w:rsid w:val="00216D8E"/>
    <w:pPr>
      <w:tabs>
        <w:tab w:val="left" w:pos="384"/>
      </w:tabs>
      <w:spacing w:after="0" w:line="240" w:lineRule="auto"/>
      <w:ind w:left="384" w:hanging="384"/>
    </w:pPr>
  </w:style>
  <w:style w:type="paragraph" w:styleId="Caption">
    <w:name w:val="caption"/>
    <w:basedOn w:val="Normal"/>
    <w:next w:val="Normal"/>
    <w:uiPriority w:val="35"/>
    <w:unhideWhenUsed/>
    <w:qFormat/>
    <w:rsid w:val="007F0A28"/>
    <w:pPr>
      <w:spacing w:after="200" w:line="240" w:lineRule="auto"/>
    </w:pPr>
    <w:rPr>
      <w:i/>
      <w:iCs/>
      <w:color w:val="44546A" w:themeColor="text2"/>
      <w:sz w:val="18"/>
      <w:szCs w:val="18"/>
    </w:rPr>
  </w:style>
  <w:style w:type="paragraph" w:customStyle="1" w:styleId="prop-body">
    <w:name w:val="prop-body"/>
    <w:basedOn w:val="NoSpacing"/>
    <w:link w:val="prop-bodyChar"/>
    <w:qFormat/>
    <w:rsid w:val="005B27F6"/>
    <w:pPr>
      <w:spacing w:line="360" w:lineRule="auto"/>
      <w:jc w:val="both"/>
    </w:pPr>
    <w:rPr>
      <w:rFonts w:cs="Times New Roman"/>
      <w:szCs w:val="24"/>
    </w:rPr>
  </w:style>
  <w:style w:type="character" w:customStyle="1" w:styleId="prop-bodyChar">
    <w:name w:val="prop-body Char"/>
    <w:basedOn w:val="DefaultParagraphFont"/>
    <w:link w:val="prop-body"/>
    <w:rsid w:val="005B27F6"/>
    <w:rPr>
      <w:rFonts w:ascii="Times New Roman" w:hAnsi="Times New Roman" w:cs="Times New Roman"/>
      <w:sz w:val="24"/>
      <w:szCs w:val="24"/>
    </w:rPr>
  </w:style>
  <w:style w:type="paragraph" w:styleId="NoSpacing">
    <w:name w:val="No Spacing"/>
    <w:uiPriority w:val="1"/>
    <w:qFormat/>
    <w:rsid w:val="005B27F6"/>
    <w:pPr>
      <w:spacing w:after="0" w:line="240" w:lineRule="auto"/>
    </w:pPr>
    <w:rPr>
      <w:rFonts w:ascii="Times New Roman" w:hAnsi="Times New Roman"/>
      <w:sz w:val="24"/>
    </w:rPr>
  </w:style>
  <w:style w:type="character" w:customStyle="1" w:styleId="Heading3Char">
    <w:name w:val="Heading 3 Char"/>
    <w:basedOn w:val="DefaultParagraphFont"/>
    <w:link w:val="Heading3"/>
    <w:uiPriority w:val="9"/>
    <w:rsid w:val="00C65BD9"/>
    <w:rPr>
      <w:rFonts w:ascii="Times New Roman" w:eastAsiaTheme="majorEastAsia" w:hAnsi="Times New Roman" w:cstheme="majorBidi"/>
      <w:b/>
      <w:color w:val="000000" w:themeColor="text1"/>
      <w:sz w:val="24"/>
      <w:szCs w:val="24"/>
    </w:rPr>
  </w:style>
  <w:style w:type="paragraph" w:customStyle="1" w:styleId="prop-component">
    <w:name w:val="prop-component"/>
    <w:basedOn w:val="Heading1"/>
    <w:next w:val="Heading1"/>
    <w:link w:val="prop-componentChar"/>
    <w:qFormat/>
    <w:rsid w:val="00660DEF"/>
    <w:pPr>
      <w:spacing w:before="120" w:after="120" w:line="360" w:lineRule="auto"/>
      <w:ind w:left="360" w:hanging="360"/>
    </w:pPr>
    <w:rPr>
      <w:rFonts w:cs="Times New Roman"/>
      <w:b w:val="0"/>
      <w:bCs/>
      <w:szCs w:val="28"/>
    </w:rPr>
  </w:style>
  <w:style w:type="character" w:customStyle="1" w:styleId="prop-componentChar">
    <w:name w:val="prop-component Char"/>
    <w:basedOn w:val="DefaultParagraphFont"/>
    <w:link w:val="prop-component"/>
    <w:rsid w:val="00660DEF"/>
    <w:rPr>
      <w:rFonts w:ascii="Times New Roman" w:eastAsiaTheme="majorEastAsia" w:hAnsi="Times New Roman" w:cs="Times New Roman"/>
      <w:bCs/>
      <w:sz w:val="28"/>
      <w:szCs w:val="28"/>
    </w:rPr>
  </w:style>
  <w:style w:type="table" w:styleId="GridTable4-Accent1">
    <w:name w:val="Grid Table 4 Accent 1"/>
    <w:basedOn w:val="TableNormal"/>
    <w:uiPriority w:val="49"/>
    <w:rsid w:val="00BE508C"/>
    <w:pPr>
      <w:spacing w:after="0" w:line="240" w:lineRule="auto"/>
      <w:jc w:val="center"/>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TOCHeading">
    <w:name w:val="TOC Heading"/>
    <w:basedOn w:val="Heading1"/>
    <w:next w:val="Normal"/>
    <w:uiPriority w:val="39"/>
    <w:unhideWhenUsed/>
    <w:qFormat/>
    <w:rsid w:val="002B5734"/>
    <w:pPr>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2B5734"/>
    <w:pPr>
      <w:spacing w:after="100"/>
    </w:pPr>
  </w:style>
  <w:style w:type="paragraph" w:styleId="TOC2">
    <w:name w:val="toc 2"/>
    <w:basedOn w:val="Normal"/>
    <w:next w:val="Normal"/>
    <w:autoRedefine/>
    <w:uiPriority w:val="39"/>
    <w:unhideWhenUsed/>
    <w:rsid w:val="002B5734"/>
    <w:pPr>
      <w:spacing w:after="100"/>
      <w:ind w:left="240"/>
    </w:pPr>
  </w:style>
  <w:style w:type="character" w:styleId="Hyperlink">
    <w:name w:val="Hyperlink"/>
    <w:basedOn w:val="DefaultParagraphFont"/>
    <w:uiPriority w:val="99"/>
    <w:unhideWhenUsed/>
    <w:rsid w:val="002B5734"/>
    <w:rPr>
      <w:color w:val="0563C1" w:themeColor="hyperlink"/>
      <w:u w:val="single"/>
    </w:rPr>
  </w:style>
  <w:style w:type="paragraph" w:styleId="TOC3">
    <w:name w:val="toc 3"/>
    <w:basedOn w:val="Normal"/>
    <w:next w:val="Normal"/>
    <w:autoRedefine/>
    <w:uiPriority w:val="39"/>
    <w:unhideWhenUsed/>
    <w:rsid w:val="00E062E4"/>
    <w:pPr>
      <w:spacing w:after="100"/>
      <w:ind w:left="480"/>
    </w:pPr>
  </w:style>
  <w:style w:type="character" w:customStyle="1" w:styleId="Heading4Char">
    <w:name w:val="Heading 4 Char"/>
    <w:basedOn w:val="DefaultParagraphFont"/>
    <w:link w:val="Heading4"/>
    <w:uiPriority w:val="9"/>
    <w:semiHidden/>
    <w:rsid w:val="00C65BD9"/>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C65BD9"/>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C65BD9"/>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C65BD9"/>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C65BD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65BD9"/>
    <w:rPr>
      <w:rFonts w:asciiTheme="majorHAnsi" w:eastAsiaTheme="majorEastAsia" w:hAnsiTheme="majorHAnsi" w:cstheme="majorBidi"/>
      <w:i/>
      <w:iCs/>
      <w:color w:val="272727" w:themeColor="text1" w:themeTint="D8"/>
      <w:sz w:val="21"/>
      <w:szCs w:val="21"/>
    </w:rPr>
  </w:style>
  <w:style w:type="numbering" w:customStyle="1" w:styleId="CurrentList1">
    <w:name w:val="Current List1"/>
    <w:uiPriority w:val="99"/>
    <w:rsid w:val="00825B75"/>
    <w:pPr>
      <w:numPr>
        <w:numId w:val="21"/>
      </w:numPr>
    </w:pPr>
  </w:style>
  <w:style w:type="numbering" w:customStyle="1" w:styleId="CurrentList2">
    <w:name w:val="Current List2"/>
    <w:uiPriority w:val="99"/>
    <w:rsid w:val="00825B75"/>
    <w:pPr>
      <w:numPr>
        <w:numId w:val="22"/>
      </w:numPr>
    </w:pPr>
  </w:style>
  <w:style w:type="character" w:styleId="PageNumber">
    <w:name w:val="page number"/>
    <w:basedOn w:val="DefaultParagraphFont"/>
    <w:uiPriority w:val="99"/>
    <w:semiHidden/>
    <w:unhideWhenUsed/>
    <w:rsid w:val="00E062E4"/>
  </w:style>
  <w:style w:type="paragraph" w:styleId="TableofFigures">
    <w:name w:val="table of figures"/>
    <w:basedOn w:val="Normal"/>
    <w:next w:val="Normal"/>
    <w:uiPriority w:val="99"/>
    <w:unhideWhenUsed/>
    <w:rsid w:val="00445D29"/>
    <w:pPr>
      <w:spacing w:after="0"/>
    </w:pPr>
  </w:style>
  <w:style w:type="paragraph" w:customStyle="1" w:styleId="paragraph">
    <w:name w:val="paragraph"/>
    <w:basedOn w:val="Normal"/>
    <w:rsid w:val="008C6BAF"/>
    <w:pPr>
      <w:spacing w:before="100" w:beforeAutospacing="1" w:after="100" w:afterAutospacing="1" w:line="240" w:lineRule="auto"/>
    </w:pPr>
    <w:rPr>
      <w:rFonts w:eastAsia="Times New Roman" w:cs="Times New Roman"/>
      <w:szCs w:val="24"/>
    </w:rPr>
  </w:style>
  <w:style w:type="character" w:customStyle="1" w:styleId="normaltextrun">
    <w:name w:val="normaltextrun"/>
    <w:basedOn w:val="DefaultParagraphFont"/>
    <w:rsid w:val="008C6BAF"/>
  </w:style>
  <w:style w:type="character" w:customStyle="1" w:styleId="eop">
    <w:name w:val="eop"/>
    <w:basedOn w:val="DefaultParagraphFont"/>
    <w:rsid w:val="008C6B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196284">
      <w:bodyDiv w:val="1"/>
      <w:marLeft w:val="0"/>
      <w:marRight w:val="0"/>
      <w:marTop w:val="0"/>
      <w:marBottom w:val="0"/>
      <w:divBdr>
        <w:top w:val="none" w:sz="0" w:space="0" w:color="auto"/>
        <w:left w:val="none" w:sz="0" w:space="0" w:color="auto"/>
        <w:bottom w:val="none" w:sz="0" w:space="0" w:color="auto"/>
        <w:right w:val="none" w:sz="0" w:space="0" w:color="auto"/>
      </w:divBdr>
    </w:div>
    <w:div w:id="288710432">
      <w:bodyDiv w:val="1"/>
      <w:marLeft w:val="0"/>
      <w:marRight w:val="0"/>
      <w:marTop w:val="0"/>
      <w:marBottom w:val="0"/>
      <w:divBdr>
        <w:top w:val="none" w:sz="0" w:space="0" w:color="auto"/>
        <w:left w:val="none" w:sz="0" w:space="0" w:color="auto"/>
        <w:bottom w:val="none" w:sz="0" w:space="0" w:color="auto"/>
        <w:right w:val="none" w:sz="0" w:space="0" w:color="auto"/>
      </w:divBdr>
      <w:divsChild>
        <w:div w:id="1884096176">
          <w:marLeft w:val="0"/>
          <w:marRight w:val="0"/>
          <w:marTop w:val="0"/>
          <w:marBottom w:val="0"/>
          <w:divBdr>
            <w:top w:val="none" w:sz="0" w:space="0" w:color="auto"/>
            <w:left w:val="none" w:sz="0" w:space="0" w:color="auto"/>
            <w:bottom w:val="none" w:sz="0" w:space="0" w:color="auto"/>
            <w:right w:val="none" w:sz="0" w:space="0" w:color="auto"/>
          </w:divBdr>
        </w:div>
        <w:div w:id="658196769">
          <w:marLeft w:val="0"/>
          <w:marRight w:val="0"/>
          <w:marTop w:val="0"/>
          <w:marBottom w:val="0"/>
          <w:divBdr>
            <w:top w:val="none" w:sz="0" w:space="0" w:color="auto"/>
            <w:left w:val="none" w:sz="0" w:space="0" w:color="auto"/>
            <w:bottom w:val="none" w:sz="0" w:space="0" w:color="auto"/>
            <w:right w:val="none" w:sz="0" w:space="0" w:color="auto"/>
          </w:divBdr>
        </w:div>
        <w:div w:id="43411454">
          <w:marLeft w:val="0"/>
          <w:marRight w:val="0"/>
          <w:marTop w:val="0"/>
          <w:marBottom w:val="0"/>
          <w:divBdr>
            <w:top w:val="none" w:sz="0" w:space="0" w:color="auto"/>
            <w:left w:val="none" w:sz="0" w:space="0" w:color="auto"/>
            <w:bottom w:val="none" w:sz="0" w:space="0" w:color="auto"/>
            <w:right w:val="none" w:sz="0" w:space="0" w:color="auto"/>
          </w:divBdr>
        </w:div>
        <w:div w:id="728655679">
          <w:marLeft w:val="0"/>
          <w:marRight w:val="0"/>
          <w:marTop w:val="0"/>
          <w:marBottom w:val="0"/>
          <w:divBdr>
            <w:top w:val="none" w:sz="0" w:space="0" w:color="auto"/>
            <w:left w:val="none" w:sz="0" w:space="0" w:color="auto"/>
            <w:bottom w:val="none" w:sz="0" w:space="0" w:color="auto"/>
            <w:right w:val="none" w:sz="0" w:space="0" w:color="auto"/>
          </w:divBdr>
        </w:div>
      </w:divsChild>
    </w:div>
    <w:div w:id="375861421">
      <w:bodyDiv w:val="1"/>
      <w:marLeft w:val="0"/>
      <w:marRight w:val="0"/>
      <w:marTop w:val="0"/>
      <w:marBottom w:val="0"/>
      <w:divBdr>
        <w:top w:val="none" w:sz="0" w:space="0" w:color="auto"/>
        <w:left w:val="none" w:sz="0" w:space="0" w:color="auto"/>
        <w:bottom w:val="none" w:sz="0" w:space="0" w:color="auto"/>
        <w:right w:val="none" w:sz="0" w:space="0" w:color="auto"/>
      </w:divBdr>
    </w:div>
    <w:div w:id="500655582">
      <w:bodyDiv w:val="1"/>
      <w:marLeft w:val="0"/>
      <w:marRight w:val="0"/>
      <w:marTop w:val="0"/>
      <w:marBottom w:val="0"/>
      <w:divBdr>
        <w:top w:val="none" w:sz="0" w:space="0" w:color="auto"/>
        <w:left w:val="none" w:sz="0" w:space="0" w:color="auto"/>
        <w:bottom w:val="none" w:sz="0" w:space="0" w:color="auto"/>
        <w:right w:val="none" w:sz="0" w:space="0" w:color="auto"/>
      </w:divBdr>
    </w:div>
    <w:div w:id="1389108538">
      <w:bodyDiv w:val="1"/>
      <w:marLeft w:val="0"/>
      <w:marRight w:val="0"/>
      <w:marTop w:val="0"/>
      <w:marBottom w:val="0"/>
      <w:divBdr>
        <w:top w:val="none" w:sz="0" w:space="0" w:color="auto"/>
        <w:left w:val="none" w:sz="0" w:space="0" w:color="auto"/>
        <w:bottom w:val="none" w:sz="0" w:space="0" w:color="auto"/>
        <w:right w:val="none" w:sz="0" w:space="0" w:color="auto"/>
      </w:divBdr>
    </w:div>
    <w:div w:id="1843668028">
      <w:bodyDiv w:val="1"/>
      <w:marLeft w:val="0"/>
      <w:marRight w:val="0"/>
      <w:marTop w:val="0"/>
      <w:marBottom w:val="0"/>
      <w:divBdr>
        <w:top w:val="none" w:sz="0" w:space="0" w:color="auto"/>
        <w:left w:val="none" w:sz="0" w:space="0" w:color="auto"/>
        <w:bottom w:val="none" w:sz="0" w:space="0" w:color="auto"/>
        <w:right w:val="none" w:sz="0" w:space="0" w:color="auto"/>
      </w:divBdr>
    </w:div>
    <w:div w:id="2069575056">
      <w:bodyDiv w:val="1"/>
      <w:marLeft w:val="0"/>
      <w:marRight w:val="0"/>
      <w:marTop w:val="0"/>
      <w:marBottom w:val="0"/>
      <w:divBdr>
        <w:top w:val="none" w:sz="0" w:space="0" w:color="auto"/>
        <w:left w:val="none" w:sz="0" w:space="0" w:color="auto"/>
        <w:bottom w:val="none" w:sz="0" w:space="0" w:color="auto"/>
        <w:right w:val="none" w:sz="0" w:space="0" w:color="auto"/>
      </w:divBdr>
    </w:div>
    <w:div w:id="2086028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file:///C:\Users\it19188546\Downloads\IT19188546_TEMP-22-206_Proposal_Document.docx" TargetMode="External"/><Relationship Id="rId18" Type="http://schemas.openxmlformats.org/officeDocument/2006/relationships/footer" Target="footer2.xml"/><Relationship Id="rId26" Type="http://schemas.openxmlformats.org/officeDocument/2006/relationships/image" Target="media/image9.png"/><Relationship Id="rId3" Type="http://schemas.openxmlformats.org/officeDocument/2006/relationships/customXml" Target="../customXml/item3.xml"/><Relationship Id="rId21" Type="http://schemas.openxmlformats.org/officeDocument/2006/relationships/image" Target="media/image4.jpg"/><Relationship Id="rId7" Type="http://schemas.openxmlformats.org/officeDocument/2006/relationships/settings" Target="settings.xml"/><Relationship Id="rId12" Type="http://schemas.openxmlformats.org/officeDocument/2006/relationships/hyperlink" Target="file:///C:\Users\it19188546\Downloads\IT19188546_TEMP-22-206_Proposal_Document.docx" TargetMode="External"/><Relationship Id="rId17" Type="http://schemas.openxmlformats.org/officeDocument/2006/relationships/footer" Target="footer1.xml"/><Relationship Id="rId25"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hyperlink" Target="file:///C:\Users\it19188546\Downloads\IT19188546_TEMP-22-206_Proposal_Document.docx" TargetMode="External"/><Relationship Id="rId20" Type="http://schemas.openxmlformats.org/officeDocument/2006/relationships/image" Target="media/image3.jp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7.png"/><Relationship Id="rId5" Type="http://schemas.openxmlformats.org/officeDocument/2006/relationships/numbering" Target="numbering.xml"/><Relationship Id="rId15" Type="http://schemas.openxmlformats.org/officeDocument/2006/relationships/hyperlink" Target="file:///C:\Users\it19188546\Downloads\IT19188546_TEMP-22-206_Proposal_Document.docx" TargetMode="External"/><Relationship Id="rId23" Type="http://schemas.openxmlformats.org/officeDocument/2006/relationships/image" Target="media/image6.png"/><Relationship Id="rId28" Type="http://schemas.openxmlformats.org/officeDocument/2006/relationships/image" Target="media/image11.jpeg"/><Relationship Id="rId10" Type="http://schemas.openxmlformats.org/officeDocument/2006/relationships/endnotes" Target="endnotes.xml"/><Relationship Id="rId19" Type="http://schemas.openxmlformats.org/officeDocument/2006/relationships/image" Target="media/image2.jp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file:///C:\Users\it19188546\Downloads\IT19188546_TEMP-22-206_Proposal_Document.docx" TargetMode="External"/><Relationship Id="rId22" Type="http://schemas.openxmlformats.org/officeDocument/2006/relationships/image" Target="media/image5.jpg"/><Relationship Id="rId27" Type="http://schemas.openxmlformats.org/officeDocument/2006/relationships/image" Target="media/image10.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db72c12f-87a4-44ab-bbc5-4cc8306b158a" xsi:nil="true"/>
    <lcf76f155ced4ddcb4097134ff3c332f xmlns="78bd6dbf-34e2-4ad5-a201-56ef37f8caa2">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5FC9859AF96E64A9727D8D6B570C786" ma:contentTypeVersion="16" ma:contentTypeDescription="Create a new document." ma:contentTypeScope="" ma:versionID="ff23a3cfe8a8819a4e9660a1a1c07d1a">
  <xsd:schema xmlns:xsd="http://www.w3.org/2001/XMLSchema" xmlns:xs="http://www.w3.org/2001/XMLSchema" xmlns:p="http://schemas.microsoft.com/office/2006/metadata/properties" xmlns:ns2="db72c12f-87a4-44ab-bbc5-4cc8306b158a" xmlns:ns3="78bd6dbf-34e2-4ad5-a201-56ef37f8caa2" targetNamespace="http://schemas.microsoft.com/office/2006/metadata/properties" ma:root="true" ma:fieldsID="de417400cb63d4c585f17329df322b9e" ns2:_="" ns3:_="">
    <xsd:import namespace="db72c12f-87a4-44ab-bbc5-4cc8306b158a"/>
    <xsd:import namespace="78bd6dbf-34e2-4ad5-a201-56ef37f8caa2"/>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OCR" minOccurs="0"/>
                <xsd:element ref="ns3:MediaServiceGenerationTime" minOccurs="0"/>
                <xsd:element ref="ns3:MediaServiceEventHashCode" minOccurs="0"/>
                <xsd:element ref="ns3:MediaServiceDateTaken" minOccurs="0"/>
                <xsd:element ref="ns3:lcf76f155ced4ddcb4097134ff3c332f" minOccurs="0"/>
                <xsd:element ref="ns2:TaxCatchAll"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b72c12f-87a4-44ab-bbc5-4cc8306b158a"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4a90b710-f748-4220-b362-4102ae550bf9}" ma:internalName="TaxCatchAll" ma:showField="CatchAllData" ma:web="db72c12f-87a4-44ab-bbc5-4cc8306b158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78bd6dbf-34e2-4ad5-a201-56ef37f8caa2"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LengthInSeconds" ma:index="14" nillable="true" ma:displayName="MediaLengthInSeconds" ma:hidden="true" ma:internalName="MediaLengthInSeconds" ma:readOnly="true">
      <xsd:simpleType>
        <xsd:restriction base="dms:Unknown"/>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7c8a686f-bba2-44f2-819b-edf0b3003fbd" ma:termSetId="09814cd3-568e-fe90-9814-8d621ff8fb84" ma:anchorId="fba54fb3-c3e1-fe81-a776-ca4b69148c4d" ma:open="true" ma:isKeyword="false">
      <xsd:complexType>
        <xsd:sequence>
          <xsd:element ref="pc:Terms" minOccurs="0" maxOccurs="1"/>
        </xsd:sequence>
      </xsd:complexType>
    </xsd:element>
    <xsd:element name="MediaServiceLocation" ma:index="22" nillable="true" ma:displayName="Location" ma:description="" ma:indexed="true"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7B07A19-8485-47D1-957D-4CCE1A1E452E}">
  <ds:schemaRefs>
    <ds:schemaRef ds:uri="http://schemas.microsoft.com/office/2006/metadata/properties"/>
    <ds:schemaRef ds:uri="http://schemas.microsoft.com/office/infopath/2007/PartnerControls"/>
    <ds:schemaRef ds:uri="db72c12f-87a4-44ab-bbc5-4cc8306b158a"/>
    <ds:schemaRef ds:uri="78bd6dbf-34e2-4ad5-a201-56ef37f8caa2"/>
  </ds:schemaRefs>
</ds:datastoreItem>
</file>

<file path=customXml/itemProps2.xml><?xml version="1.0" encoding="utf-8"?>
<ds:datastoreItem xmlns:ds="http://schemas.openxmlformats.org/officeDocument/2006/customXml" ds:itemID="{DF662554-8251-45F4-9F41-80F9474C1AD7}">
  <ds:schemaRefs>
    <ds:schemaRef ds:uri="http://schemas.microsoft.com/sharepoint/v3/contenttype/forms"/>
  </ds:schemaRefs>
</ds:datastoreItem>
</file>

<file path=customXml/itemProps3.xml><?xml version="1.0" encoding="utf-8"?>
<ds:datastoreItem xmlns:ds="http://schemas.openxmlformats.org/officeDocument/2006/customXml" ds:itemID="{332C1D4E-AA68-4688-9186-2379402ED4D2}"/>
</file>

<file path=customXml/itemProps4.xml><?xml version="1.0" encoding="utf-8"?>
<ds:datastoreItem xmlns:ds="http://schemas.openxmlformats.org/officeDocument/2006/customXml" ds:itemID="{81A11CF0-7A57-43EC-844A-B107699EA2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70</TotalTime>
  <Pages>45</Pages>
  <Words>12432</Words>
  <Characters>70868</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134</CharactersWithSpaces>
  <SharedDoc>false</SharedDoc>
  <HLinks>
    <vt:vector size="132" baseType="variant">
      <vt:variant>
        <vt:i4>1048636</vt:i4>
      </vt:variant>
      <vt:variant>
        <vt:i4>134</vt:i4>
      </vt:variant>
      <vt:variant>
        <vt:i4>0</vt:i4>
      </vt:variant>
      <vt:variant>
        <vt:i4>5</vt:i4>
      </vt:variant>
      <vt:variant>
        <vt:lpwstr/>
      </vt:variant>
      <vt:variant>
        <vt:lpwstr>_Toc95467165</vt:lpwstr>
      </vt:variant>
      <vt:variant>
        <vt:i4>1114172</vt:i4>
      </vt:variant>
      <vt:variant>
        <vt:i4>128</vt:i4>
      </vt:variant>
      <vt:variant>
        <vt:i4>0</vt:i4>
      </vt:variant>
      <vt:variant>
        <vt:i4>5</vt:i4>
      </vt:variant>
      <vt:variant>
        <vt:lpwstr/>
      </vt:variant>
      <vt:variant>
        <vt:lpwstr>_Toc95467164</vt:lpwstr>
      </vt:variant>
      <vt:variant>
        <vt:i4>1441852</vt:i4>
      </vt:variant>
      <vt:variant>
        <vt:i4>122</vt:i4>
      </vt:variant>
      <vt:variant>
        <vt:i4>0</vt:i4>
      </vt:variant>
      <vt:variant>
        <vt:i4>5</vt:i4>
      </vt:variant>
      <vt:variant>
        <vt:lpwstr/>
      </vt:variant>
      <vt:variant>
        <vt:lpwstr>_Toc95467163</vt:lpwstr>
      </vt:variant>
      <vt:variant>
        <vt:i4>1507388</vt:i4>
      </vt:variant>
      <vt:variant>
        <vt:i4>116</vt:i4>
      </vt:variant>
      <vt:variant>
        <vt:i4>0</vt:i4>
      </vt:variant>
      <vt:variant>
        <vt:i4>5</vt:i4>
      </vt:variant>
      <vt:variant>
        <vt:lpwstr/>
      </vt:variant>
      <vt:variant>
        <vt:lpwstr>_Toc95467162</vt:lpwstr>
      </vt:variant>
      <vt:variant>
        <vt:i4>1310780</vt:i4>
      </vt:variant>
      <vt:variant>
        <vt:i4>110</vt:i4>
      </vt:variant>
      <vt:variant>
        <vt:i4>0</vt:i4>
      </vt:variant>
      <vt:variant>
        <vt:i4>5</vt:i4>
      </vt:variant>
      <vt:variant>
        <vt:lpwstr/>
      </vt:variant>
      <vt:variant>
        <vt:lpwstr>_Toc95467161</vt:lpwstr>
      </vt:variant>
      <vt:variant>
        <vt:i4>1376316</vt:i4>
      </vt:variant>
      <vt:variant>
        <vt:i4>104</vt:i4>
      </vt:variant>
      <vt:variant>
        <vt:i4>0</vt:i4>
      </vt:variant>
      <vt:variant>
        <vt:i4>5</vt:i4>
      </vt:variant>
      <vt:variant>
        <vt:lpwstr/>
      </vt:variant>
      <vt:variant>
        <vt:lpwstr>_Toc95467160</vt:lpwstr>
      </vt:variant>
      <vt:variant>
        <vt:i4>1835071</vt:i4>
      </vt:variant>
      <vt:variant>
        <vt:i4>98</vt:i4>
      </vt:variant>
      <vt:variant>
        <vt:i4>0</vt:i4>
      </vt:variant>
      <vt:variant>
        <vt:i4>5</vt:i4>
      </vt:variant>
      <vt:variant>
        <vt:lpwstr/>
      </vt:variant>
      <vt:variant>
        <vt:lpwstr>_Toc95467159</vt:lpwstr>
      </vt:variant>
      <vt:variant>
        <vt:i4>1900607</vt:i4>
      </vt:variant>
      <vt:variant>
        <vt:i4>92</vt:i4>
      </vt:variant>
      <vt:variant>
        <vt:i4>0</vt:i4>
      </vt:variant>
      <vt:variant>
        <vt:i4>5</vt:i4>
      </vt:variant>
      <vt:variant>
        <vt:lpwstr/>
      </vt:variant>
      <vt:variant>
        <vt:lpwstr>_Toc95467158</vt:lpwstr>
      </vt:variant>
      <vt:variant>
        <vt:i4>1179711</vt:i4>
      </vt:variant>
      <vt:variant>
        <vt:i4>86</vt:i4>
      </vt:variant>
      <vt:variant>
        <vt:i4>0</vt:i4>
      </vt:variant>
      <vt:variant>
        <vt:i4>5</vt:i4>
      </vt:variant>
      <vt:variant>
        <vt:lpwstr/>
      </vt:variant>
      <vt:variant>
        <vt:lpwstr>_Toc95467157</vt:lpwstr>
      </vt:variant>
      <vt:variant>
        <vt:i4>1245247</vt:i4>
      </vt:variant>
      <vt:variant>
        <vt:i4>80</vt:i4>
      </vt:variant>
      <vt:variant>
        <vt:i4>0</vt:i4>
      </vt:variant>
      <vt:variant>
        <vt:i4>5</vt:i4>
      </vt:variant>
      <vt:variant>
        <vt:lpwstr/>
      </vt:variant>
      <vt:variant>
        <vt:lpwstr>_Toc95467156</vt:lpwstr>
      </vt:variant>
      <vt:variant>
        <vt:i4>1048639</vt:i4>
      </vt:variant>
      <vt:variant>
        <vt:i4>74</vt:i4>
      </vt:variant>
      <vt:variant>
        <vt:i4>0</vt:i4>
      </vt:variant>
      <vt:variant>
        <vt:i4>5</vt:i4>
      </vt:variant>
      <vt:variant>
        <vt:lpwstr/>
      </vt:variant>
      <vt:variant>
        <vt:lpwstr>_Toc95467155</vt:lpwstr>
      </vt:variant>
      <vt:variant>
        <vt:i4>1114175</vt:i4>
      </vt:variant>
      <vt:variant>
        <vt:i4>68</vt:i4>
      </vt:variant>
      <vt:variant>
        <vt:i4>0</vt:i4>
      </vt:variant>
      <vt:variant>
        <vt:i4>5</vt:i4>
      </vt:variant>
      <vt:variant>
        <vt:lpwstr/>
      </vt:variant>
      <vt:variant>
        <vt:lpwstr>_Toc95467154</vt:lpwstr>
      </vt:variant>
      <vt:variant>
        <vt:i4>1441855</vt:i4>
      </vt:variant>
      <vt:variant>
        <vt:i4>62</vt:i4>
      </vt:variant>
      <vt:variant>
        <vt:i4>0</vt:i4>
      </vt:variant>
      <vt:variant>
        <vt:i4>5</vt:i4>
      </vt:variant>
      <vt:variant>
        <vt:lpwstr/>
      </vt:variant>
      <vt:variant>
        <vt:lpwstr>_Toc95467153</vt:lpwstr>
      </vt:variant>
      <vt:variant>
        <vt:i4>1507391</vt:i4>
      </vt:variant>
      <vt:variant>
        <vt:i4>56</vt:i4>
      </vt:variant>
      <vt:variant>
        <vt:i4>0</vt:i4>
      </vt:variant>
      <vt:variant>
        <vt:i4>5</vt:i4>
      </vt:variant>
      <vt:variant>
        <vt:lpwstr/>
      </vt:variant>
      <vt:variant>
        <vt:lpwstr>_Toc95467152</vt:lpwstr>
      </vt:variant>
      <vt:variant>
        <vt:i4>1310783</vt:i4>
      </vt:variant>
      <vt:variant>
        <vt:i4>50</vt:i4>
      </vt:variant>
      <vt:variant>
        <vt:i4>0</vt:i4>
      </vt:variant>
      <vt:variant>
        <vt:i4>5</vt:i4>
      </vt:variant>
      <vt:variant>
        <vt:lpwstr/>
      </vt:variant>
      <vt:variant>
        <vt:lpwstr>_Toc95467151</vt:lpwstr>
      </vt:variant>
      <vt:variant>
        <vt:i4>1376319</vt:i4>
      </vt:variant>
      <vt:variant>
        <vt:i4>44</vt:i4>
      </vt:variant>
      <vt:variant>
        <vt:i4>0</vt:i4>
      </vt:variant>
      <vt:variant>
        <vt:i4>5</vt:i4>
      </vt:variant>
      <vt:variant>
        <vt:lpwstr/>
      </vt:variant>
      <vt:variant>
        <vt:lpwstr>_Toc95467150</vt:lpwstr>
      </vt:variant>
      <vt:variant>
        <vt:i4>1835070</vt:i4>
      </vt:variant>
      <vt:variant>
        <vt:i4>38</vt:i4>
      </vt:variant>
      <vt:variant>
        <vt:i4>0</vt:i4>
      </vt:variant>
      <vt:variant>
        <vt:i4>5</vt:i4>
      </vt:variant>
      <vt:variant>
        <vt:lpwstr/>
      </vt:variant>
      <vt:variant>
        <vt:lpwstr>_Toc95467149</vt:lpwstr>
      </vt:variant>
      <vt:variant>
        <vt:i4>1900606</vt:i4>
      </vt:variant>
      <vt:variant>
        <vt:i4>32</vt:i4>
      </vt:variant>
      <vt:variant>
        <vt:i4>0</vt:i4>
      </vt:variant>
      <vt:variant>
        <vt:i4>5</vt:i4>
      </vt:variant>
      <vt:variant>
        <vt:lpwstr/>
      </vt:variant>
      <vt:variant>
        <vt:lpwstr>_Toc95467148</vt:lpwstr>
      </vt:variant>
      <vt:variant>
        <vt:i4>1179710</vt:i4>
      </vt:variant>
      <vt:variant>
        <vt:i4>26</vt:i4>
      </vt:variant>
      <vt:variant>
        <vt:i4>0</vt:i4>
      </vt:variant>
      <vt:variant>
        <vt:i4>5</vt:i4>
      </vt:variant>
      <vt:variant>
        <vt:lpwstr/>
      </vt:variant>
      <vt:variant>
        <vt:lpwstr>_Toc95467147</vt:lpwstr>
      </vt:variant>
      <vt:variant>
        <vt:i4>1245246</vt:i4>
      </vt:variant>
      <vt:variant>
        <vt:i4>20</vt:i4>
      </vt:variant>
      <vt:variant>
        <vt:i4>0</vt:i4>
      </vt:variant>
      <vt:variant>
        <vt:i4>5</vt:i4>
      </vt:variant>
      <vt:variant>
        <vt:lpwstr/>
      </vt:variant>
      <vt:variant>
        <vt:lpwstr>_Toc95467146</vt:lpwstr>
      </vt:variant>
      <vt:variant>
        <vt:i4>1048638</vt:i4>
      </vt:variant>
      <vt:variant>
        <vt:i4>14</vt:i4>
      </vt:variant>
      <vt:variant>
        <vt:i4>0</vt:i4>
      </vt:variant>
      <vt:variant>
        <vt:i4>5</vt:i4>
      </vt:variant>
      <vt:variant>
        <vt:lpwstr/>
      </vt:variant>
      <vt:variant>
        <vt:lpwstr>_Toc95467145</vt:lpwstr>
      </vt:variant>
      <vt:variant>
        <vt:i4>1114174</vt:i4>
      </vt:variant>
      <vt:variant>
        <vt:i4>8</vt:i4>
      </vt:variant>
      <vt:variant>
        <vt:i4>0</vt:i4>
      </vt:variant>
      <vt:variant>
        <vt:i4>5</vt:i4>
      </vt:variant>
      <vt:variant>
        <vt:lpwstr/>
      </vt:variant>
      <vt:variant>
        <vt:lpwstr>_Toc9546714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yanage N.L.T.N. it19188546</dc:creator>
  <cp:keywords/>
  <dc:description/>
  <cp:lastModifiedBy>IT19188546 Liyanage N.L.T.N.</cp:lastModifiedBy>
  <cp:revision>33</cp:revision>
  <dcterms:created xsi:type="dcterms:W3CDTF">2022-02-11T04:56:00Z</dcterms:created>
  <dcterms:modified xsi:type="dcterms:W3CDTF">2022-12-03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5FC9859AF96E64A9727D8D6B570C786</vt:lpwstr>
  </property>
  <property fmtid="{D5CDD505-2E9C-101B-9397-08002B2CF9AE}" pid="3" name="ZOTERO_PREF_1">
    <vt:lpwstr>&lt;data data-version="3" zotero-version="5.0.96.3"&gt;&lt;session id="ADTEFkoe"/&gt;&lt;style id="http://www.zotero.org/styles/ieee" locale="en-US" hasBibliography="1" bibliographyStyleHasBeenSet="1"/&gt;&lt;prefs&gt;&lt;pref name="fieldType" value="Field"/&gt;&lt;/prefs&gt;&lt;/data&gt;</vt:lpwstr>
  </property>
  <property fmtid="{D5CDD505-2E9C-101B-9397-08002B2CF9AE}" pid="4" name="MSIP_Label_fb967747-ada6-4a2c-bc30-3aab72b5230a_Enabled">
    <vt:lpwstr>true</vt:lpwstr>
  </property>
  <property fmtid="{D5CDD505-2E9C-101B-9397-08002B2CF9AE}" pid="5" name="MSIP_Label_fb967747-ada6-4a2c-bc30-3aab72b5230a_SetDate">
    <vt:lpwstr>2022-10-19T08:22:05Z</vt:lpwstr>
  </property>
  <property fmtid="{D5CDD505-2E9C-101B-9397-08002B2CF9AE}" pid="6" name="MSIP_Label_fb967747-ada6-4a2c-bc30-3aab72b5230a_Method">
    <vt:lpwstr>Standard</vt:lpwstr>
  </property>
  <property fmtid="{D5CDD505-2E9C-101B-9397-08002B2CF9AE}" pid="7" name="MSIP_Label_fb967747-ada6-4a2c-bc30-3aab72b5230a_Name">
    <vt:lpwstr>Internal</vt:lpwstr>
  </property>
  <property fmtid="{D5CDD505-2E9C-101B-9397-08002B2CF9AE}" pid="8" name="MSIP_Label_fb967747-ada6-4a2c-bc30-3aab72b5230a_SiteId">
    <vt:lpwstr>8fa597a5-c356-4562-8d88-cbf99fc8dd45</vt:lpwstr>
  </property>
  <property fmtid="{D5CDD505-2E9C-101B-9397-08002B2CF9AE}" pid="9" name="MSIP_Label_fb967747-ada6-4a2c-bc30-3aab72b5230a_ActionId">
    <vt:lpwstr>4ab960e8-ea29-4163-ae82-8664a7a55a04</vt:lpwstr>
  </property>
  <property fmtid="{D5CDD505-2E9C-101B-9397-08002B2CF9AE}" pid="10" name="MSIP_Label_fb967747-ada6-4a2c-bc30-3aab72b5230a_ContentBits">
    <vt:lpwstr>0</vt:lpwstr>
  </property>
  <property fmtid="{D5CDD505-2E9C-101B-9397-08002B2CF9AE}" pid="11" name="MediaServiceImageTags">
    <vt:lpwstr/>
  </property>
</Properties>
</file>